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523CBA" w14:textId="77777777" w:rsidR="004E005D" w:rsidRDefault="004E005D" w:rsidP="008728E0">
      <w:pPr>
        <w:pStyle w:val="Heading1"/>
      </w:pPr>
      <w:bookmarkStart w:id="0" w:name="_Toc53076690"/>
      <w:bookmarkStart w:id="1" w:name="_Toc78533475"/>
      <w:r>
        <w:t>BAB II</w:t>
      </w:r>
      <w:bookmarkEnd w:id="0"/>
      <w:r w:rsidR="008728E0">
        <w:br/>
      </w:r>
      <w:r>
        <w:t>TINJAUAN PUSTAKA</w:t>
      </w:r>
      <w:bookmarkEnd w:id="1"/>
    </w:p>
    <w:p w14:paraId="1EAA626B" w14:textId="77777777" w:rsidR="00994215" w:rsidRPr="00994215" w:rsidRDefault="00994215" w:rsidP="001673F0">
      <w:pPr>
        <w:pStyle w:val="ListParagraph"/>
        <w:numPr>
          <w:ilvl w:val="0"/>
          <w:numId w:val="4"/>
        </w:numPr>
        <w:spacing w:line="480" w:lineRule="auto"/>
        <w:outlineLvl w:val="1"/>
        <w:rPr>
          <w:rFonts w:cs="Times New Roman"/>
          <w:b/>
          <w:vanish/>
        </w:rPr>
      </w:pPr>
      <w:bookmarkStart w:id="2" w:name="_Toc69033908"/>
      <w:bookmarkStart w:id="3" w:name="_Toc69546970"/>
      <w:bookmarkStart w:id="4" w:name="_Toc69584673"/>
      <w:bookmarkStart w:id="5" w:name="_Toc69585092"/>
      <w:bookmarkStart w:id="6" w:name="_Toc69712694"/>
      <w:bookmarkStart w:id="7" w:name="_Toc70355349"/>
      <w:bookmarkStart w:id="8" w:name="_Toc75691592"/>
      <w:bookmarkStart w:id="9" w:name="_Toc78533476"/>
      <w:bookmarkStart w:id="10" w:name="_Toc53076691"/>
      <w:bookmarkEnd w:id="2"/>
      <w:bookmarkEnd w:id="3"/>
      <w:bookmarkEnd w:id="4"/>
      <w:bookmarkEnd w:id="5"/>
      <w:bookmarkEnd w:id="6"/>
      <w:bookmarkEnd w:id="7"/>
      <w:bookmarkEnd w:id="8"/>
      <w:bookmarkEnd w:id="9"/>
    </w:p>
    <w:p w14:paraId="36FD6A33" w14:textId="77777777" w:rsidR="00994215" w:rsidRPr="00994215" w:rsidRDefault="00994215" w:rsidP="001673F0">
      <w:pPr>
        <w:pStyle w:val="ListParagraph"/>
        <w:numPr>
          <w:ilvl w:val="0"/>
          <w:numId w:val="4"/>
        </w:numPr>
        <w:spacing w:line="480" w:lineRule="auto"/>
        <w:outlineLvl w:val="1"/>
        <w:rPr>
          <w:rFonts w:cs="Times New Roman"/>
          <w:b/>
          <w:vanish/>
        </w:rPr>
      </w:pPr>
      <w:bookmarkStart w:id="11" w:name="_Toc69033909"/>
      <w:bookmarkStart w:id="12" w:name="_Toc69546971"/>
      <w:bookmarkStart w:id="13" w:name="_Toc69584674"/>
      <w:bookmarkStart w:id="14" w:name="_Toc69585093"/>
      <w:bookmarkStart w:id="15" w:name="_Toc69712695"/>
      <w:bookmarkStart w:id="16" w:name="_Toc70355350"/>
      <w:bookmarkStart w:id="17" w:name="_Toc75691593"/>
      <w:bookmarkStart w:id="18" w:name="_Toc78533477"/>
      <w:bookmarkEnd w:id="11"/>
      <w:bookmarkEnd w:id="12"/>
      <w:bookmarkEnd w:id="13"/>
      <w:bookmarkEnd w:id="14"/>
      <w:bookmarkEnd w:id="15"/>
      <w:bookmarkEnd w:id="16"/>
      <w:bookmarkEnd w:id="17"/>
      <w:bookmarkEnd w:id="18"/>
    </w:p>
    <w:p w14:paraId="2BF0906D" w14:textId="098E6676" w:rsidR="00591C89" w:rsidRDefault="009C3579" w:rsidP="00491708">
      <w:pPr>
        <w:pStyle w:val="bab2"/>
        <w:ind w:left="709"/>
      </w:pPr>
      <w:bookmarkStart w:id="19" w:name="_Toc78533478"/>
      <w:r w:rsidRPr="009C3579">
        <w:t>Penelitian Terdahulu</w:t>
      </w:r>
      <w:bookmarkEnd w:id="10"/>
      <w:bookmarkEnd w:id="19"/>
    </w:p>
    <w:p w14:paraId="46E16BCE" w14:textId="77777777" w:rsidR="00591C89" w:rsidRDefault="00591C89" w:rsidP="007323D6">
      <w:pPr>
        <w:spacing w:line="480" w:lineRule="auto"/>
        <w:ind w:left="709" w:firstLine="851"/>
        <w:rPr>
          <w:rFonts w:cs="Times New Roman"/>
        </w:rPr>
      </w:pPr>
      <w:r>
        <w:rPr>
          <w:rFonts w:cs="Times New Roman"/>
        </w:rPr>
        <w:t xml:space="preserve">Dalam penelitian terdahulu ini </w:t>
      </w:r>
      <w:r w:rsidR="00006C82">
        <w:rPr>
          <w:rFonts w:cs="Times New Roman"/>
        </w:rPr>
        <w:t>terdapat</w:t>
      </w:r>
      <w:r w:rsidR="00AD67CB">
        <w:rPr>
          <w:rFonts w:cs="Times New Roman"/>
        </w:rPr>
        <w:t xml:space="preserve"> lima</w:t>
      </w:r>
      <w:r>
        <w:rPr>
          <w:rFonts w:cs="Times New Roman"/>
        </w:rPr>
        <w:t xml:space="preserve"> penelitian yang relevan dengan apa yang </w:t>
      </w:r>
      <w:r w:rsidR="00006C82">
        <w:rPr>
          <w:rFonts w:cs="Times New Roman"/>
        </w:rPr>
        <w:t>akan di</w:t>
      </w:r>
      <w:r>
        <w:rPr>
          <w:rFonts w:cs="Times New Roman"/>
        </w:rPr>
        <w:t xml:space="preserve">rancang. Beberapa penelitian terdahulu ini </w:t>
      </w:r>
      <w:r w:rsidR="00006C82">
        <w:rPr>
          <w:rFonts w:cs="Times New Roman"/>
        </w:rPr>
        <w:t>akan di</w:t>
      </w:r>
      <w:r>
        <w:rPr>
          <w:rFonts w:cs="Times New Roman"/>
        </w:rPr>
        <w:t>jadikan sebagai acuan dalam memecahkan masalah</w:t>
      </w:r>
    </w:p>
    <w:p w14:paraId="50F19F3E" w14:textId="49F12DB3" w:rsidR="003467BB" w:rsidRDefault="008C6BD1" w:rsidP="007323D6">
      <w:pPr>
        <w:spacing w:line="240" w:lineRule="auto"/>
        <w:ind w:left="709" w:firstLine="851"/>
        <w:jc w:val="center"/>
        <w:rPr>
          <w:rFonts w:cs="Times New Roman"/>
        </w:rPr>
      </w:pPr>
      <w:r>
        <w:rPr>
          <w:rFonts w:cs="Times New Roman"/>
          <w:noProof/>
          <w:lang w:val="id-ID" w:eastAsia="id-ID"/>
        </w:rPr>
        <w:drawing>
          <wp:inline distT="0" distB="0" distL="0" distR="0" wp14:anchorId="4695B901" wp14:editId="6E944A3E">
            <wp:extent cx="3200400" cy="2105025"/>
            <wp:effectExtent l="0" t="0" r="0" b="9525"/>
            <wp:docPr id="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2105025"/>
                    </a:xfrm>
                    <a:prstGeom prst="rect">
                      <a:avLst/>
                    </a:prstGeom>
                    <a:noFill/>
                    <a:ln>
                      <a:noFill/>
                    </a:ln>
                  </pic:spPr>
                </pic:pic>
              </a:graphicData>
            </a:graphic>
          </wp:inline>
        </w:drawing>
      </w:r>
    </w:p>
    <w:p w14:paraId="6076EC75" w14:textId="77777777" w:rsidR="003467BB" w:rsidRDefault="003467BB" w:rsidP="003467BB">
      <w:pPr>
        <w:pStyle w:val="ListParagraph"/>
        <w:spacing w:line="240" w:lineRule="auto"/>
        <w:ind w:firstLine="720"/>
        <w:jc w:val="center"/>
        <w:rPr>
          <w:rFonts w:cs="Times New Roman"/>
          <w:i/>
          <w:sz w:val="20"/>
        </w:rPr>
      </w:pPr>
      <w:r>
        <w:rPr>
          <w:rFonts w:cs="Times New Roman"/>
          <w:b/>
          <w:sz w:val="20"/>
        </w:rPr>
        <w:t xml:space="preserve">Gambar </w:t>
      </w:r>
      <w:r w:rsidR="00E37BAA">
        <w:rPr>
          <w:rFonts w:cs="Times New Roman"/>
          <w:b/>
          <w:sz w:val="20"/>
        </w:rPr>
        <w:t>2</w:t>
      </w:r>
      <w:r>
        <w:rPr>
          <w:rFonts w:cs="Times New Roman"/>
          <w:b/>
          <w:sz w:val="20"/>
        </w:rPr>
        <w:t xml:space="preserve">.0 </w:t>
      </w:r>
      <w:r>
        <w:rPr>
          <w:rFonts w:cs="Times New Roman"/>
          <w:sz w:val="20"/>
        </w:rPr>
        <w:t>Tampilan Lookost</w:t>
      </w:r>
    </w:p>
    <w:p w14:paraId="4D5A23AA" w14:textId="560F5C6F" w:rsidR="003467BB" w:rsidRDefault="003467BB" w:rsidP="003467BB">
      <w:pPr>
        <w:pStyle w:val="ListParagraph"/>
        <w:spacing w:line="240" w:lineRule="auto"/>
        <w:ind w:firstLine="720"/>
        <w:jc w:val="center"/>
        <w:rPr>
          <w:rFonts w:cs="Times New Roman"/>
          <w:sz w:val="20"/>
        </w:rPr>
      </w:pPr>
      <w:r w:rsidRPr="00832A91">
        <w:rPr>
          <w:rFonts w:cs="Times New Roman"/>
          <w:sz w:val="20"/>
        </w:rPr>
        <w:t>(</w:t>
      </w:r>
      <w:r>
        <w:rPr>
          <w:rFonts w:cs="Times New Roman"/>
          <w:sz w:val="20"/>
        </w:rPr>
        <w:t>sumber :</w:t>
      </w:r>
      <w:r w:rsidR="00BC34DE">
        <w:rPr>
          <w:rFonts w:cs="Times New Roman"/>
          <w:sz w:val="20"/>
        </w:rPr>
        <w:t xml:space="preserve"> </w:t>
      </w:r>
      <w:r w:rsidR="00FA410B">
        <w:rPr>
          <w:rFonts w:cs="Times New Roman"/>
          <w:sz w:val="20"/>
        </w:rPr>
        <w:fldChar w:fldCharType="begin" w:fldLock="1"/>
      </w:r>
      <w:r w:rsidR="00F84CAB">
        <w:rPr>
          <w:rFonts w:cs="Times New Roman"/>
          <w:sz w:val="20"/>
        </w:rPr>
        <w:instrText>ADDIN CSL_CITATION {"citationItems":[{"id":"ITEM-1","itemData":{"abstract":"Perancangan ini bertujuan untuk menghasilkan rancangan user interface aplikasi pencari kost dalam bentuk prototipe dengan menerapkan program aplikasi multimedia adobe XD yang dikhusukan untuk merancang sebuah prototipe . Perancangan antar muka ini menggunakan teori mengenai ui desain, prinsip perancangan ui, prinsip kerja desain, prinsip desain aplikasi, komunikasi layout, serta pendalaman psikologi warna sehingga pesan dan kesan yang ingin disampaikan dapat tercapai. Berdasarkan analisis kompetitor dan kebutuhan target audience, di tentukan konten-konten yang akan ditampilkan, dan mengelompokkan informasi-informasi yang dibutuhkan, sketsa ide serta implementasi hasil dalam bentuk prototipe digital. Hasil perancangan ini terdiri atas komponen paket; (1) Prototipe desain user interface aplikasi pencari kost, (2) Prototipe desain user interface web pencari kost, (3) Media publikasi, dan (4) Merchandise. Diharapkan sistem pencari ini dapat diimplementasikan kedalam bentuk aplikasi yang sebenarnya sehingga dapat membantu mayarakat terutama mahasiswa untuk mencari kost, dan bagi pemilik kost dapat terbantu untuk menginformasikan usaha kost yang mereka miliki.","author":[{"dropping-particle":"","family":"Reynaldi Andi","given":"","non-dropping-particle":"","parse-names":false,"suffix":""}],"id":"ITEM-1","issued":{"date-parts":[["2019"]]},"publisher":"UNIVERSITAS NEGERI MAKASSAR","title":"PERANCANGAN DESAIN USER INTERFACE (UI) APLIKASI PENCARI KOST","type":"thesis"},"uris":["http://www.mendeley.com/documents/?uuid=9eb2e457-d39e-4376-b633-9ebfbd866e24"]}],"mendeley":{"formattedCitation":"(Reynaldi Andi, 2019)","manualFormatting":"Reynaldi Andi, 2019","plainTextFormattedCitation":"(Reynaldi Andi, 2019)","previouslyFormattedCitation":"(Reynaldi Andi, 2019)"},"properties":{"noteIndex":0},"schema":"https://github.com/citation-style-language/schema/raw/master/csl-citation.json"}</w:instrText>
      </w:r>
      <w:r w:rsidR="00FA410B">
        <w:rPr>
          <w:rFonts w:cs="Times New Roman"/>
          <w:sz w:val="20"/>
        </w:rPr>
        <w:fldChar w:fldCharType="separate"/>
      </w:r>
      <w:r w:rsidR="00FA410B" w:rsidRPr="00FA410B">
        <w:rPr>
          <w:rFonts w:cs="Times New Roman"/>
          <w:noProof/>
          <w:sz w:val="20"/>
        </w:rPr>
        <w:t>Reynaldi Andi, 2019</w:t>
      </w:r>
      <w:r w:rsidR="00FA410B">
        <w:rPr>
          <w:rFonts w:cs="Times New Roman"/>
          <w:sz w:val="20"/>
        </w:rPr>
        <w:fldChar w:fldCharType="end"/>
      </w:r>
      <w:r w:rsidRPr="00832A91">
        <w:rPr>
          <w:rFonts w:cs="Times New Roman"/>
          <w:sz w:val="20"/>
        </w:rPr>
        <w:t>)</w:t>
      </w:r>
    </w:p>
    <w:p w14:paraId="1616FE76" w14:textId="77777777" w:rsidR="003467BB" w:rsidRPr="007323D6" w:rsidRDefault="003467BB" w:rsidP="007323D6">
      <w:pPr>
        <w:spacing w:line="480" w:lineRule="auto"/>
        <w:ind w:left="709" w:firstLine="851"/>
        <w:jc w:val="center"/>
        <w:rPr>
          <w:rFonts w:cs="Times New Roman"/>
        </w:rPr>
      </w:pPr>
    </w:p>
    <w:p w14:paraId="0B2CB635" w14:textId="3EE06624" w:rsidR="0047040F" w:rsidRDefault="00DD2B90" w:rsidP="007323D6">
      <w:pPr>
        <w:pStyle w:val="ListParagraph"/>
        <w:spacing w:line="480" w:lineRule="auto"/>
        <w:ind w:firstLine="720"/>
        <w:rPr>
          <w:rFonts w:cs="Times New Roman"/>
        </w:rPr>
      </w:pPr>
      <w:r w:rsidRPr="00406F25">
        <w:rPr>
          <w:rFonts w:cs="Times New Roman"/>
          <w:b/>
        </w:rPr>
        <w:fldChar w:fldCharType="begin" w:fldLock="1"/>
      </w:r>
      <w:r w:rsidR="00366330" w:rsidRPr="00406F25">
        <w:rPr>
          <w:rFonts w:cs="Times New Roman"/>
          <w:b/>
        </w:rPr>
        <w:instrText>ADDIN CSL_CITATION {"citationItems":[{"id":"ITEM-1","itemData":{"abstract":"Perancangan ini bertujuan untuk menghasilkan rancangan user interface aplikasi pencari kost dalam bentuk prototipe dengan menerapkan program aplikasi multimedia adobe XD yang dikhusukan untuk merancang sebuah prototipe . Perancangan antar muka ini menggunakan teori mengenai ui desain, prinsip perancangan ui, prinsip kerja desain, prinsip desain aplikasi, komunikasi layout, serta pendalaman psikologi warna sehingga pesan dan kesan yang ingin disampaikan dapat tercapai. Berdasarkan analisis kompetitor dan kebutuhan target audience, di tentukan konten-konten yang akan ditampilkan, dan mengelompokkan informasi-informasi yang dibutuhkan, sketsa ide serta implementasi hasil dalam bentuk prototipe digital. Hasil perancangan ini terdiri atas komponen paket; (1) Prototipe desain user interface aplikasi pencari kost, (2) Prototipe desain user interface web pencari kost, (3) Media publikasi, dan (4) Merchandise. Diharapkan sistem pencari ini dapat diimplementasikan kedalam bentuk aplikasi yang sebenarnya sehingga dapat membantu mayarakat terutama mahasiswa untuk mencari kost, dan bagi pemilik kost dapat terbantu untuk menginformasikan usaha kost yang mereka miliki.","author":[{"dropping-particle":"","family":"Reynaldi Andi","given":"","non-dropping-particle":"","parse-names":false,"suffix":""}],"id":"ITEM-1","issued":{"date-parts":[["2019"]]},"publisher":"UNIVERSITAS NEGERI MAKASSAR","title":"PERANCANGAN DESAIN USER INTERFACE (UI) APLIKASI PENCARI KOST","type":"thesis"},"uris":["http://www.mendeley.com/documents/?uuid=9eb2e457-d39e-4376-b633-9ebfbd866e24"]}],"mendeley":{"formattedCitation":"(Reynaldi Andi, 2019)","plainTextFormattedCitation":"(Reynaldi Andi, 2019)","previouslyFormattedCitation":"(Reynaldi Andi, 2019)"},"properties":{"noteIndex":0},"schema":"https://github.com/citation-style-language/schema/raw/master/csl-citation.json"}</w:instrText>
      </w:r>
      <w:r w:rsidRPr="00406F25">
        <w:rPr>
          <w:rFonts w:cs="Times New Roman"/>
          <w:b/>
        </w:rPr>
        <w:fldChar w:fldCharType="separate"/>
      </w:r>
      <w:r w:rsidR="00575EC6" w:rsidRPr="00406F25">
        <w:rPr>
          <w:rFonts w:cs="Times New Roman"/>
          <w:noProof/>
        </w:rPr>
        <w:t>(Reynaldi Andi, 2019)</w:t>
      </w:r>
      <w:r w:rsidRPr="00406F25">
        <w:rPr>
          <w:rFonts w:cs="Times New Roman"/>
          <w:b/>
        </w:rPr>
        <w:fldChar w:fldCharType="end"/>
      </w:r>
      <w:r w:rsidRPr="00406F25">
        <w:rPr>
          <w:rFonts w:cs="Times New Roman"/>
          <w:b/>
        </w:rPr>
        <w:t xml:space="preserve"> </w:t>
      </w:r>
      <w:r w:rsidR="00EB1FAB" w:rsidRPr="00406F25">
        <w:rPr>
          <w:rFonts w:cs="Times New Roman"/>
        </w:rPr>
        <w:t xml:space="preserve">Penelitian pertama </w:t>
      </w:r>
      <w:r w:rsidRPr="00406F25">
        <w:rPr>
          <w:rFonts w:cs="Times New Roman"/>
        </w:rPr>
        <w:t>dengan</w:t>
      </w:r>
      <w:r w:rsidR="00EB1FAB" w:rsidRPr="00406F25">
        <w:rPr>
          <w:rFonts w:cs="Times New Roman"/>
        </w:rPr>
        <w:t xml:space="preserve"> judul “</w:t>
      </w:r>
      <w:r w:rsidR="009C3579" w:rsidRPr="00406F25">
        <w:rPr>
          <w:rFonts w:cs="Times New Roman"/>
        </w:rPr>
        <w:t xml:space="preserve">Perancangan Desain </w:t>
      </w:r>
      <w:r w:rsidR="009C3579" w:rsidRPr="00406F25">
        <w:rPr>
          <w:rFonts w:cs="Times New Roman"/>
          <w:i/>
        </w:rPr>
        <w:t>User Interface</w:t>
      </w:r>
      <w:r w:rsidR="009C3579" w:rsidRPr="00406F25">
        <w:rPr>
          <w:rFonts w:cs="Times New Roman"/>
        </w:rPr>
        <w:t xml:space="preserve"> (UI) Aplikasi Pencari Kost”</w:t>
      </w:r>
      <w:r w:rsidR="00EB1FAB" w:rsidRPr="00406F25">
        <w:rPr>
          <w:rFonts w:cs="Times New Roman"/>
        </w:rPr>
        <w:t xml:space="preserve">. </w:t>
      </w:r>
      <w:r w:rsidR="0047040F" w:rsidRPr="00406F25">
        <w:rPr>
          <w:rFonts w:cs="Times New Roman"/>
        </w:rPr>
        <w:t>Permasalahan yang dibahas dalam penelitian ini adalah bagaimana cara efektif untuk me</w:t>
      </w:r>
      <w:r w:rsidR="00775C23">
        <w:rPr>
          <w:rFonts w:cs="Times New Roman"/>
        </w:rPr>
        <w:t>mperoleh</w:t>
      </w:r>
      <w:r w:rsidR="0047040F" w:rsidRPr="00406F25">
        <w:rPr>
          <w:rFonts w:cs="Times New Roman"/>
        </w:rPr>
        <w:t xml:space="preserve"> informasi kost </w:t>
      </w:r>
      <w:r w:rsidR="00775C23">
        <w:rPr>
          <w:rFonts w:cs="Times New Roman"/>
        </w:rPr>
        <w:t xml:space="preserve">yang berada </w:t>
      </w:r>
      <w:r w:rsidR="0047040F" w:rsidRPr="00406F25">
        <w:rPr>
          <w:rFonts w:cs="Times New Roman"/>
        </w:rPr>
        <w:t>disekitar wilayah kampus. Pemilik kost umumnya menginformasikan ketersediaan kos hanya melalui brosur dan menempel selebaran atau poster.</w:t>
      </w:r>
      <w:r w:rsidR="00792449" w:rsidRPr="00406F25">
        <w:rPr>
          <w:rFonts w:cs="Times New Roman"/>
        </w:rPr>
        <w:t xml:space="preserve"> </w:t>
      </w:r>
      <w:r w:rsidR="0047040F" w:rsidRPr="00406F25">
        <w:rPr>
          <w:rFonts w:cs="Times New Roman"/>
        </w:rPr>
        <w:t xml:space="preserve">Pada penelitian ini hanya membahas bagaimana desain </w:t>
      </w:r>
      <w:r w:rsidR="0047040F" w:rsidRPr="00406F25">
        <w:rPr>
          <w:rFonts w:cs="Times New Roman"/>
          <w:i/>
        </w:rPr>
        <w:t>user interface</w:t>
      </w:r>
      <w:r w:rsidR="0047040F" w:rsidRPr="00406F25">
        <w:rPr>
          <w:rFonts w:cs="Times New Roman"/>
        </w:rPr>
        <w:t xml:space="preserve"> dari aplikasi pencari kost yang dirancangnya saja. Karena peneliti berfokus bagaimana bentuk tampilan dari aplikasi kost yang </w:t>
      </w:r>
      <w:r w:rsidR="00F86C5E" w:rsidRPr="00406F25">
        <w:rPr>
          <w:rFonts w:cs="Times New Roman"/>
        </w:rPr>
        <w:t xml:space="preserve">terintegrasi langsung kepada </w:t>
      </w:r>
      <w:r w:rsidR="00F86C5E" w:rsidRPr="00406F25">
        <w:rPr>
          <w:rFonts w:cs="Times New Roman"/>
          <w:i/>
        </w:rPr>
        <w:t>google maps</w:t>
      </w:r>
      <w:r w:rsidR="00F86C5E" w:rsidRPr="00406F25">
        <w:rPr>
          <w:rFonts w:cs="Times New Roman"/>
        </w:rPr>
        <w:t>.</w:t>
      </w:r>
      <w:r w:rsidR="00406F25">
        <w:rPr>
          <w:rFonts w:cs="Times New Roman"/>
        </w:rPr>
        <w:t xml:space="preserve"> </w:t>
      </w:r>
    </w:p>
    <w:p w14:paraId="3CF7DFC8" w14:textId="2E2E2193" w:rsidR="00142D92" w:rsidRPr="00142D92" w:rsidRDefault="00142D92" w:rsidP="007323D6">
      <w:pPr>
        <w:pStyle w:val="ListParagraph"/>
        <w:spacing w:line="480" w:lineRule="auto"/>
        <w:ind w:firstLine="720"/>
        <w:rPr>
          <w:rFonts w:cs="Times New Roman"/>
        </w:rPr>
      </w:pPr>
      <w:r>
        <w:rPr>
          <w:rFonts w:cs="Times New Roman"/>
        </w:rPr>
        <w:lastRenderedPageBreak/>
        <w:t xml:space="preserve">Tujuan dari penelitian ini adalah bagaimana merancang </w:t>
      </w:r>
      <w:r w:rsidRPr="00142D92">
        <w:rPr>
          <w:rFonts w:cs="Times New Roman"/>
          <w:i/>
          <w:iCs/>
        </w:rPr>
        <w:t>user interface</w:t>
      </w:r>
      <w:r>
        <w:rPr>
          <w:rFonts w:cs="Times New Roman"/>
          <w:i/>
          <w:iCs/>
        </w:rPr>
        <w:t xml:space="preserve"> </w:t>
      </w:r>
      <w:r>
        <w:rPr>
          <w:rFonts w:cs="Times New Roman"/>
        </w:rPr>
        <w:t xml:space="preserve">aplikasi pencari </w:t>
      </w:r>
      <w:r w:rsidR="00503945">
        <w:rPr>
          <w:rFonts w:cs="Times New Roman"/>
        </w:rPr>
        <w:t>kost yang efektif.</w:t>
      </w:r>
      <w:r w:rsidR="00907DA2">
        <w:rPr>
          <w:rFonts w:cs="Times New Roman"/>
        </w:rPr>
        <w:t xml:space="preserve"> Metode SWOT digunakan</w:t>
      </w:r>
      <w:r w:rsidR="00724EBE">
        <w:rPr>
          <w:rFonts w:cs="Times New Roman"/>
        </w:rPr>
        <w:t xml:space="preserve"> peneliti ini</w:t>
      </w:r>
      <w:r w:rsidR="00907DA2">
        <w:rPr>
          <w:rFonts w:cs="Times New Roman"/>
        </w:rPr>
        <w:t xml:space="preserve"> untuk menganalisa data</w:t>
      </w:r>
      <w:r w:rsidR="00724EBE">
        <w:rPr>
          <w:rFonts w:cs="Times New Roman"/>
        </w:rPr>
        <w:t xml:space="preserve"> yang diperolehnya</w:t>
      </w:r>
      <w:r w:rsidR="004D4A3E">
        <w:rPr>
          <w:rFonts w:cs="Times New Roman"/>
        </w:rPr>
        <w:t>.</w:t>
      </w:r>
      <w:r w:rsidR="00234236">
        <w:rPr>
          <w:rFonts w:cs="Times New Roman"/>
        </w:rPr>
        <w:t xml:space="preserve"> Hasil dari penelitian ini adalah aplikasi pencari kost yang terintegrasi dengan peta sehingga pengguna dapat mengetahui letak kost yang berada disekitarnya. </w:t>
      </w:r>
      <w:r w:rsidR="00AA52E1">
        <w:rPr>
          <w:rFonts w:cs="Times New Roman"/>
        </w:rPr>
        <w:t>Relevansi dengan pera</w:t>
      </w:r>
      <w:r w:rsidR="00ED5747">
        <w:rPr>
          <w:rFonts w:cs="Times New Roman"/>
        </w:rPr>
        <w:t xml:space="preserve">ncangan saat ini </w:t>
      </w:r>
      <w:r w:rsidR="002F4816">
        <w:rPr>
          <w:rFonts w:cs="Times New Roman"/>
        </w:rPr>
        <w:t xml:space="preserve">adalah </w:t>
      </w:r>
      <w:r w:rsidR="00FA6E4B">
        <w:rPr>
          <w:rFonts w:cs="Times New Roman"/>
        </w:rPr>
        <w:t xml:space="preserve">mengambil </w:t>
      </w:r>
      <w:r w:rsidR="00237F15">
        <w:rPr>
          <w:rFonts w:cs="Times New Roman"/>
        </w:rPr>
        <w:t xml:space="preserve">refrensi fitur yang terintegrasi dengan </w:t>
      </w:r>
      <w:r w:rsidR="00FE2254">
        <w:rPr>
          <w:rFonts w:cs="Times New Roman"/>
        </w:rPr>
        <w:t xml:space="preserve">peta agar pengguna dapat mengetahui </w:t>
      </w:r>
      <w:r w:rsidR="00AC0C2E">
        <w:rPr>
          <w:rFonts w:cs="Times New Roman"/>
        </w:rPr>
        <w:t>sarana yang ada disekitarnya.</w:t>
      </w:r>
    </w:p>
    <w:p w14:paraId="4D56D1B7" w14:textId="7FB4C942" w:rsidR="001063D7" w:rsidRPr="000654BE" w:rsidRDefault="008C6BD1" w:rsidP="007323D6">
      <w:pPr>
        <w:pStyle w:val="ListParagraph"/>
        <w:spacing w:line="240" w:lineRule="auto"/>
        <w:ind w:firstLine="720"/>
        <w:jc w:val="center"/>
        <w:rPr>
          <w:rFonts w:cs="Times New Roman"/>
          <w:color w:val="FF0000"/>
        </w:rPr>
      </w:pPr>
      <w:r w:rsidRPr="000654BE">
        <w:rPr>
          <w:rFonts w:cs="Times New Roman"/>
          <w:noProof/>
          <w:color w:val="FF0000"/>
          <w:lang w:val="id-ID" w:eastAsia="id-ID"/>
        </w:rPr>
        <w:drawing>
          <wp:inline distT="0" distB="0" distL="0" distR="0" wp14:anchorId="78E747C8" wp14:editId="30DF405C">
            <wp:extent cx="4019550" cy="2647950"/>
            <wp:effectExtent l="0" t="0" r="0" b="0"/>
            <wp:docPr id="1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19550" cy="2647950"/>
                    </a:xfrm>
                    <a:prstGeom prst="rect">
                      <a:avLst/>
                    </a:prstGeom>
                    <a:noFill/>
                    <a:ln>
                      <a:noFill/>
                    </a:ln>
                  </pic:spPr>
                </pic:pic>
              </a:graphicData>
            </a:graphic>
          </wp:inline>
        </w:drawing>
      </w:r>
    </w:p>
    <w:p w14:paraId="16B837BE" w14:textId="77777777" w:rsidR="001063D7" w:rsidRPr="001B403C" w:rsidRDefault="002D3861" w:rsidP="001063D7">
      <w:pPr>
        <w:pStyle w:val="ListParagraph"/>
        <w:spacing w:line="240" w:lineRule="auto"/>
        <w:ind w:firstLine="720"/>
        <w:jc w:val="center"/>
        <w:rPr>
          <w:rFonts w:cs="Times New Roman"/>
          <w:sz w:val="20"/>
        </w:rPr>
      </w:pPr>
      <w:r w:rsidRPr="001B403C">
        <w:rPr>
          <w:rFonts w:cs="Times New Roman"/>
          <w:b/>
          <w:sz w:val="20"/>
        </w:rPr>
        <w:t xml:space="preserve">Gambar </w:t>
      </w:r>
      <w:r w:rsidR="00E37BAA" w:rsidRPr="001B403C">
        <w:rPr>
          <w:rFonts w:cs="Times New Roman"/>
          <w:b/>
          <w:sz w:val="20"/>
        </w:rPr>
        <w:t>2</w:t>
      </w:r>
      <w:r w:rsidRPr="001B403C">
        <w:rPr>
          <w:rFonts w:cs="Times New Roman"/>
          <w:b/>
          <w:sz w:val="20"/>
        </w:rPr>
        <w:t>.1</w:t>
      </w:r>
      <w:r w:rsidR="001063D7" w:rsidRPr="001B403C">
        <w:rPr>
          <w:rFonts w:cs="Times New Roman"/>
          <w:b/>
          <w:sz w:val="20"/>
        </w:rPr>
        <w:t xml:space="preserve"> </w:t>
      </w:r>
      <w:r w:rsidR="001063D7" w:rsidRPr="001B403C">
        <w:rPr>
          <w:rFonts w:cs="Times New Roman"/>
          <w:i/>
          <w:sz w:val="20"/>
        </w:rPr>
        <w:t xml:space="preserve">User Interface </w:t>
      </w:r>
      <w:r w:rsidR="001063D7" w:rsidRPr="001B403C">
        <w:rPr>
          <w:rFonts w:cs="Times New Roman"/>
          <w:sz w:val="20"/>
        </w:rPr>
        <w:t>Melijo</w:t>
      </w:r>
    </w:p>
    <w:p w14:paraId="343F3AD5" w14:textId="7745ACAA" w:rsidR="001063D7" w:rsidRPr="001B403C" w:rsidRDefault="001063D7" w:rsidP="001063D7">
      <w:pPr>
        <w:pStyle w:val="ListParagraph"/>
        <w:spacing w:line="240" w:lineRule="auto"/>
        <w:ind w:firstLine="720"/>
        <w:jc w:val="center"/>
        <w:rPr>
          <w:rFonts w:cs="Times New Roman"/>
          <w:sz w:val="20"/>
        </w:rPr>
      </w:pPr>
      <w:r w:rsidRPr="001B403C">
        <w:rPr>
          <w:rFonts w:cs="Times New Roman"/>
          <w:sz w:val="20"/>
        </w:rPr>
        <w:t>(sumber :</w:t>
      </w:r>
      <w:r w:rsidR="00F84CAB" w:rsidRPr="001B403C">
        <w:rPr>
          <w:rFonts w:cs="Times New Roman"/>
          <w:sz w:val="20"/>
        </w:rPr>
        <w:t xml:space="preserve"> </w:t>
      </w:r>
      <w:r w:rsidR="00F84CAB" w:rsidRPr="001B403C">
        <w:rPr>
          <w:rFonts w:cs="Times New Roman"/>
          <w:sz w:val="20"/>
        </w:rPr>
        <w:fldChar w:fldCharType="begin" w:fldLock="1"/>
      </w:r>
      <w:r w:rsidR="00F84CAB" w:rsidRPr="001B403C">
        <w:rPr>
          <w:rFonts w:cs="Times New Roman"/>
          <w:sz w:val="20"/>
        </w:rPr>
        <w:instrText>ADDIN CSL_CITATION {"citationItems":[{"id":"ITEM-1","itemData":{"author":[{"dropping-particle":"","family":"Hidayattullah","given":"Luthfi Rahmad","non-dropping-particle":"","parse-names":false,"suffix":""},{"dropping-particle":"","family":"Tolle","given":"Herman","non-dropping-particle":"","parse-names":false,"suffix":""},{"dropping-particle":"","family":"Rokhmawati","given":"Retno Indah","non-dropping-particle":"","parse-names":false,"suffix":""}],"id":"ITEM-1","issue":"7","issued":{"date-parts":[["2019"]]},"page":"6267-6274","title":"Perancangan User Experience Aplikasi Mobile Melijo Menggunakan Metode Human-Centred Design","type":"article-journal","volume":"3"},"uris":["http://www.mendeley.com/documents/?uuid=1a06c7ce-49c0-47e3-a1a4-37d105da50d8"]}],"mendeley":{"formattedCitation":"(Hidayattullah et al., 2019)","manualFormatting":"Hidayattullah et al., 2019","plainTextFormattedCitation":"(Hidayattullah et al., 2019)","previouslyFormattedCitation":"(Hidayattullah et al., 2019)"},"properties":{"noteIndex":0},"schema":"https://github.com/citation-style-language/schema/raw/master/csl-citation.json"}</w:instrText>
      </w:r>
      <w:r w:rsidR="00F84CAB" w:rsidRPr="001B403C">
        <w:rPr>
          <w:rFonts w:cs="Times New Roman"/>
          <w:sz w:val="20"/>
        </w:rPr>
        <w:fldChar w:fldCharType="separate"/>
      </w:r>
      <w:r w:rsidR="00F84CAB" w:rsidRPr="001B403C">
        <w:rPr>
          <w:rFonts w:cs="Times New Roman"/>
          <w:noProof/>
          <w:sz w:val="20"/>
        </w:rPr>
        <w:t>Hidayattullah et al., 2019</w:t>
      </w:r>
      <w:r w:rsidR="00F84CAB" w:rsidRPr="001B403C">
        <w:rPr>
          <w:rFonts w:cs="Times New Roman"/>
          <w:sz w:val="20"/>
        </w:rPr>
        <w:fldChar w:fldCharType="end"/>
      </w:r>
      <w:r w:rsidRPr="001B403C">
        <w:rPr>
          <w:rFonts w:cs="Times New Roman"/>
          <w:sz w:val="20"/>
        </w:rPr>
        <w:t>)</w:t>
      </w:r>
    </w:p>
    <w:p w14:paraId="78C0C9CD" w14:textId="77777777" w:rsidR="001063D7" w:rsidRPr="000654BE" w:rsidRDefault="001063D7" w:rsidP="007323D6">
      <w:pPr>
        <w:pStyle w:val="ListParagraph"/>
        <w:spacing w:line="480" w:lineRule="auto"/>
        <w:ind w:firstLine="720"/>
        <w:jc w:val="center"/>
        <w:rPr>
          <w:rFonts w:cs="Times New Roman"/>
          <w:color w:val="FF0000"/>
        </w:rPr>
      </w:pPr>
    </w:p>
    <w:p w14:paraId="170AC82B" w14:textId="7B7E0A01" w:rsidR="00BA5B81" w:rsidRDefault="00DD2B90" w:rsidP="007323D6">
      <w:pPr>
        <w:spacing w:line="480" w:lineRule="auto"/>
        <w:ind w:left="720" w:firstLine="720"/>
        <w:rPr>
          <w:rFonts w:cs="Times New Roman"/>
          <w:i/>
        </w:rPr>
      </w:pPr>
      <w:r w:rsidRPr="0060048E">
        <w:rPr>
          <w:rFonts w:cs="Times New Roman"/>
        </w:rPr>
        <w:fldChar w:fldCharType="begin" w:fldLock="1"/>
      </w:r>
      <w:r w:rsidR="00366330" w:rsidRPr="0060048E">
        <w:rPr>
          <w:rFonts w:cs="Times New Roman"/>
        </w:rPr>
        <w:instrText>ADDIN CSL_CITATION {"citationItems":[{"id":"ITEM-1","itemData":{"author":[{"dropping-particle":"","family":"Hidayattullah","given":"Luthfi Rahmad","non-dropping-particle":"","parse-names":false,"suffix":""},{"dropping-particle":"","family":"Tolle","given":"Herman","non-dropping-particle":"","parse-names":false,"suffix":""},{"dropping-particle":"","family":"Rokhmawati","given":"Retno Indah","non-dropping-particle":"","parse-names":false,"suffix":""}],"id":"ITEM-1","issue":"7","issued":{"date-parts":[["2019"]]},"page":"6267-6274","title":"Perancangan User Experience Aplikasi Mobile Melijo Menggunakan Metode Human-Centred Design","type":"article-journal","volume":"3"},"uris":["http://www.mendeley.com/documents/?uuid=1a06c7ce-49c0-47e3-a1a4-37d105da50d8"]}],"mendeley":{"formattedCitation":"(Hidayattullah et al., 2019)","plainTextFormattedCitation":"(Hidayattullah et al., 2019)","previouslyFormattedCitation":"(Hidayattullah et al., 2019)"},"properties":{"noteIndex":0},"schema":"https://github.com/citation-style-language/schema/raw/master/csl-citation.json"}</w:instrText>
      </w:r>
      <w:r w:rsidRPr="0060048E">
        <w:rPr>
          <w:rFonts w:cs="Times New Roman"/>
        </w:rPr>
        <w:fldChar w:fldCharType="separate"/>
      </w:r>
      <w:r w:rsidR="00575EC6" w:rsidRPr="0060048E">
        <w:rPr>
          <w:rFonts w:cs="Times New Roman"/>
          <w:noProof/>
        </w:rPr>
        <w:t>(Hidayattullah et al., 2019)</w:t>
      </w:r>
      <w:r w:rsidRPr="0060048E">
        <w:rPr>
          <w:rFonts w:cs="Times New Roman"/>
        </w:rPr>
        <w:fldChar w:fldCharType="end"/>
      </w:r>
      <w:r w:rsidRPr="0060048E">
        <w:rPr>
          <w:rFonts w:cs="Times New Roman"/>
        </w:rPr>
        <w:t xml:space="preserve"> </w:t>
      </w:r>
      <w:r w:rsidR="00F86C5E" w:rsidRPr="0060048E">
        <w:rPr>
          <w:rFonts w:cs="Times New Roman"/>
        </w:rPr>
        <w:t xml:space="preserve">Penelitian terdahulu </w:t>
      </w:r>
      <w:r w:rsidRPr="0060048E">
        <w:rPr>
          <w:rFonts w:cs="Times New Roman"/>
        </w:rPr>
        <w:t>kedua</w:t>
      </w:r>
      <w:r w:rsidR="00F86C5E" w:rsidRPr="0060048E">
        <w:rPr>
          <w:rFonts w:cs="Times New Roman"/>
        </w:rPr>
        <w:t xml:space="preserve"> dengan judul </w:t>
      </w:r>
      <w:r w:rsidR="0050045C" w:rsidRPr="0060048E">
        <w:rPr>
          <w:rFonts w:cs="Times New Roman"/>
        </w:rPr>
        <w:t xml:space="preserve">“Perancangan </w:t>
      </w:r>
      <w:r w:rsidR="0050045C" w:rsidRPr="0060048E">
        <w:rPr>
          <w:rFonts w:cs="Times New Roman"/>
          <w:i/>
        </w:rPr>
        <w:t>User Experience</w:t>
      </w:r>
      <w:r w:rsidR="0050045C" w:rsidRPr="0060048E">
        <w:rPr>
          <w:rFonts w:cs="Times New Roman"/>
        </w:rPr>
        <w:t xml:space="preserve"> Aplikasi </w:t>
      </w:r>
      <w:r w:rsidR="0050045C" w:rsidRPr="0060048E">
        <w:rPr>
          <w:rFonts w:cs="Times New Roman"/>
          <w:i/>
        </w:rPr>
        <w:t>Mobile</w:t>
      </w:r>
      <w:r w:rsidR="0050045C" w:rsidRPr="0060048E">
        <w:rPr>
          <w:rFonts w:cs="Times New Roman"/>
        </w:rPr>
        <w:t xml:space="preserve"> Melijo Menggunakan Metode </w:t>
      </w:r>
      <w:r w:rsidR="0050045C" w:rsidRPr="0060048E">
        <w:rPr>
          <w:rFonts w:cs="Times New Roman"/>
          <w:i/>
        </w:rPr>
        <w:t>Human-Centred Design</w:t>
      </w:r>
      <w:r w:rsidR="0050045C" w:rsidRPr="0060048E">
        <w:rPr>
          <w:rFonts w:cs="Times New Roman"/>
        </w:rPr>
        <w:t>”</w:t>
      </w:r>
      <w:r w:rsidR="00F86C5E" w:rsidRPr="0060048E">
        <w:rPr>
          <w:rFonts w:cs="Times New Roman"/>
        </w:rPr>
        <w:t>.</w:t>
      </w:r>
      <w:r w:rsidR="00D40E8A" w:rsidRPr="0060048E">
        <w:rPr>
          <w:rFonts w:cs="Times New Roman"/>
        </w:rPr>
        <w:t xml:space="preserve"> </w:t>
      </w:r>
      <w:r w:rsidR="002E795D" w:rsidRPr="0060048E">
        <w:rPr>
          <w:rFonts w:cs="Times New Roman"/>
        </w:rPr>
        <w:t xml:space="preserve">Permasalahan yang dibahas pada penelitian ini adalah bagaimana </w:t>
      </w:r>
      <w:r w:rsidR="00504378">
        <w:rPr>
          <w:rFonts w:cs="Times New Roman"/>
        </w:rPr>
        <w:t>langkah inovatif</w:t>
      </w:r>
      <w:r w:rsidR="002E795D" w:rsidRPr="0060048E">
        <w:rPr>
          <w:rFonts w:cs="Times New Roman"/>
        </w:rPr>
        <w:t xml:space="preserve"> memperluas sektor pasar hasil panen dengan aplikasi melijo dengan merancang user experience yang mudah bagi para petani dan konsumen akhir.</w:t>
      </w:r>
      <w:r w:rsidR="00792449" w:rsidRPr="0060048E">
        <w:rPr>
          <w:rFonts w:cs="Times New Roman"/>
        </w:rPr>
        <w:t xml:space="preserve"> </w:t>
      </w:r>
      <w:r w:rsidR="002E795D" w:rsidRPr="0060048E">
        <w:rPr>
          <w:rFonts w:cs="Times New Roman"/>
        </w:rPr>
        <w:t xml:space="preserve">Data yang diperoleh </w:t>
      </w:r>
      <w:r w:rsidR="00504378">
        <w:rPr>
          <w:rFonts w:cs="Times New Roman"/>
        </w:rPr>
        <w:t>dan digunakan dalam</w:t>
      </w:r>
      <w:r w:rsidR="002E795D" w:rsidRPr="0060048E">
        <w:rPr>
          <w:rFonts w:cs="Times New Roman"/>
        </w:rPr>
        <w:t xml:space="preserve"> penelitian ini berasal dari pelanggan dan kelompok tani</w:t>
      </w:r>
      <w:r w:rsidR="00BA5B81" w:rsidRPr="0060048E">
        <w:rPr>
          <w:rFonts w:cs="Times New Roman"/>
        </w:rPr>
        <w:t xml:space="preserve">. Pengujian yang </w:t>
      </w:r>
      <w:r w:rsidR="00504378">
        <w:rPr>
          <w:rFonts w:cs="Times New Roman"/>
        </w:rPr>
        <w:t xml:space="preserve">digunakan dalam penelitian ini menggunakan </w:t>
      </w:r>
      <w:r w:rsidR="00BA5B81" w:rsidRPr="0060048E">
        <w:rPr>
          <w:rFonts w:cs="Times New Roman"/>
        </w:rPr>
        <w:t xml:space="preserve">pengujian </w:t>
      </w:r>
      <w:r w:rsidR="00BA5B81" w:rsidRPr="0060048E">
        <w:rPr>
          <w:rFonts w:cs="Times New Roman"/>
          <w:i/>
        </w:rPr>
        <w:t>usability</w:t>
      </w:r>
      <w:r w:rsidR="00BA5B81" w:rsidRPr="0060048E">
        <w:rPr>
          <w:rFonts w:cs="Times New Roman"/>
        </w:rPr>
        <w:t xml:space="preserve"> dan kuisioner.</w:t>
      </w:r>
      <w:r w:rsidRPr="0060048E">
        <w:rPr>
          <w:rFonts w:cs="Times New Roman"/>
        </w:rPr>
        <w:t xml:space="preserve"> </w:t>
      </w:r>
      <w:r w:rsidR="00BA5B81" w:rsidRPr="0060048E">
        <w:rPr>
          <w:rFonts w:cs="Times New Roman"/>
        </w:rPr>
        <w:t xml:space="preserve">Pada penelitian ini hanya berfokus bagaimana perancangan </w:t>
      </w:r>
      <w:r w:rsidR="00BA5B81" w:rsidRPr="0060048E">
        <w:rPr>
          <w:rFonts w:cs="Times New Roman"/>
          <w:i/>
        </w:rPr>
        <w:t>user</w:t>
      </w:r>
      <w:r w:rsidR="00BA5B81" w:rsidRPr="0060048E">
        <w:rPr>
          <w:rFonts w:cs="Times New Roman"/>
        </w:rPr>
        <w:t xml:space="preserve"> </w:t>
      </w:r>
      <w:r w:rsidR="00BA5B81" w:rsidRPr="0060048E">
        <w:rPr>
          <w:rFonts w:cs="Times New Roman"/>
          <w:i/>
        </w:rPr>
        <w:t>experience</w:t>
      </w:r>
      <w:r w:rsidR="00BA5B81" w:rsidRPr="0060048E">
        <w:rPr>
          <w:rFonts w:cs="Times New Roman"/>
        </w:rPr>
        <w:t xml:space="preserve"> dari aplikasi melijo</w:t>
      </w:r>
      <w:r w:rsidRPr="0060048E">
        <w:rPr>
          <w:rFonts w:cs="Times New Roman"/>
        </w:rPr>
        <w:t xml:space="preserve"> yang memiliki </w:t>
      </w:r>
      <w:r w:rsidR="00D40E8A" w:rsidRPr="0060048E">
        <w:rPr>
          <w:rFonts w:cs="Times New Roman"/>
          <w:i/>
        </w:rPr>
        <w:t>flow</w:t>
      </w:r>
      <w:r w:rsidR="00D40E8A" w:rsidRPr="0060048E">
        <w:rPr>
          <w:rFonts w:cs="Times New Roman"/>
        </w:rPr>
        <w:t xml:space="preserve"> mudah </w:t>
      </w:r>
      <w:r w:rsidR="00504378">
        <w:rPr>
          <w:rFonts w:cs="Times New Roman"/>
        </w:rPr>
        <w:t xml:space="preserve">dipahami dan </w:t>
      </w:r>
      <w:r w:rsidR="00D40E8A" w:rsidRPr="0060048E">
        <w:rPr>
          <w:rFonts w:cs="Times New Roman"/>
        </w:rPr>
        <w:lastRenderedPageBreak/>
        <w:t xml:space="preserve">digunakan </w:t>
      </w:r>
      <w:r w:rsidR="00504378">
        <w:rPr>
          <w:rFonts w:cs="Times New Roman"/>
        </w:rPr>
        <w:t>oleh</w:t>
      </w:r>
      <w:r w:rsidR="00D40E8A" w:rsidRPr="0060048E">
        <w:rPr>
          <w:rFonts w:cs="Times New Roman"/>
        </w:rPr>
        <w:t xml:space="preserve"> para petani dan konsumen hasil pertanian yang dimana pekerjaan tersebut kurang terbiasa menggunakan </w:t>
      </w:r>
      <w:r w:rsidR="00D40E8A" w:rsidRPr="0060048E">
        <w:rPr>
          <w:rFonts w:cs="Times New Roman"/>
          <w:i/>
        </w:rPr>
        <w:t>smartphone.</w:t>
      </w:r>
    </w:p>
    <w:p w14:paraId="072F81DB" w14:textId="0FC6B16D" w:rsidR="00300C37" w:rsidRPr="00542CAA" w:rsidRDefault="004E3AE6" w:rsidP="007323D6">
      <w:pPr>
        <w:spacing w:line="480" w:lineRule="auto"/>
        <w:ind w:left="720" w:firstLine="720"/>
        <w:rPr>
          <w:rFonts w:cs="Times New Roman"/>
          <w:iCs/>
        </w:rPr>
      </w:pPr>
      <w:r>
        <w:rPr>
          <w:rFonts w:cs="Times New Roman"/>
          <w:iCs/>
        </w:rPr>
        <w:t xml:space="preserve">Tujuan dari penelitian </w:t>
      </w:r>
      <w:r w:rsidR="00CD14BA">
        <w:rPr>
          <w:rFonts w:cs="Times New Roman"/>
          <w:iCs/>
        </w:rPr>
        <w:t xml:space="preserve">ini adalah </w:t>
      </w:r>
      <w:r w:rsidR="00EB024F">
        <w:rPr>
          <w:rFonts w:cs="Times New Roman"/>
          <w:iCs/>
        </w:rPr>
        <w:t xml:space="preserve">merancang </w:t>
      </w:r>
      <w:r w:rsidR="00EB024F" w:rsidRPr="00EB024F">
        <w:rPr>
          <w:rFonts w:cs="Times New Roman"/>
          <w:i/>
        </w:rPr>
        <w:t>user experience</w:t>
      </w:r>
      <w:r w:rsidR="00EB024F">
        <w:rPr>
          <w:rFonts w:cs="Times New Roman"/>
          <w:iCs/>
        </w:rPr>
        <w:t xml:space="preserve"> aplikasi </w:t>
      </w:r>
      <w:r w:rsidR="00EB024F" w:rsidRPr="00EB024F">
        <w:rPr>
          <w:rFonts w:cs="Times New Roman"/>
          <w:i/>
        </w:rPr>
        <w:t>mobile</w:t>
      </w:r>
      <w:r w:rsidR="00EB024F">
        <w:rPr>
          <w:rFonts w:cs="Times New Roman"/>
          <w:iCs/>
        </w:rPr>
        <w:t xml:space="preserve"> melijo untuk berbelanja. </w:t>
      </w:r>
      <w:r w:rsidR="001730E5">
        <w:rPr>
          <w:rFonts w:cs="Times New Roman"/>
          <w:iCs/>
        </w:rPr>
        <w:t>Metode yang digunakan dalam pe</w:t>
      </w:r>
      <w:r w:rsidR="000F3866">
        <w:rPr>
          <w:rFonts w:cs="Times New Roman"/>
          <w:iCs/>
        </w:rPr>
        <w:t>rancangan aplikasi melijo</w:t>
      </w:r>
      <w:r w:rsidR="001730E5">
        <w:rPr>
          <w:rFonts w:cs="Times New Roman"/>
          <w:iCs/>
        </w:rPr>
        <w:t xml:space="preserve"> </w:t>
      </w:r>
      <w:r w:rsidR="00504378">
        <w:rPr>
          <w:rFonts w:cs="Times New Roman"/>
          <w:iCs/>
        </w:rPr>
        <w:t xml:space="preserve">ini </w:t>
      </w:r>
      <w:r w:rsidR="001730E5">
        <w:rPr>
          <w:rFonts w:cs="Times New Roman"/>
          <w:iCs/>
        </w:rPr>
        <w:t xml:space="preserve">adalah </w:t>
      </w:r>
      <w:r w:rsidR="000F3866">
        <w:rPr>
          <w:rFonts w:cs="Times New Roman"/>
          <w:iCs/>
        </w:rPr>
        <w:t xml:space="preserve">menggunakan </w:t>
      </w:r>
      <w:r w:rsidR="00542CAA">
        <w:rPr>
          <w:rFonts w:cs="Times New Roman"/>
          <w:iCs/>
        </w:rPr>
        <w:t xml:space="preserve">metode </w:t>
      </w:r>
      <w:r w:rsidR="00542CAA" w:rsidRPr="00542CAA">
        <w:rPr>
          <w:rFonts w:cs="Times New Roman"/>
          <w:i/>
        </w:rPr>
        <w:t>human centered design</w:t>
      </w:r>
      <w:r w:rsidR="00542CAA">
        <w:rPr>
          <w:rFonts w:cs="Times New Roman"/>
          <w:i/>
        </w:rPr>
        <w:t xml:space="preserve">. </w:t>
      </w:r>
      <w:r w:rsidR="00650D09">
        <w:rPr>
          <w:rFonts w:cs="Times New Roman"/>
          <w:iCs/>
        </w:rPr>
        <w:t xml:space="preserve">Hasil dari penelitian </w:t>
      </w:r>
      <w:r w:rsidR="00960B6F">
        <w:rPr>
          <w:rFonts w:cs="Times New Roman"/>
          <w:iCs/>
        </w:rPr>
        <w:t xml:space="preserve">ini adalah terciptanya aplikasi </w:t>
      </w:r>
      <w:r w:rsidR="007F70E5" w:rsidRPr="00536B40">
        <w:rPr>
          <w:rFonts w:cs="Times New Roman"/>
          <w:i/>
        </w:rPr>
        <w:t>marketplace</w:t>
      </w:r>
      <w:r w:rsidR="007F70E5">
        <w:rPr>
          <w:rFonts w:cs="Times New Roman"/>
          <w:iCs/>
        </w:rPr>
        <w:t xml:space="preserve"> </w:t>
      </w:r>
      <w:r w:rsidR="00CC4F0C">
        <w:rPr>
          <w:rFonts w:cs="Times New Roman"/>
          <w:iCs/>
        </w:rPr>
        <w:t xml:space="preserve">sayur-sayuran </w:t>
      </w:r>
      <w:r w:rsidR="007F70E5">
        <w:rPr>
          <w:rFonts w:cs="Times New Roman"/>
          <w:iCs/>
        </w:rPr>
        <w:t>sederhana</w:t>
      </w:r>
      <w:r w:rsidR="00E12397">
        <w:rPr>
          <w:rFonts w:cs="Times New Roman"/>
          <w:iCs/>
        </w:rPr>
        <w:t xml:space="preserve">. Relevansi dengan perancangan saat ini adalah </w:t>
      </w:r>
      <w:r w:rsidR="009F46D8">
        <w:rPr>
          <w:rFonts w:cs="Times New Roman"/>
          <w:iCs/>
        </w:rPr>
        <w:t xml:space="preserve">mengambil refrensi tentang </w:t>
      </w:r>
      <w:r w:rsidR="009F46D8" w:rsidRPr="000F4879">
        <w:rPr>
          <w:rFonts w:cs="Times New Roman"/>
          <w:i/>
        </w:rPr>
        <w:t>marketplace</w:t>
      </w:r>
      <w:r w:rsidR="002F12F7">
        <w:rPr>
          <w:rFonts w:cs="Times New Roman"/>
          <w:iCs/>
        </w:rPr>
        <w:t xml:space="preserve"> </w:t>
      </w:r>
      <w:r w:rsidR="000F4879">
        <w:rPr>
          <w:rFonts w:cs="Times New Roman"/>
          <w:iCs/>
        </w:rPr>
        <w:t xml:space="preserve">dan beberapa fitur pendukung pada </w:t>
      </w:r>
      <w:r w:rsidR="000F4879" w:rsidRPr="000F4879">
        <w:rPr>
          <w:rFonts w:cs="Times New Roman"/>
          <w:i/>
        </w:rPr>
        <w:t>marketplace</w:t>
      </w:r>
      <w:r w:rsidR="000F4879">
        <w:rPr>
          <w:rFonts w:cs="Times New Roman"/>
          <w:iCs/>
        </w:rPr>
        <w:t xml:space="preserve"> tersebut.</w:t>
      </w:r>
    </w:p>
    <w:p w14:paraId="13ADD57E" w14:textId="2882C9CD" w:rsidR="00366330" w:rsidRPr="000654BE" w:rsidRDefault="00725B63" w:rsidP="007323D6">
      <w:pPr>
        <w:spacing w:line="240" w:lineRule="auto"/>
        <w:ind w:left="720" w:firstLine="720"/>
        <w:jc w:val="center"/>
        <w:rPr>
          <w:rFonts w:cs="Times New Roman"/>
          <w:color w:val="FF0000"/>
        </w:rPr>
      </w:pPr>
      <w:r w:rsidRPr="000654BE">
        <w:rPr>
          <w:rFonts w:cs="Times New Roman"/>
          <w:i/>
          <w:noProof/>
          <w:color w:val="FF0000"/>
          <w:lang w:val="id-ID" w:eastAsia="id-ID"/>
        </w:rPr>
        <w:drawing>
          <wp:inline distT="0" distB="0" distL="0" distR="0" wp14:anchorId="7C6AC219" wp14:editId="26A524E8">
            <wp:extent cx="4001058" cy="2029108"/>
            <wp:effectExtent l="0" t="0" r="0" b="9525"/>
            <wp:docPr id="118" name="Picture 11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website&#10;&#10;Description automatically generated"/>
                    <pic:cNvPicPr/>
                  </pic:nvPicPr>
                  <pic:blipFill>
                    <a:blip r:embed="rId10"/>
                    <a:stretch>
                      <a:fillRect/>
                    </a:stretch>
                  </pic:blipFill>
                  <pic:spPr>
                    <a:xfrm>
                      <a:off x="0" y="0"/>
                      <a:ext cx="4001058" cy="2029108"/>
                    </a:xfrm>
                    <a:prstGeom prst="rect">
                      <a:avLst/>
                    </a:prstGeom>
                  </pic:spPr>
                </pic:pic>
              </a:graphicData>
            </a:graphic>
          </wp:inline>
        </w:drawing>
      </w:r>
      <w:r w:rsidRPr="000654BE">
        <w:rPr>
          <w:rFonts w:cs="Times New Roman"/>
          <w:i/>
          <w:noProof/>
          <w:color w:val="FF0000"/>
        </w:rPr>
        <w:t xml:space="preserve"> </w:t>
      </w:r>
    </w:p>
    <w:p w14:paraId="0EE3FB46" w14:textId="3B6D4F95" w:rsidR="00366330" w:rsidRPr="00300C37" w:rsidRDefault="002D3861" w:rsidP="00366330">
      <w:pPr>
        <w:pStyle w:val="ListParagraph"/>
        <w:spacing w:line="240" w:lineRule="auto"/>
        <w:ind w:firstLine="720"/>
        <w:jc w:val="center"/>
        <w:rPr>
          <w:rFonts w:cs="Times New Roman"/>
          <w:i/>
          <w:sz w:val="20"/>
        </w:rPr>
      </w:pPr>
      <w:r w:rsidRPr="00300C37">
        <w:rPr>
          <w:rFonts w:cs="Times New Roman"/>
          <w:b/>
          <w:sz w:val="20"/>
        </w:rPr>
        <w:t xml:space="preserve">Gambar </w:t>
      </w:r>
      <w:r w:rsidR="00E37BAA" w:rsidRPr="00300C37">
        <w:rPr>
          <w:rFonts w:cs="Times New Roman"/>
          <w:b/>
          <w:sz w:val="20"/>
        </w:rPr>
        <w:t>2</w:t>
      </w:r>
      <w:r w:rsidRPr="00300C37">
        <w:rPr>
          <w:rFonts w:cs="Times New Roman"/>
          <w:b/>
          <w:sz w:val="20"/>
        </w:rPr>
        <w:t>.2</w:t>
      </w:r>
      <w:r w:rsidR="00366330" w:rsidRPr="00300C37">
        <w:rPr>
          <w:rFonts w:cs="Times New Roman"/>
          <w:b/>
          <w:sz w:val="20"/>
        </w:rPr>
        <w:t xml:space="preserve"> </w:t>
      </w:r>
      <w:r w:rsidR="00366330" w:rsidRPr="00300C37">
        <w:rPr>
          <w:rFonts w:cs="Times New Roman"/>
          <w:i/>
          <w:sz w:val="20"/>
        </w:rPr>
        <w:t xml:space="preserve">User Interface </w:t>
      </w:r>
      <w:r w:rsidR="00725B63" w:rsidRPr="00300C37">
        <w:rPr>
          <w:rFonts w:cs="Times New Roman"/>
          <w:sz w:val="20"/>
        </w:rPr>
        <w:t>Website</w:t>
      </w:r>
    </w:p>
    <w:p w14:paraId="5B2B5E41" w14:textId="5340DF83" w:rsidR="00366330" w:rsidRPr="00300C37" w:rsidRDefault="00366330" w:rsidP="00366330">
      <w:pPr>
        <w:pStyle w:val="ListParagraph"/>
        <w:spacing w:line="240" w:lineRule="auto"/>
        <w:ind w:firstLine="720"/>
        <w:jc w:val="center"/>
        <w:rPr>
          <w:rFonts w:cs="Times New Roman"/>
          <w:sz w:val="20"/>
        </w:rPr>
      </w:pPr>
      <w:r w:rsidRPr="00300C37">
        <w:rPr>
          <w:rFonts w:cs="Times New Roman"/>
          <w:sz w:val="20"/>
        </w:rPr>
        <w:t>(</w:t>
      </w:r>
      <w:proofErr w:type="gramStart"/>
      <w:r w:rsidR="00F84CAB" w:rsidRPr="00300C37">
        <w:rPr>
          <w:rFonts w:cs="Times New Roman"/>
          <w:sz w:val="20"/>
        </w:rPr>
        <w:t>sumber :</w:t>
      </w:r>
      <w:proofErr w:type="gramEnd"/>
      <w:r w:rsidR="00F84CAB" w:rsidRPr="00300C37">
        <w:rPr>
          <w:rFonts w:cs="Times New Roman"/>
          <w:sz w:val="20"/>
        </w:rPr>
        <w:t xml:space="preserve"> </w:t>
      </w:r>
      <w:r w:rsidR="003E49DF" w:rsidRPr="00300C37">
        <w:rPr>
          <w:rFonts w:cs="Times New Roman"/>
          <w:sz w:val="20"/>
        </w:rPr>
        <w:t>Adnan Zulkarnain</w:t>
      </w:r>
      <w:r w:rsidRPr="00300C37">
        <w:rPr>
          <w:rFonts w:cs="Times New Roman"/>
          <w:sz w:val="20"/>
        </w:rPr>
        <w:t>)</w:t>
      </w:r>
    </w:p>
    <w:p w14:paraId="29CBDBCD" w14:textId="77777777" w:rsidR="00366330" w:rsidRPr="000654BE" w:rsidRDefault="00366330" w:rsidP="007323D6">
      <w:pPr>
        <w:spacing w:line="480" w:lineRule="auto"/>
        <w:ind w:left="720" w:firstLine="720"/>
        <w:jc w:val="center"/>
        <w:rPr>
          <w:rFonts w:cs="Times New Roman"/>
          <w:color w:val="FF0000"/>
        </w:rPr>
      </w:pPr>
    </w:p>
    <w:p w14:paraId="3FECCFE6" w14:textId="636E6F7F" w:rsidR="00472FCD" w:rsidRPr="009B450E" w:rsidRDefault="0014610A" w:rsidP="009B450E">
      <w:pPr>
        <w:pStyle w:val="ListParagraph"/>
        <w:spacing w:line="480" w:lineRule="auto"/>
        <w:ind w:firstLine="720"/>
        <w:rPr>
          <w:rFonts w:cs="Times New Roman"/>
          <w:i/>
        </w:rPr>
      </w:pPr>
      <w:r>
        <w:rPr>
          <w:rFonts w:cs="Times New Roman"/>
        </w:rPr>
        <w:fldChar w:fldCharType="begin" w:fldLock="1"/>
      </w:r>
      <w:r w:rsidR="00744DC2">
        <w:rPr>
          <w:rFonts w:cs="Times New Roman"/>
        </w:rPr>
        <w:instrText>ADDIN CSL_CITATION {"citationItems":[{"id":"ITEM-1","itemData":{"abstract":"Sekolah dapat memanfaatkan kemajuan teknologi dengan cara membuat website profil sekolah. Website profil sekolah bisa digunakan oleh sekolah sebagai media promosi dan penyebaran informasi. Selama ini tampilan website profil sekolah SMPN21 Malang dibuat seadanya, tampilan yang tidak menarik, serta kecepatan aksesnya yang begitu lambat. Tampilan website profil sekolah yang tidak menarik serta kecepatan akses yang lambat memberikan kesan bahwa SMPN21 Malang tidak serius dalam pemanfaatan kemajuan teknologi. Dari permasalahan yang dimiliki oleh SMPN21 Malang maka diperlukan perubahan pada website profil sekolah yang dimiliki. Pada penelitian ini dilakukan penerapan teknik mobile-first design antarmuka website profil sekolah SMPN21 Malang menggunakan metode pengembangan antarmuka yaitu Human-Centred Design. Hasil pengujian usability testing menunjukkan tingkat kebergunaan desain prototype antarmuka yang sudah dibuat memiliki rata-rata 86,66%. Sedangkan hasil pengujian kecepatan aksesnya rata-ratanya adalah 2,66 detik.","author":[{"dropping-particle":"","family":"Zulkarnain","given":"Adnan","non-dropping-particle":"","parse-names":false,"suffix":""}],"container-title":"Jurnal Ilmiah Teknologi Informasi Asia","id":"ITEM-1","issue":"2","issued":{"date-parts":[["2019"]]},"page":"125-136","title":"Penerapan Mobile-First Design pada Antarmuka Website Profil Sekolah Menggunakan Metode Human-Centred Design","type":"article-journal","volume":"13"},"uris":["http://www.mendeley.com/documents/?uuid=f0210f19-1e25-4f92-beee-8d2102246607"]}],"mendeley":{"formattedCitation":"(Zulkarnain, 2019)","plainTextFormattedCitation":"(Zulkarnain, 2019)","previouslyFormattedCitation":"(Zulkarnain, 2019)"},"properties":{"noteIndex":0},"schema":"https://github.com/citation-style-language/schema/raw/master/csl-citation.json"}</w:instrText>
      </w:r>
      <w:r>
        <w:rPr>
          <w:rFonts w:cs="Times New Roman"/>
        </w:rPr>
        <w:fldChar w:fldCharType="separate"/>
      </w:r>
      <w:r w:rsidRPr="0014610A">
        <w:rPr>
          <w:rFonts w:cs="Times New Roman"/>
          <w:noProof/>
        </w:rPr>
        <w:t>(Zulkarnain, 2019)</w:t>
      </w:r>
      <w:r>
        <w:rPr>
          <w:rFonts w:cs="Times New Roman"/>
        </w:rPr>
        <w:fldChar w:fldCharType="end"/>
      </w:r>
      <w:r>
        <w:rPr>
          <w:rFonts w:cs="Times New Roman"/>
        </w:rPr>
        <w:t xml:space="preserve"> </w:t>
      </w:r>
      <w:r w:rsidR="00D40E8A" w:rsidRPr="00353121">
        <w:rPr>
          <w:rFonts w:cs="Times New Roman"/>
        </w:rPr>
        <w:t xml:space="preserve">Penelitian terdahulu </w:t>
      </w:r>
      <w:r w:rsidR="00DD2B90" w:rsidRPr="00353121">
        <w:rPr>
          <w:rFonts w:cs="Times New Roman"/>
        </w:rPr>
        <w:t>ketiga</w:t>
      </w:r>
      <w:r w:rsidR="00D40E8A" w:rsidRPr="00353121">
        <w:rPr>
          <w:rFonts w:cs="Times New Roman"/>
        </w:rPr>
        <w:t xml:space="preserve"> </w:t>
      </w:r>
      <w:r w:rsidR="00DD2B90" w:rsidRPr="00353121">
        <w:rPr>
          <w:rFonts w:cs="Times New Roman"/>
        </w:rPr>
        <w:t>d</w:t>
      </w:r>
      <w:r w:rsidR="00D40E8A" w:rsidRPr="00353121">
        <w:rPr>
          <w:rFonts w:cs="Times New Roman"/>
        </w:rPr>
        <w:t xml:space="preserve">engan judul </w:t>
      </w:r>
      <w:r w:rsidR="0050045C" w:rsidRPr="00353121">
        <w:rPr>
          <w:rFonts w:cs="Times New Roman"/>
        </w:rPr>
        <w:t>“</w:t>
      </w:r>
      <w:r w:rsidR="00353121" w:rsidRPr="00353121">
        <w:rPr>
          <w:rFonts w:cs="Times New Roman"/>
        </w:rPr>
        <w:t xml:space="preserve">Penerapan </w:t>
      </w:r>
      <w:r w:rsidR="00353121" w:rsidRPr="000B1612">
        <w:rPr>
          <w:rFonts w:cs="Times New Roman"/>
          <w:i/>
          <w:iCs/>
        </w:rPr>
        <w:t>Mobile-First Design</w:t>
      </w:r>
      <w:r w:rsidR="00353121" w:rsidRPr="00353121">
        <w:rPr>
          <w:rFonts w:cs="Times New Roman"/>
        </w:rPr>
        <w:t xml:space="preserve"> pada Antarmuka </w:t>
      </w:r>
      <w:r w:rsidR="00353121" w:rsidRPr="000B1612">
        <w:rPr>
          <w:rFonts w:cs="Times New Roman"/>
          <w:i/>
          <w:iCs/>
        </w:rPr>
        <w:t>Website Profil</w:t>
      </w:r>
      <w:r w:rsidR="00353121" w:rsidRPr="00353121">
        <w:rPr>
          <w:rFonts w:cs="Times New Roman"/>
        </w:rPr>
        <w:t xml:space="preserve"> Sekolah Menggunakan Metode </w:t>
      </w:r>
      <w:r w:rsidR="00353121" w:rsidRPr="000B1612">
        <w:rPr>
          <w:rFonts w:cs="Times New Roman"/>
          <w:i/>
          <w:iCs/>
        </w:rPr>
        <w:t>Human-Centred Design</w:t>
      </w:r>
      <w:r w:rsidR="0050045C" w:rsidRPr="00353121">
        <w:rPr>
          <w:rFonts w:cs="Times New Roman"/>
        </w:rPr>
        <w:t>”</w:t>
      </w:r>
      <w:r w:rsidR="00D40E8A" w:rsidRPr="00353121">
        <w:rPr>
          <w:rFonts w:cs="Times New Roman"/>
        </w:rPr>
        <w:t xml:space="preserve">. </w:t>
      </w:r>
      <w:r w:rsidR="00A57541" w:rsidRPr="00A2470C">
        <w:rPr>
          <w:rFonts w:cs="Times New Roman"/>
        </w:rPr>
        <w:t xml:space="preserve">Permasalahan yang pada penelitian </w:t>
      </w:r>
      <w:r w:rsidR="00504378">
        <w:rPr>
          <w:rFonts w:cs="Times New Roman"/>
        </w:rPr>
        <w:t>yang dilakukan oleh Saudara Adnan Zulkarnain</w:t>
      </w:r>
      <w:r w:rsidR="00A57541" w:rsidRPr="00A2470C">
        <w:rPr>
          <w:rFonts w:cs="Times New Roman"/>
        </w:rPr>
        <w:t xml:space="preserve"> adalah</w:t>
      </w:r>
      <w:r w:rsidR="00D41C93">
        <w:rPr>
          <w:rFonts w:cs="Times New Roman"/>
        </w:rPr>
        <w:t xml:space="preserve"> </w:t>
      </w:r>
      <w:r w:rsidR="006654CC">
        <w:rPr>
          <w:rFonts w:cs="Times New Roman"/>
        </w:rPr>
        <w:t xml:space="preserve">bagaimana </w:t>
      </w:r>
      <w:r w:rsidR="00A4572A" w:rsidRPr="001941CE">
        <w:rPr>
          <w:rFonts w:cs="Times New Roman"/>
          <w:i/>
          <w:iCs/>
        </w:rPr>
        <w:t>website</w:t>
      </w:r>
      <w:r w:rsidR="00A4572A">
        <w:rPr>
          <w:rFonts w:cs="Times New Roman"/>
        </w:rPr>
        <w:t xml:space="preserve"> </w:t>
      </w:r>
      <w:r w:rsidR="00A4572A" w:rsidRPr="001941CE">
        <w:rPr>
          <w:rFonts w:cs="Times New Roman"/>
          <w:i/>
          <w:iCs/>
        </w:rPr>
        <w:t>profile</w:t>
      </w:r>
      <w:r w:rsidR="003A6220">
        <w:rPr>
          <w:rFonts w:cs="Times New Roman"/>
        </w:rPr>
        <w:t xml:space="preserve"> sekolah </w:t>
      </w:r>
      <w:r w:rsidR="00504378">
        <w:rPr>
          <w:rFonts w:cs="Times New Roman"/>
        </w:rPr>
        <w:t xml:space="preserve">digunakan </w:t>
      </w:r>
      <w:r w:rsidR="003A6220">
        <w:rPr>
          <w:rFonts w:cs="Times New Roman"/>
        </w:rPr>
        <w:t>sebagai media promosi.</w:t>
      </w:r>
      <w:r w:rsidR="00D41C93">
        <w:rPr>
          <w:rFonts w:cs="Times New Roman"/>
          <w:color w:val="FF0000"/>
        </w:rPr>
        <w:t xml:space="preserve"> </w:t>
      </w:r>
      <w:r w:rsidR="00792449" w:rsidRPr="00353121">
        <w:rPr>
          <w:rFonts w:cs="Times New Roman"/>
          <w:color w:val="FF0000"/>
        </w:rPr>
        <w:t xml:space="preserve"> </w:t>
      </w:r>
      <w:r w:rsidR="00792449" w:rsidRPr="003A6220">
        <w:rPr>
          <w:rFonts w:cs="Times New Roman"/>
        </w:rPr>
        <w:t xml:space="preserve">Dalam penelitian ini membahas tentang </w:t>
      </w:r>
      <w:r w:rsidR="003A6220">
        <w:rPr>
          <w:rFonts w:cs="Times New Roman"/>
        </w:rPr>
        <w:t>bagaimana merancang</w:t>
      </w:r>
      <w:r w:rsidR="00504378">
        <w:rPr>
          <w:rFonts w:cs="Times New Roman"/>
        </w:rPr>
        <w:t xml:space="preserve"> sebuah</w:t>
      </w:r>
      <w:r w:rsidR="003A6220">
        <w:rPr>
          <w:rFonts w:cs="Times New Roman"/>
        </w:rPr>
        <w:t xml:space="preserve"> </w:t>
      </w:r>
      <w:r w:rsidR="003A6220" w:rsidRPr="001941CE">
        <w:rPr>
          <w:rFonts w:cs="Times New Roman"/>
          <w:i/>
          <w:iCs/>
        </w:rPr>
        <w:t>website</w:t>
      </w:r>
      <w:r w:rsidR="003A6220">
        <w:rPr>
          <w:rFonts w:cs="Times New Roman"/>
        </w:rPr>
        <w:t xml:space="preserve"> </w:t>
      </w:r>
      <w:r w:rsidR="00504378">
        <w:rPr>
          <w:rFonts w:cs="Times New Roman"/>
        </w:rPr>
        <w:t xml:space="preserve">sekolah </w:t>
      </w:r>
      <w:r w:rsidR="003A6220">
        <w:rPr>
          <w:rFonts w:cs="Times New Roman"/>
        </w:rPr>
        <w:t xml:space="preserve">dari </w:t>
      </w:r>
      <w:r w:rsidR="00504378">
        <w:rPr>
          <w:rFonts w:cs="Times New Roman"/>
        </w:rPr>
        <w:t>awal</w:t>
      </w:r>
      <w:r w:rsidR="001941CE">
        <w:rPr>
          <w:rFonts w:cs="Times New Roman"/>
        </w:rPr>
        <w:t xml:space="preserve"> hingga berbentuk </w:t>
      </w:r>
      <w:r w:rsidR="001941CE" w:rsidRPr="001941CE">
        <w:rPr>
          <w:rFonts w:cs="Times New Roman"/>
          <w:i/>
          <w:iCs/>
        </w:rPr>
        <w:t>prototype</w:t>
      </w:r>
      <w:r w:rsidR="00792449" w:rsidRPr="003A6220">
        <w:rPr>
          <w:rFonts w:cs="Times New Roman"/>
        </w:rPr>
        <w:t>.</w:t>
      </w:r>
      <w:r w:rsidR="00560947" w:rsidRPr="00353121">
        <w:rPr>
          <w:rFonts w:cs="Times New Roman"/>
          <w:color w:val="FF0000"/>
        </w:rPr>
        <w:t xml:space="preserve"> </w:t>
      </w:r>
      <w:r w:rsidR="00337ECF" w:rsidRPr="0083136B">
        <w:rPr>
          <w:rFonts w:cs="Times New Roman"/>
        </w:rPr>
        <w:t>T</w:t>
      </w:r>
      <w:r w:rsidR="00792449" w:rsidRPr="002E6DD3">
        <w:rPr>
          <w:rFonts w:cs="Times New Roman"/>
        </w:rPr>
        <w:t xml:space="preserve">erdapat beberapa tahapan yaitu </w:t>
      </w:r>
      <w:r w:rsidR="002E6DD3">
        <w:rPr>
          <w:rFonts w:cs="Times New Roman"/>
        </w:rPr>
        <w:t xml:space="preserve">membuat </w:t>
      </w:r>
      <w:r w:rsidR="00786CA1" w:rsidRPr="00AE5184">
        <w:rPr>
          <w:rFonts w:cs="Times New Roman"/>
          <w:i/>
          <w:iCs/>
        </w:rPr>
        <w:t>wire</w:t>
      </w:r>
      <w:r w:rsidR="00786046" w:rsidRPr="00AE5184">
        <w:rPr>
          <w:rFonts w:cs="Times New Roman"/>
          <w:i/>
          <w:iCs/>
        </w:rPr>
        <w:t>frame</w:t>
      </w:r>
      <w:r w:rsidR="00786046">
        <w:rPr>
          <w:rFonts w:cs="Times New Roman"/>
        </w:rPr>
        <w:t xml:space="preserve"> </w:t>
      </w:r>
      <w:r w:rsidR="00AE5184">
        <w:rPr>
          <w:rFonts w:cs="Times New Roman"/>
        </w:rPr>
        <w:t xml:space="preserve">atau sketsa layout dari </w:t>
      </w:r>
      <w:r w:rsidR="00AE5184" w:rsidRPr="00AE5184">
        <w:rPr>
          <w:rFonts w:cs="Times New Roman"/>
          <w:i/>
          <w:iCs/>
        </w:rPr>
        <w:t>website</w:t>
      </w:r>
      <w:r w:rsidR="00AE5184">
        <w:rPr>
          <w:rFonts w:cs="Times New Roman"/>
        </w:rPr>
        <w:t xml:space="preserve">, </w:t>
      </w:r>
      <w:r w:rsidR="00940E46">
        <w:rPr>
          <w:rFonts w:cs="Times New Roman"/>
        </w:rPr>
        <w:t>dan</w:t>
      </w:r>
      <w:r w:rsidR="00C522C6">
        <w:rPr>
          <w:rFonts w:cs="Times New Roman"/>
        </w:rPr>
        <w:t xml:space="preserve"> kemudian melakukan desain </w:t>
      </w:r>
      <w:r w:rsidR="00C522C6" w:rsidRPr="00C522C6">
        <w:rPr>
          <w:rFonts w:cs="Times New Roman"/>
          <w:i/>
          <w:iCs/>
        </w:rPr>
        <w:t>interface</w:t>
      </w:r>
      <w:r w:rsidR="00C522C6">
        <w:rPr>
          <w:rFonts w:cs="Times New Roman"/>
        </w:rPr>
        <w:t xml:space="preserve"> h</w:t>
      </w:r>
      <w:r w:rsidR="00472FCD">
        <w:rPr>
          <w:rFonts w:cs="Times New Roman"/>
        </w:rPr>
        <w:t>ingga terbentuk</w:t>
      </w:r>
      <w:r w:rsidR="00940E46">
        <w:rPr>
          <w:rFonts w:cs="Times New Roman"/>
        </w:rPr>
        <w:t xml:space="preserve"> </w:t>
      </w:r>
      <w:r w:rsidR="002E6DD3" w:rsidRPr="00472FCD">
        <w:rPr>
          <w:rFonts w:cs="Times New Roman"/>
          <w:i/>
          <w:iCs/>
        </w:rPr>
        <w:t>prototype</w:t>
      </w:r>
      <w:r w:rsidR="00792449" w:rsidRPr="002E6DD3">
        <w:rPr>
          <w:rFonts w:cs="Times New Roman"/>
          <w:i/>
        </w:rPr>
        <w:t>.</w:t>
      </w:r>
      <w:r w:rsidR="009B450E">
        <w:rPr>
          <w:rFonts w:cs="Times New Roman"/>
          <w:i/>
        </w:rPr>
        <w:t xml:space="preserve"> </w:t>
      </w:r>
      <w:r w:rsidR="00B707F7" w:rsidRPr="009B450E">
        <w:rPr>
          <w:rFonts w:cs="Times New Roman"/>
        </w:rPr>
        <w:t xml:space="preserve">Tujuan </w:t>
      </w:r>
      <w:r w:rsidR="000F3866">
        <w:rPr>
          <w:rFonts w:cs="Times New Roman"/>
        </w:rPr>
        <w:t>penelitiannya</w:t>
      </w:r>
      <w:r w:rsidR="00B707F7" w:rsidRPr="009B450E">
        <w:rPr>
          <w:rFonts w:cs="Times New Roman"/>
        </w:rPr>
        <w:t xml:space="preserve"> adalah </w:t>
      </w:r>
      <w:r w:rsidR="00B707F7" w:rsidRPr="009B450E">
        <w:rPr>
          <w:rFonts w:cs="Times New Roman"/>
        </w:rPr>
        <w:lastRenderedPageBreak/>
        <w:t>bagaimana</w:t>
      </w:r>
      <w:r w:rsidR="000B1612" w:rsidRPr="009B450E">
        <w:rPr>
          <w:rFonts w:cs="Times New Roman"/>
        </w:rPr>
        <w:t xml:space="preserve"> </w:t>
      </w:r>
      <w:r w:rsidR="000B1612" w:rsidRPr="009B450E">
        <w:rPr>
          <w:rFonts w:cs="Times New Roman"/>
          <w:i/>
          <w:iCs/>
        </w:rPr>
        <w:t>mobile-first design</w:t>
      </w:r>
      <w:r w:rsidR="000B1612" w:rsidRPr="009B450E">
        <w:rPr>
          <w:rFonts w:cs="Times New Roman"/>
        </w:rPr>
        <w:t xml:space="preserve"> </w:t>
      </w:r>
      <w:r w:rsidR="000F3866">
        <w:rPr>
          <w:rFonts w:cs="Times New Roman"/>
        </w:rPr>
        <w:t xml:space="preserve">diterapkan </w:t>
      </w:r>
      <w:r w:rsidR="000B1612" w:rsidRPr="009B450E">
        <w:rPr>
          <w:rFonts w:cs="Times New Roman"/>
        </w:rPr>
        <w:t xml:space="preserve">pada antarmuka </w:t>
      </w:r>
      <w:r w:rsidR="000B1612" w:rsidRPr="009B450E">
        <w:rPr>
          <w:rFonts w:cs="Times New Roman"/>
          <w:i/>
          <w:iCs/>
        </w:rPr>
        <w:t>website profile</w:t>
      </w:r>
      <w:r w:rsidR="000B1612" w:rsidRPr="009B450E">
        <w:rPr>
          <w:rFonts w:cs="Times New Roman"/>
        </w:rPr>
        <w:t xml:space="preserve"> sekolah</w:t>
      </w:r>
      <w:r w:rsidR="00570D7E" w:rsidRPr="009B450E">
        <w:rPr>
          <w:rFonts w:cs="Times New Roman"/>
        </w:rPr>
        <w:t>.</w:t>
      </w:r>
      <w:r w:rsidR="00EC3E49" w:rsidRPr="009B450E">
        <w:rPr>
          <w:rFonts w:cs="Times New Roman"/>
        </w:rPr>
        <w:t xml:space="preserve"> </w:t>
      </w:r>
      <w:r w:rsidR="002D6249" w:rsidRPr="009B450E">
        <w:rPr>
          <w:rFonts w:cs="Times New Roman"/>
        </w:rPr>
        <w:t>Metode yang digunakan dalam penelitian</w:t>
      </w:r>
      <w:r w:rsidR="0095684B">
        <w:rPr>
          <w:rFonts w:cs="Times New Roman"/>
        </w:rPr>
        <w:t xml:space="preserve"> yang </w:t>
      </w:r>
      <w:r w:rsidR="000F3866">
        <w:rPr>
          <w:rFonts w:cs="Times New Roman"/>
        </w:rPr>
        <w:t>dilakukan oleh Saudara Adnan Zulkarnain</w:t>
      </w:r>
      <w:r w:rsidR="000F3866" w:rsidRPr="00A2470C">
        <w:rPr>
          <w:rFonts w:cs="Times New Roman"/>
        </w:rPr>
        <w:t xml:space="preserve"> </w:t>
      </w:r>
      <w:r w:rsidR="002D6249" w:rsidRPr="009B450E">
        <w:rPr>
          <w:rFonts w:cs="Times New Roman"/>
        </w:rPr>
        <w:t xml:space="preserve">adalah </w:t>
      </w:r>
      <w:r w:rsidR="002D6249" w:rsidRPr="009B450E">
        <w:rPr>
          <w:rFonts w:cs="Times New Roman"/>
          <w:i/>
          <w:iCs/>
        </w:rPr>
        <w:t>human centered design</w:t>
      </w:r>
      <w:r w:rsidR="00D00BBB" w:rsidRPr="009B450E">
        <w:rPr>
          <w:rFonts w:cs="Times New Roman"/>
          <w:i/>
          <w:iCs/>
        </w:rPr>
        <w:t xml:space="preserve">. </w:t>
      </w:r>
      <w:r w:rsidR="00D00BBB" w:rsidRPr="009B450E">
        <w:rPr>
          <w:rFonts w:cs="Times New Roman"/>
        </w:rPr>
        <w:t xml:space="preserve">Hasil </w:t>
      </w:r>
      <w:r w:rsidR="000F3866">
        <w:rPr>
          <w:rFonts w:cs="Times New Roman"/>
        </w:rPr>
        <w:t xml:space="preserve">akhir </w:t>
      </w:r>
      <w:r w:rsidR="00D00BBB" w:rsidRPr="009B450E">
        <w:rPr>
          <w:rFonts w:cs="Times New Roman"/>
        </w:rPr>
        <w:t xml:space="preserve">dari penelitian </w:t>
      </w:r>
      <w:r w:rsidR="000F3866">
        <w:rPr>
          <w:rFonts w:cs="Times New Roman"/>
        </w:rPr>
        <w:t>yang dilakukan</w:t>
      </w:r>
      <w:r w:rsidR="00D00BBB" w:rsidRPr="009B450E">
        <w:rPr>
          <w:rFonts w:cs="Times New Roman"/>
        </w:rPr>
        <w:t xml:space="preserve"> adalah </w:t>
      </w:r>
      <w:r w:rsidR="000F3866">
        <w:rPr>
          <w:rFonts w:cs="Times New Roman"/>
        </w:rPr>
        <w:t xml:space="preserve">sebuah </w:t>
      </w:r>
      <w:r w:rsidR="00361A38" w:rsidRPr="009B450E">
        <w:rPr>
          <w:rFonts w:cs="Times New Roman"/>
          <w:i/>
          <w:iCs/>
        </w:rPr>
        <w:t>prototype</w:t>
      </w:r>
      <w:r w:rsidR="00361A38" w:rsidRPr="009B450E">
        <w:rPr>
          <w:rFonts w:cs="Times New Roman"/>
        </w:rPr>
        <w:t xml:space="preserve"> </w:t>
      </w:r>
      <w:r w:rsidR="004C04EC" w:rsidRPr="009B450E">
        <w:rPr>
          <w:rFonts w:cs="Times New Roman"/>
          <w:i/>
          <w:iCs/>
        </w:rPr>
        <w:t>website profile</w:t>
      </w:r>
      <w:r w:rsidR="004C04EC" w:rsidRPr="009B450E">
        <w:rPr>
          <w:rFonts w:cs="Times New Roman"/>
        </w:rPr>
        <w:t xml:space="preserve"> </w:t>
      </w:r>
      <w:r w:rsidR="000F3866">
        <w:rPr>
          <w:rFonts w:cs="Times New Roman"/>
        </w:rPr>
        <w:t xml:space="preserve">untuk </w:t>
      </w:r>
      <w:r w:rsidR="004C04EC" w:rsidRPr="009B450E">
        <w:rPr>
          <w:rFonts w:cs="Times New Roman"/>
        </w:rPr>
        <w:t>sekolah</w:t>
      </w:r>
      <w:r w:rsidR="008605E5" w:rsidRPr="009B450E">
        <w:rPr>
          <w:rFonts w:cs="Times New Roman"/>
        </w:rPr>
        <w:t xml:space="preserve"> SMPN 21 Malang. Relevansi dengan perancangan saat ini adalah dengan mengambil refrensi </w:t>
      </w:r>
      <w:r w:rsidR="001A0657" w:rsidRPr="009B450E">
        <w:rPr>
          <w:rFonts w:cs="Times New Roman"/>
        </w:rPr>
        <w:t xml:space="preserve">tentang bagaimana merancang </w:t>
      </w:r>
      <w:r w:rsidR="001A0657" w:rsidRPr="009B450E">
        <w:rPr>
          <w:rFonts w:cs="Times New Roman"/>
          <w:i/>
          <w:iCs/>
        </w:rPr>
        <w:t>interface</w:t>
      </w:r>
      <w:r w:rsidR="001A0657" w:rsidRPr="009B450E">
        <w:rPr>
          <w:rFonts w:cs="Times New Roman"/>
        </w:rPr>
        <w:t xml:space="preserve"> dari </w:t>
      </w:r>
      <w:r w:rsidR="001A0657" w:rsidRPr="009B450E">
        <w:rPr>
          <w:rFonts w:cs="Times New Roman"/>
          <w:i/>
          <w:iCs/>
        </w:rPr>
        <w:t>wireframe</w:t>
      </w:r>
      <w:r w:rsidR="001A0657" w:rsidRPr="009B450E">
        <w:rPr>
          <w:rFonts w:cs="Times New Roman"/>
        </w:rPr>
        <w:t xml:space="preserve"> hingga </w:t>
      </w:r>
      <w:r w:rsidR="001A0657" w:rsidRPr="009B450E">
        <w:rPr>
          <w:rFonts w:cs="Times New Roman"/>
          <w:i/>
          <w:iCs/>
        </w:rPr>
        <w:t>prototype</w:t>
      </w:r>
      <w:r w:rsidR="001A0657" w:rsidRPr="009B450E">
        <w:rPr>
          <w:rFonts w:cs="Times New Roman"/>
        </w:rPr>
        <w:t>.</w:t>
      </w:r>
    </w:p>
    <w:p w14:paraId="249C76AC" w14:textId="77777777" w:rsidR="00D40E8A" w:rsidRPr="000654BE" w:rsidRDefault="00D40E8A" w:rsidP="007323D6">
      <w:pPr>
        <w:pStyle w:val="ListParagraph"/>
        <w:spacing w:line="480" w:lineRule="auto"/>
        <w:ind w:firstLine="720"/>
        <w:rPr>
          <w:rFonts w:cs="Times New Roman"/>
          <w:b/>
          <w:color w:val="FF0000"/>
        </w:rPr>
      </w:pPr>
    </w:p>
    <w:p w14:paraId="218170FD" w14:textId="77777777" w:rsidR="00366330" w:rsidRPr="000654BE" w:rsidRDefault="008B2896" w:rsidP="007323D6">
      <w:pPr>
        <w:pStyle w:val="ListParagraph"/>
        <w:spacing w:line="240" w:lineRule="auto"/>
        <w:ind w:firstLine="720"/>
        <w:jc w:val="center"/>
        <w:rPr>
          <w:rFonts w:cs="Times New Roman"/>
          <w:b/>
          <w:color w:val="FF0000"/>
        </w:rPr>
      </w:pPr>
      <w:r w:rsidRPr="000654BE">
        <w:rPr>
          <w:noProof/>
          <w:color w:val="FF0000"/>
          <w:lang w:val="id-ID" w:eastAsia="id-ID"/>
        </w:rPr>
        <w:drawing>
          <wp:inline distT="0" distB="0" distL="0" distR="0" wp14:anchorId="7FA74BBC" wp14:editId="501157A4">
            <wp:extent cx="4399472" cy="2426387"/>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5335" cy="2429621"/>
                    </a:xfrm>
                    <a:prstGeom prst="rect">
                      <a:avLst/>
                    </a:prstGeom>
                  </pic:spPr>
                </pic:pic>
              </a:graphicData>
            </a:graphic>
          </wp:inline>
        </w:drawing>
      </w:r>
    </w:p>
    <w:p w14:paraId="7DD85ED7" w14:textId="77777777" w:rsidR="00685C66" w:rsidRPr="001A0657" w:rsidRDefault="002D3861" w:rsidP="00685C66">
      <w:pPr>
        <w:pStyle w:val="ListParagraph"/>
        <w:spacing w:line="240" w:lineRule="auto"/>
        <w:ind w:firstLine="720"/>
        <w:jc w:val="center"/>
        <w:rPr>
          <w:rFonts w:cs="Times New Roman"/>
          <w:i/>
          <w:sz w:val="20"/>
        </w:rPr>
      </w:pPr>
      <w:r w:rsidRPr="001A0657">
        <w:rPr>
          <w:rFonts w:cs="Times New Roman"/>
          <w:b/>
          <w:sz w:val="20"/>
        </w:rPr>
        <w:t xml:space="preserve">Gambar </w:t>
      </w:r>
      <w:r w:rsidR="00E37BAA" w:rsidRPr="001A0657">
        <w:rPr>
          <w:rFonts w:cs="Times New Roman"/>
          <w:b/>
          <w:sz w:val="20"/>
        </w:rPr>
        <w:t>2</w:t>
      </w:r>
      <w:r w:rsidR="00685C66" w:rsidRPr="001A0657">
        <w:rPr>
          <w:rFonts w:cs="Times New Roman"/>
          <w:b/>
          <w:sz w:val="20"/>
        </w:rPr>
        <w:t>.</w:t>
      </w:r>
      <w:r w:rsidRPr="001A0657">
        <w:rPr>
          <w:rFonts w:cs="Times New Roman"/>
          <w:b/>
          <w:sz w:val="20"/>
        </w:rPr>
        <w:t>3</w:t>
      </w:r>
      <w:r w:rsidR="00685C66" w:rsidRPr="001A0657">
        <w:rPr>
          <w:rFonts w:cs="Times New Roman"/>
          <w:b/>
          <w:sz w:val="20"/>
        </w:rPr>
        <w:t xml:space="preserve"> </w:t>
      </w:r>
      <w:r w:rsidR="00685C66" w:rsidRPr="001A0657">
        <w:rPr>
          <w:rFonts w:cs="Times New Roman"/>
          <w:i/>
          <w:sz w:val="20"/>
        </w:rPr>
        <w:t xml:space="preserve">User Interface </w:t>
      </w:r>
      <w:r w:rsidR="008B2896" w:rsidRPr="001A0657">
        <w:rPr>
          <w:rFonts w:cs="Times New Roman"/>
          <w:sz w:val="20"/>
        </w:rPr>
        <w:t>Aplikasi</w:t>
      </w:r>
    </w:p>
    <w:p w14:paraId="70BB6280" w14:textId="309529C1" w:rsidR="00685C66" w:rsidRPr="001A0657" w:rsidRDefault="00F84CAB" w:rsidP="00685C66">
      <w:pPr>
        <w:pStyle w:val="ListParagraph"/>
        <w:spacing w:line="240" w:lineRule="auto"/>
        <w:ind w:firstLine="720"/>
        <w:jc w:val="center"/>
        <w:rPr>
          <w:rFonts w:cs="Times New Roman"/>
          <w:sz w:val="20"/>
        </w:rPr>
      </w:pPr>
      <w:r w:rsidRPr="001A0657">
        <w:rPr>
          <w:rFonts w:cs="Times New Roman"/>
          <w:sz w:val="20"/>
        </w:rPr>
        <w:t xml:space="preserve">(sumber : </w:t>
      </w:r>
      <w:r w:rsidRPr="001A0657">
        <w:rPr>
          <w:rFonts w:cs="Times New Roman"/>
          <w:sz w:val="20"/>
        </w:rPr>
        <w:fldChar w:fldCharType="begin" w:fldLock="1"/>
      </w:r>
      <w:r w:rsidRPr="001A0657">
        <w:rPr>
          <w:rFonts w:cs="Times New Roman"/>
          <w:sz w:val="20"/>
        </w:rPr>
        <w:instrText>ADDIN CSL_CITATION {"citationItems":[{"id":"ITEM-1","itemData":{"DOI":"10.25124/demandia.v3i02.1549","ISSN":"2477-6106","abstract":"Penanganan terhadap kasus kehilangan dan temuan barang yang tercecer pada masyarakat urban di Indonesia dapat diselesaikan dengan perancangan aplikasi mobile pada smartphone. Minimnya informasi, keterbatasan sistem pengelolaan, serta belum adanya media teknologi alternatif menjadi sejumlah kendala dalam penanganan kasus kehilangan dan temuan barang tercecer. Dengan memanfaatkan kemajuan teknologi informasi dan komunikasi yang telah berkembang pesat melalui teknologi internet pada era digital, maka keterbatasan informasi tersebut dapat dikembangkan pada aplikasi mobile. Perancangan ini menggunakan metode design thinking, yang terdiri dari tahapan empathize, define, ideate, prototype dan test. Sehingga hasil dari perancangan ini memberikan rekomendasi berupa model UI/UX pada aplikasi mobile yang bernama â€œkembaliinâ€, dengan mengidentifikasi permasalahan kebutuhan informasi yang terdapat pada penanganan kasus kehilangan dan temuan barang tercecer di tempat umum. Model perancangan aplikasi dirancang berdasarkan target pengguna dalam memfasilitasi kebutuhan pertukaran informasi untuk kasus kehilangan dan temuan barang tercecer bagi masyarakat urban. Model perancangan aplikasi ini berperan sebagai perantara dalam memfasilitasi kebutuhan pertukaran informasi antara pihak korban dan pihak penolong.","author":[{"dropping-particle":"","family":"Razi","given":"Aria Ar","non-dropping-particle":"","parse-names":false,"suffix":""},{"dropping-particle":"","family":"Mutiaz","given":"Intan Rizky","non-dropping-particle":"","parse-names":false,"suffix":""},{"dropping-particle":"","family":"Setiawan","given":"Pindi","non-dropping-particle":"","parse-names":false,"suffix":""}],"container-title":"Desain Komunikasi Visual, Manajemen Desain dan Periklanan (Demandia)","id":"ITEM-1","issue":"02","issued":{"date-parts":[["2018"]]},"page":"219","title":"Penerapan Metode Design Thinking Pada Model Perancangan Ui/Ux Aplikasi Penanganan Laporan Kehilangan Dan Temuan Barang Tercecer","type":"article-journal","volume":"3"},"uris":["http://www.mendeley.com/documents/?uuid=190f2dfe-fbb7-470a-8a2b-637436ac720e"]}],"mendeley":{"formattedCitation":"(Razi et al., 2018)","manualFormatting":"Razi et al., 2018","plainTextFormattedCitation":"(Razi et al., 2018)","previouslyFormattedCitation":"(Razi et al., 2018)"},"properties":{"noteIndex":0},"schema":"https://github.com/citation-style-language/schema/raw/master/csl-citation.json"}</w:instrText>
      </w:r>
      <w:r w:rsidRPr="001A0657">
        <w:rPr>
          <w:rFonts w:cs="Times New Roman"/>
          <w:sz w:val="20"/>
        </w:rPr>
        <w:fldChar w:fldCharType="separate"/>
      </w:r>
      <w:r w:rsidRPr="001A0657">
        <w:rPr>
          <w:rFonts w:cs="Times New Roman"/>
          <w:noProof/>
          <w:sz w:val="20"/>
        </w:rPr>
        <w:t>Razi et al., 2018</w:t>
      </w:r>
      <w:r w:rsidRPr="001A0657">
        <w:rPr>
          <w:rFonts w:cs="Times New Roman"/>
          <w:sz w:val="20"/>
        </w:rPr>
        <w:fldChar w:fldCharType="end"/>
      </w:r>
      <w:r w:rsidR="00685C66" w:rsidRPr="001A0657">
        <w:rPr>
          <w:rFonts w:cs="Times New Roman"/>
          <w:sz w:val="20"/>
        </w:rPr>
        <w:t>)</w:t>
      </w:r>
    </w:p>
    <w:p w14:paraId="5FBEC734" w14:textId="77777777" w:rsidR="00685C66" w:rsidRPr="001A0657" w:rsidRDefault="00685C66" w:rsidP="007323D6">
      <w:pPr>
        <w:pStyle w:val="ListParagraph"/>
        <w:spacing w:line="480" w:lineRule="auto"/>
        <w:ind w:firstLine="720"/>
        <w:jc w:val="center"/>
        <w:rPr>
          <w:rFonts w:cs="Times New Roman"/>
          <w:b/>
        </w:rPr>
      </w:pPr>
    </w:p>
    <w:p w14:paraId="464AF892" w14:textId="7D743F7D" w:rsidR="00E101C8" w:rsidRPr="00646A1C" w:rsidRDefault="001C2E0E" w:rsidP="007323D6">
      <w:pPr>
        <w:pStyle w:val="ListParagraph"/>
        <w:spacing w:line="480" w:lineRule="auto"/>
        <w:ind w:firstLine="720"/>
        <w:rPr>
          <w:rFonts w:cs="Times New Roman"/>
        </w:rPr>
      </w:pPr>
      <w:r w:rsidRPr="001A0657">
        <w:rPr>
          <w:rFonts w:cs="Times New Roman"/>
          <w:b/>
        </w:rPr>
        <w:fldChar w:fldCharType="begin" w:fldLock="1"/>
      </w:r>
      <w:r w:rsidR="00427718" w:rsidRPr="001A0657">
        <w:rPr>
          <w:rFonts w:cs="Times New Roman"/>
          <w:b/>
        </w:rPr>
        <w:instrText>ADDIN CSL_CITATION {"citationItems":[{"id":"ITEM-1","itemData":{"DOI":"10.25124/demandia.v3i02.1549","ISSN":"2477-6106","abstract":"Penanganan terhadap kasus kehilangan dan temuan barang yang tercecer pada masyarakat urban di Indonesia dapat diselesaikan dengan perancangan aplikasi mobile pada smartphone. Minimnya informasi, keterbatasan sistem pengelolaan, serta belum adanya media teknologi alternatif menjadi sejumlah kendala dalam penanganan kasus kehilangan dan temuan barang tercecer. Dengan memanfaatkan kemajuan teknologi informasi dan komunikasi yang telah berkembang pesat melalui teknologi internet pada era digital, maka keterbatasan informasi tersebut dapat dikembangkan pada aplikasi mobile. Perancangan ini menggunakan metode design thinking, yang terdiri dari tahapan empathize, define, ideate, prototype dan test. Sehingga hasil dari perancangan ini memberikan rekomendasi berupa model UI/UX pada aplikasi mobile yang bernama â€œkembaliinâ€, dengan mengidentifikasi permasalahan kebutuhan informasi yang terdapat pada penanganan kasus kehilangan dan temuan barang tercecer di tempat umum. Model perancangan aplikasi dirancang berdasarkan target pengguna dalam memfasilitasi kebutuhan pertukaran informasi untuk kasus kehilangan dan temuan barang tercecer bagi masyarakat urban. Model perancangan aplikasi ini berperan sebagai perantara dalam memfasilitasi kebutuhan pertukaran informasi antara pihak korban dan pihak penolong.","author":[{"dropping-particle":"","family":"Razi","given":"Aria Ar","non-dropping-particle":"","parse-names":false,"suffix":""},{"dropping-particle":"","family":"Mutiaz","given":"Intan Rizky","non-dropping-particle":"","parse-names":false,"suffix":""},{"dropping-particle":"","family":"Setiawan","given":"Pindi","non-dropping-particle":"","parse-names":false,"suffix":""}],"container-title":"Desain Komunikasi Visual, Manajemen Desain dan Periklanan (Demandia)","id":"ITEM-1","issue":"02","issued":{"date-parts":[["2018"]]},"page":"219","title":"Penerapan Metode Design Thinking Pada Model Perancangan Ui/Ux Aplikasi Penanganan Laporan Kehilangan Dan Temuan Barang Tercecer","type":"article-journal","volume":"3"},"uris":["http://www.mendeley.com/documents/?uuid=190f2dfe-fbb7-470a-8a2b-637436ac720e"]}],"mendeley":{"formattedCitation":"(Razi et al., 2018)","plainTextFormattedCitation":"(Razi et al., 2018)","previouslyFormattedCitation":"(Razi et al., 2018)"},"properties":{"noteIndex":0},"schema":"https://github.com/citation-style-language/schema/raw/master/csl-citation.json"}</w:instrText>
      </w:r>
      <w:r w:rsidRPr="001A0657">
        <w:rPr>
          <w:rFonts w:cs="Times New Roman"/>
          <w:b/>
        </w:rPr>
        <w:fldChar w:fldCharType="separate"/>
      </w:r>
      <w:r w:rsidRPr="001A0657">
        <w:rPr>
          <w:rFonts w:cs="Times New Roman"/>
          <w:noProof/>
        </w:rPr>
        <w:t>(Razi et al., 2018)</w:t>
      </w:r>
      <w:r w:rsidRPr="001A0657">
        <w:rPr>
          <w:rFonts w:cs="Times New Roman"/>
          <w:b/>
        </w:rPr>
        <w:fldChar w:fldCharType="end"/>
      </w:r>
      <w:r w:rsidR="00B423DB" w:rsidRPr="001A0657">
        <w:rPr>
          <w:rFonts w:cs="Times New Roman"/>
          <w:b/>
        </w:rPr>
        <w:t xml:space="preserve"> </w:t>
      </w:r>
      <w:r w:rsidR="00D85D91" w:rsidRPr="001A0657">
        <w:rPr>
          <w:rFonts w:cs="Times New Roman"/>
        </w:rPr>
        <w:t xml:space="preserve">Penelitian </w:t>
      </w:r>
      <w:r w:rsidR="00B423DB" w:rsidRPr="001A0657">
        <w:rPr>
          <w:rFonts w:cs="Times New Roman"/>
        </w:rPr>
        <w:t>terdahulu keempat</w:t>
      </w:r>
      <w:r w:rsidR="00D85D91" w:rsidRPr="001A0657">
        <w:rPr>
          <w:rFonts w:cs="Times New Roman"/>
        </w:rPr>
        <w:t xml:space="preserve"> dengan judul</w:t>
      </w:r>
      <w:r w:rsidR="00D85D91" w:rsidRPr="001A0657">
        <w:rPr>
          <w:rFonts w:cs="Times New Roman"/>
          <w:b/>
        </w:rPr>
        <w:t xml:space="preserve"> </w:t>
      </w:r>
      <w:r w:rsidR="000E47F5" w:rsidRPr="001A0657">
        <w:rPr>
          <w:rFonts w:cs="Times New Roman"/>
        </w:rPr>
        <w:t>“</w:t>
      </w:r>
      <w:r w:rsidRPr="001A0657">
        <w:rPr>
          <w:rFonts w:cs="Times New Roman"/>
        </w:rPr>
        <w:t xml:space="preserve">Penerapan Metode </w:t>
      </w:r>
      <w:r w:rsidRPr="00E101C8">
        <w:rPr>
          <w:rFonts w:cs="Times New Roman"/>
          <w:i/>
          <w:iCs/>
        </w:rPr>
        <w:t>Design</w:t>
      </w:r>
      <w:r w:rsidR="00E101C8" w:rsidRPr="00E101C8">
        <w:rPr>
          <w:rFonts w:cs="Times New Roman"/>
          <w:i/>
          <w:iCs/>
        </w:rPr>
        <w:t xml:space="preserve"> </w:t>
      </w:r>
      <w:r w:rsidRPr="00E101C8">
        <w:rPr>
          <w:rFonts w:cs="Times New Roman"/>
          <w:i/>
          <w:iCs/>
        </w:rPr>
        <w:t>thinking</w:t>
      </w:r>
      <w:r w:rsidR="00E101C8">
        <w:rPr>
          <w:rFonts w:cs="Times New Roman"/>
        </w:rPr>
        <w:t xml:space="preserve"> </w:t>
      </w:r>
      <w:r w:rsidRPr="001A0657">
        <w:rPr>
          <w:rFonts w:cs="Times New Roman"/>
        </w:rPr>
        <w:t>pada Model Perancangan Ui/Ux Aplikasi Penanganan</w:t>
      </w:r>
      <w:r w:rsidR="0089085D" w:rsidRPr="001A0657">
        <w:rPr>
          <w:rFonts w:cs="Times New Roman"/>
        </w:rPr>
        <w:t xml:space="preserve"> </w:t>
      </w:r>
      <w:r w:rsidRPr="001A0657">
        <w:rPr>
          <w:rFonts w:cs="Times New Roman"/>
        </w:rPr>
        <w:t>laporan Kehilangan Dan Temuan Barang Tercecer</w:t>
      </w:r>
      <w:r w:rsidR="000E47F5" w:rsidRPr="001A0657">
        <w:rPr>
          <w:rFonts w:cs="Times New Roman"/>
        </w:rPr>
        <w:t>”</w:t>
      </w:r>
      <w:r w:rsidR="00D85D91" w:rsidRPr="001A0657">
        <w:rPr>
          <w:rFonts w:cs="Times New Roman"/>
        </w:rPr>
        <w:t xml:space="preserve">. </w:t>
      </w:r>
      <w:r w:rsidR="002A2360" w:rsidRPr="001A0657">
        <w:rPr>
          <w:rFonts w:cs="Times New Roman"/>
        </w:rPr>
        <w:t xml:space="preserve">Permasalahan yang dibahas dalam penelitian ini adalah bagaimana </w:t>
      </w:r>
      <w:r w:rsidRPr="001A0657">
        <w:rPr>
          <w:rFonts w:cs="Times New Roman"/>
        </w:rPr>
        <w:t>memanfaatkan perkembangan teknologi untuk menemukan barang yang hilang</w:t>
      </w:r>
      <w:r w:rsidR="00E05F6F" w:rsidRPr="001A0657">
        <w:rPr>
          <w:rFonts w:cs="Times New Roman"/>
          <w:i/>
        </w:rPr>
        <w:t>.</w:t>
      </w:r>
      <w:r w:rsidR="008B2896" w:rsidRPr="001A0657">
        <w:rPr>
          <w:rFonts w:cs="Times New Roman"/>
        </w:rPr>
        <w:t xml:space="preserve"> </w:t>
      </w:r>
      <w:r w:rsidR="000F3866">
        <w:rPr>
          <w:rFonts w:cs="Times New Roman"/>
        </w:rPr>
        <w:t>Metode perancangan aplikasi ini</w:t>
      </w:r>
      <w:r w:rsidR="008B2896" w:rsidRPr="001A0657">
        <w:rPr>
          <w:rFonts w:cs="Times New Roman"/>
        </w:rPr>
        <w:t xml:space="preserve"> menggunakan metode </w:t>
      </w:r>
      <w:r w:rsidR="008B2896" w:rsidRPr="001A0657">
        <w:rPr>
          <w:rFonts w:cs="Times New Roman"/>
          <w:i/>
        </w:rPr>
        <w:t xml:space="preserve">design thinking </w:t>
      </w:r>
      <w:r w:rsidR="008B2896" w:rsidRPr="001A0657">
        <w:rPr>
          <w:rFonts w:cs="Times New Roman"/>
        </w:rPr>
        <w:t xml:space="preserve">yang </w:t>
      </w:r>
      <w:r w:rsidR="000F3866">
        <w:rPr>
          <w:rFonts w:cs="Times New Roman"/>
        </w:rPr>
        <w:t xml:space="preserve">terdapat </w:t>
      </w:r>
      <w:r w:rsidR="008B2896" w:rsidRPr="001A0657">
        <w:rPr>
          <w:rFonts w:cs="Times New Roman"/>
        </w:rPr>
        <w:t>beberapa tahapan.</w:t>
      </w:r>
      <w:r w:rsidR="009B450E">
        <w:rPr>
          <w:rFonts w:cs="Times New Roman"/>
        </w:rPr>
        <w:t xml:space="preserve"> </w:t>
      </w:r>
      <w:r w:rsidR="00380F37">
        <w:rPr>
          <w:rFonts w:cs="Times New Roman"/>
        </w:rPr>
        <w:t>Tujuan dari perancangan ini adalah</w:t>
      </w:r>
      <w:r w:rsidR="0014610A">
        <w:rPr>
          <w:rFonts w:cs="Times New Roman"/>
        </w:rPr>
        <w:t xml:space="preserve"> merancang UIUX aplikasi </w:t>
      </w:r>
      <w:r w:rsidR="00646A1C">
        <w:rPr>
          <w:rFonts w:cs="Times New Roman"/>
        </w:rPr>
        <w:t>laporan kehilangan untuk penanganan pertama.</w:t>
      </w:r>
      <w:r w:rsidR="00646A1C">
        <w:rPr>
          <w:rFonts w:cs="Times New Roman"/>
          <w:i/>
          <w:iCs/>
        </w:rPr>
        <w:t xml:space="preserve"> </w:t>
      </w:r>
      <w:r w:rsidR="006F5FD8">
        <w:rPr>
          <w:rFonts w:cs="Times New Roman"/>
        </w:rPr>
        <w:t>Hasil dari penelitiannya adalah desain UIUX aplikasi laporan ke</w:t>
      </w:r>
      <w:r w:rsidR="005C054D">
        <w:rPr>
          <w:rFonts w:cs="Times New Roman"/>
        </w:rPr>
        <w:t xml:space="preserve">hilangan barang ditempat umum. Relevansi dengan </w:t>
      </w:r>
      <w:r w:rsidR="00034654">
        <w:rPr>
          <w:rFonts w:cs="Times New Roman"/>
        </w:rPr>
        <w:t xml:space="preserve">perancangan saat ini adalah bagaimana </w:t>
      </w:r>
      <w:r w:rsidR="00CD0B11">
        <w:rPr>
          <w:rFonts w:cs="Times New Roman"/>
        </w:rPr>
        <w:t xml:space="preserve">menerapkan </w:t>
      </w:r>
      <w:r w:rsidR="00CD0B11" w:rsidRPr="00E30E0C">
        <w:rPr>
          <w:rFonts w:cs="Times New Roman"/>
          <w:i/>
          <w:iCs/>
        </w:rPr>
        <w:t>design thinking</w:t>
      </w:r>
      <w:r w:rsidR="00E30E0C">
        <w:rPr>
          <w:rFonts w:cs="Times New Roman"/>
        </w:rPr>
        <w:t xml:space="preserve"> pada perancangan UIUX aplikasi </w:t>
      </w:r>
      <w:proofErr w:type="gramStart"/>
      <w:r w:rsidR="00E30E0C">
        <w:rPr>
          <w:rFonts w:cs="Times New Roman"/>
        </w:rPr>
        <w:t>kolaborasi</w:t>
      </w:r>
      <w:r w:rsidR="00E30E0C" w:rsidRPr="00E30E0C">
        <w:rPr>
          <w:rFonts w:cs="Times New Roman"/>
          <w:i/>
          <w:iCs/>
        </w:rPr>
        <w:t xml:space="preserve"> </w:t>
      </w:r>
      <w:r w:rsidR="00E30E0C">
        <w:rPr>
          <w:rFonts w:cs="Times New Roman"/>
          <w:i/>
          <w:iCs/>
        </w:rPr>
        <w:t xml:space="preserve"> </w:t>
      </w:r>
      <w:r w:rsidR="00E30E0C" w:rsidRPr="00E30E0C">
        <w:rPr>
          <w:rFonts w:cs="Times New Roman"/>
          <w:i/>
          <w:iCs/>
        </w:rPr>
        <w:t>urban</w:t>
      </w:r>
      <w:proofErr w:type="gramEnd"/>
      <w:r w:rsidR="00E30E0C" w:rsidRPr="00E30E0C">
        <w:rPr>
          <w:rFonts w:cs="Times New Roman"/>
          <w:i/>
          <w:iCs/>
        </w:rPr>
        <w:t xml:space="preserve"> farming</w:t>
      </w:r>
      <w:r w:rsidR="00E30E0C">
        <w:rPr>
          <w:rFonts w:cs="Times New Roman"/>
        </w:rPr>
        <w:t>.</w:t>
      </w:r>
    </w:p>
    <w:p w14:paraId="019BA043" w14:textId="77777777" w:rsidR="00685C66" w:rsidRPr="000654BE" w:rsidRDefault="00427718" w:rsidP="007323D6">
      <w:pPr>
        <w:pStyle w:val="ListParagraph"/>
        <w:spacing w:line="240" w:lineRule="auto"/>
        <w:ind w:firstLine="720"/>
        <w:jc w:val="center"/>
        <w:rPr>
          <w:rFonts w:cs="Times New Roman"/>
          <w:color w:val="FF0000"/>
        </w:rPr>
      </w:pPr>
      <w:r w:rsidRPr="000654BE">
        <w:rPr>
          <w:noProof/>
          <w:color w:val="FF0000"/>
          <w:lang w:val="id-ID" w:eastAsia="id-ID"/>
        </w:rPr>
        <w:lastRenderedPageBreak/>
        <w:drawing>
          <wp:inline distT="0" distB="0" distL="0" distR="0" wp14:anchorId="445C2198" wp14:editId="1D819718">
            <wp:extent cx="1687845" cy="3217653"/>
            <wp:effectExtent l="0" t="0" r="762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91515" cy="3224649"/>
                    </a:xfrm>
                    <a:prstGeom prst="rect">
                      <a:avLst/>
                    </a:prstGeom>
                  </pic:spPr>
                </pic:pic>
              </a:graphicData>
            </a:graphic>
          </wp:inline>
        </w:drawing>
      </w:r>
    </w:p>
    <w:p w14:paraId="4A5FECF3" w14:textId="77777777" w:rsidR="006E240F" w:rsidRPr="00E30E0C" w:rsidRDefault="006E240F" w:rsidP="006E240F">
      <w:pPr>
        <w:pStyle w:val="ListParagraph"/>
        <w:spacing w:line="240" w:lineRule="auto"/>
        <w:ind w:firstLine="720"/>
        <w:jc w:val="center"/>
        <w:rPr>
          <w:rFonts w:cs="Times New Roman"/>
          <w:i/>
          <w:sz w:val="20"/>
        </w:rPr>
      </w:pPr>
      <w:r w:rsidRPr="00E30E0C">
        <w:rPr>
          <w:rFonts w:cs="Times New Roman"/>
          <w:b/>
          <w:sz w:val="20"/>
        </w:rPr>
        <w:t xml:space="preserve">Gambar </w:t>
      </w:r>
      <w:r w:rsidR="00E37BAA" w:rsidRPr="00E30E0C">
        <w:rPr>
          <w:rFonts w:cs="Times New Roman"/>
          <w:b/>
          <w:sz w:val="20"/>
        </w:rPr>
        <w:t>2</w:t>
      </w:r>
      <w:r w:rsidR="002D3861" w:rsidRPr="00E30E0C">
        <w:rPr>
          <w:rFonts w:cs="Times New Roman"/>
          <w:b/>
          <w:sz w:val="20"/>
        </w:rPr>
        <w:t>.4</w:t>
      </w:r>
      <w:r w:rsidRPr="00E30E0C">
        <w:rPr>
          <w:rFonts w:cs="Times New Roman"/>
          <w:b/>
          <w:sz w:val="20"/>
        </w:rPr>
        <w:t xml:space="preserve"> </w:t>
      </w:r>
      <w:r w:rsidRPr="00E30E0C">
        <w:rPr>
          <w:rFonts w:cs="Times New Roman"/>
          <w:i/>
          <w:sz w:val="20"/>
        </w:rPr>
        <w:t xml:space="preserve">User Interface </w:t>
      </w:r>
      <w:r w:rsidR="00427718" w:rsidRPr="00E30E0C">
        <w:rPr>
          <w:rFonts w:cs="Times New Roman"/>
          <w:sz w:val="20"/>
        </w:rPr>
        <w:t>Aplikasi</w:t>
      </w:r>
    </w:p>
    <w:p w14:paraId="5D121279" w14:textId="177F394E" w:rsidR="006E240F" w:rsidRPr="00E30E0C" w:rsidRDefault="006E240F" w:rsidP="006E240F">
      <w:pPr>
        <w:pStyle w:val="ListParagraph"/>
        <w:spacing w:line="240" w:lineRule="auto"/>
        <w:ind w:firstLine="720"/>
        <w:jc w:val="center"/>
        <w:rPr>
          <w:rFonts w:cs="Times New Roman"/>
          <w:sz w:val="20"/>
        </w:rPr>
      </w:pPr>
      <w:r w:rsidRPr="00E30E0C">
        <w:rPr>
          <w:rFonts w:cs="Times New Roman"/>
          <w:sz w:val="20"/>
        </w:rPr>
        <w:t>(sumber :</w:t>
      </w:r>
      <w:r w:rsidR="00F84CAB" w:rsidRPr="00E30E0C">
        <w:rPr>
          <w:rFonts w:cs="Times New Roman"/>
          <w:sz w:val="20"/>
        </w:rPr>
        <w:t xml:space="preserve"> </w:t>
      </w:r>
      <w:r w:rsidR="00F84CAB" w:rsidRPr="00E30E0C">
        <w:rPr>
          <w:rFonts w:cs="Times New Roman"/>
          <w:sz w:val="20"/>
        </w:rPr>
        <w:fldChar w:fldCharType="begin" w:fldLock="1"/>
      </w:r>
      <w:r w:rsidR="004C35E2" w:rsidRPr="00E30E0C">
        <w:rPr>
          <w:rFonts w:cs="Times New Roman"/>
          <w:sz w:val="20"/>
        </w:rPr>
        <w:instrText>ADDIN CSL_CITATION {"citationItems":[{"id":"ITEM-1","itemData":{"author":[{"dropping-particle":"","family":"Widyono","given":"Shandya Fajar","non-dropping-particle":"","parse-names":false,"suffix":""},{"dropping-particle":"","family":"Hendrakusma","given":"Niken","non-dropping-particle":"","parse-names":false,"suffix":""},{"dropping-particle":"","family":"Akbar","given":"Muhammad Aminul","non-dropping-particle":"","parse-names":false,"suffix":""}],"id":"ITEM-1","issue":"8","issued":{"date-parts":[["2019"]]},"page":"7415-7424","title":"Perancangan User Interface Aplikasi Travelingyuk Berbasis Mobile Menggunakan Metode Human Centered Design ( HCD )","type":"article-journal","volume":"3"},"uris":["http://www.mendeley.com/documents/?uuid=6a3bd407-70e5-4db8-9b8d-0d5083caf67b"]}],"mendeley":{"formattedCitation":"(Widyono et al., 2019)","manualFormatting":"Widyono et al., 2019","plainTextFormattedCitation":"(Widyono et al., 2019)","previouslyFormattedCitation":"(Widyono et al., 2019)"},"properties":{"noteIndex":0},"schema":"https://github.com/citation-style-language/schema/raw/master/csl-citation.json"}</w:instrText>
      </w:r>
      <w:r w:rsidR="00F84CAB" w:rsidRPr="00E30E0C">
        <w:rPr>
          <w:rFonts w:cs="Times New Roman"/>
          <w:sz w:val="20"/>
        </w:rPr>
        <w:fldChar w:fldCharType="separate"/>
      </w:r>
      <w:r w:rsidR="00F84CAB" w:rsidRPr="00E30E0C">
        <w:rPr>
          <w:rFonts w:cs="Times New Roman"/>
          <w:noProof/>
          <w:sz w:val="20"/>
        </w:rPr>
        <w:t>Widyono et al., 2019</w:t>
      </w:r>
      <w:r w:rsidR="00F84CAB" w:rsidRPr="00E30E0C">
        <w:rPr>
          <w:rFonts w:cs="Times New Roman"/>
          <w:sz w:val="20"/>
        </w:rPr>
        <w:fldChar w:fldCharType="end"/>
      </w:r>
      <w:r w:rsidRPr="00E30E0C">
        <w:rPr>
          <w:rFonts w:cs="Times New Roman"/>
          <w:sz w:val="20"/>
        </w:rPr>
        <w:t>)</w:t>
      </w:r>
    </w:p>
    <w:p w14:paraId="195B9C5A" w14:textId="77777777" w:rsidR="00685C66" w:rsidRPr="00E30E0C" w:rsidRDefault="00685C66" w:rsidP="007323D6">
      <w:pPr>
        <w:pStyle w:val="ListParagraph"/>
        <w:spacing w:line="480" w:lineRule="auto"/>
        <w:ind w:firstLine="720"/>
        <w:jc w:val="center"/>
        <w:rPr>
          <w:rFonts w:cs="Times New Roman"/>
        </w:rPr>
      </w:pPr>
    </w:p>
    <w:p w14:paraId="6A89EDDA" w14:textId="137B34CD" w:rsidR="00E71F79" w:rsidRDefault="00427718" w:rsidP="007323D6">
      <w:pPr>
        <w:pStyle w:val="ListParagraph"/>
        <w:spacing w:line="480" w:lineRule="auto"/>
        <w:ind w:firstLine="720"/>
        <w:rPr>
          <w:rFonts w:cs="Times New Roman"/>
        </w:rPr>
      </w:pPr>
      <w:r w:rsidRPr="00E30E0C">
        <w:rPr>
          <w:rFonts w:cs="Times New Roman"/>
        </w:rPr>
        <w:fldChar w:fldCharType="begin" w:fldLock="1"/>
      </w:r>
      <w:r w:rsidR="00C31658" w:rsidRPr="00E30E0C">
        <w:rPr>
          <w:rFonts w:cs="Times New Roman"/>
        </w:rPr>
        <w:instrText>ADDIN CSL_CITATION {"citationItems":[{"id":"ITEM-1","itemData":{"author":[{"dropping-particle":"","family":"Widyono","given":"Shandya Fajar","non-dropping-particle":"","parse-names":false,"suffix":""},{"dropping-particle":"","family":"Hendrakusma","given":"Niken","non-dropping-particle":"","parse-names":false,"suffix":""},{"dropping-particle":"","family":"Akbar","given":"Muhammad Aminul","non-dropping-particle":"","parse-names":false,"suffix":""}],"id":"ITEM-1","issue":"8","issued":{"date-parts":[["2019"]]},"page":"7415-7424","title":"Perancangan User Interface Aplikasi Travelingyuk Berbasis Mobile Menggunakan Metode Human Centered Design ( HCD )","type":"article-journal","volume":"3"},"uris":["http://www.mendeley.com/documents/?uuid=6a3bd407-70e5-4db8-9b8d-0d5083caf67b"]}],"mendeley":{"formattedCitation":"(Widyono et al., 2019)","plainTextFormattedCitation":"(Widyono et al., 2019)","previouslyFormattedCitation":"(Widyono et al., 2019)"},"properties":{"noteIndex":0},"schema":"https://github.com/citation-style-language/schema/raw/master/csl-citation.json"}</w:instrText>
      </w:r>
      <w:r w:rsidRPr="00E30E0C">
        <w:rPr>
          <w:rFonts w:cs="Times New Roman"/>
        </w:rPr>
        <w:fldChar w:fldCharType="separate"/>
      </w:r>
      <w:r w:rsidRPr="00E30E0C">
        <w:rPr>
          <w:rFonts w:cs="Times New Roman"/>
          <w:noProof/>
        </w:rPr>
        <w:t>(Widyono et al., 2019)</w:t>
      </w:r>
      <w:r w:rsidRPr="00E30E0C">
        <w:rPr>
          <w:rFonts w:cs="Times New Roman"/>
        </w:rPr>
        <w:fldChar w:fldCharType="end"/>
      </w:r>
      <w:r w:rsidRPr="00E30E0C">
        <w:rPr>
          <w:rFonts w:cs="Times New Roman"/>
        </w:rPr>
        <w:t xml:space="preserve"> </w:t>
      </w:r>
      <w:r w:rsidR="00BB62A7" w:rsidRPr="00E30E0C">
        <w:rPr>
          <w:rFonts w:cs="Times New Roman"/>
        </w:rPr>
        <w:t xml:space="preserve">Penelitian </w:t>
      </w:r>
      <w:r w:rsidR="00F267A3" w:rsidRPr="00E30E0C">
        <w:rPr>
          <w:rFonts w:cs="Times New Roman"/>
        </w:rPr>
        <w:t>terdahulu</w:t>
      </w:r>
      <w:r w:rsidR="00BB62A7" w:rsidRPr="00E30E0C">
        <w:rPr>
          <w:rFonts w:cs="Times New Roman"/>
        </w:rPr>
        <w:t xml:space="preserve"> </w:t>
      </w:r>
      <w:r w:rsidRPr="00E30E0C">
        <w:rPr>
          <w:rFonts w:cs="Times New Roman"/>
        </w:rPr>
        <w:t>kelima</w:t>
      </w:r>
      <w:r w:rsidR="00BB62A7" w:rsidRPr="00E30E0C">
        <w:rPr>
          <w:rFonts w:cs="Times New Roman"/>
        </w:rPr>
        <w:t xml:space="preserve"> memiliki judul </w:t>
      </w:r>
      <w:r w:rsidR="00404CBF" w:rsidRPr="00E30E0C">
        <w:rPr>
          <w:rFonts w:cs="Times New Roman"/>
        </w:rPr>
        <w:t>“</w:t>
      </w:r>
      <w:r w:rsidRPr="00E30E0C">
        <w:rPr>
          <w:rFonts w:cs="Times New Roman"/>
        </w:rPr>
        <w:t xml:space="preserve">Perancangan User Interface Aplikasi Travelingyuk Berbasis Mobile Menggunakan Metode </w:t>
      </w:r>
      <w:r w:rsidRPr="000F3866">
        <w:rPr>
          <w:rFonts w:cs="Times New Roman"/>
          <w:i/>
          <w:iCs/>
        </w:rPr>
        <w:t>Human Centered Design</w:t>
      </w:r>
      <w:r w:rsidRPr="00E30E0C">
        <w:rPr>
          <w:rFonts w:cs="Times New Roman"/>
        </w:rPr>
        <w:t xml:space="preserve"> (HCD)</w:t>
      </w:r>
      <w:r w:rsidR="00404CBF" w:rsidRPr="00E30E0C">
        <w:rPr>
          <w:rFonts w:cs="Times New Roman"/>
        </w:rPr>
        <w:t>”</w:t>
      </w:r>
      <w:r w:rsidR="00BB62A7" w:rsidRPr="00E30E0C">
        <w:rPr>
          <w:rFonts w:cs="Times New Roman"/>
        </w:rPr>
        <w:t>.</w:t>
      </w:r>
      <w:r w:rsidR="00BB4DC8" w:rsidRPr="00E30E0C">
        <w:rPr>
          <w:rFonts w:cs="Times New Roman"/>
        </w:rPr>
        <w:t xml:space="preserve"> </w:t>
      </w:r>
      <w:r w:rsidR="00E71F79" w:rsidRPr="00E30E0C">
        <w:rPr>
          <w:rFonts w:cs="Times New Roman"/>
        </w:rPr>
        <w:t>Permasalahan yang dibahas dalam penelitian ini adalah</w:t>
      </w:r>
      <w:r w:rsidRPr="00E30E0C">
        <w:rPr>
          <w:rFonts w:cs="Times New Roman"/>
        </w:rPr>
        <w:t xml:space="preserve"> </w:t>
      </w:r>
      <w:r w:rsidR="005B2E59" w:rsidRPr="00E30E0C">
        <w:rPr>
          <w:rFonts w:cs="Times New Roman"/>
        </w:rPr>
        <w:t xml:space="preserve">bagaimana merancang aplikasi berbasis </w:t>
      </w:r>
      <w:r w:rsidR="005B2E59" w:rsidRPr="00E30E0C">
        <w:rPr>
          <w:rFonts w:cs="Times New Roman"/>
          <w:i/>
        </w:rPr>
        <w:t>mobile</w:t>
      </w:r>
      <w:r w:rsidR="005B2E59" w:rsidRPr="00E30E0C">
        <w:rPr>
          <w:rFonts w:cs="Times New Roman"/>
        </w:rPr>
        <w:t xml:space="preserve"> dari perushaaan travelingyuk</w:t>
      </w:r>
      <w:r w:rsidR="00943E1F" w:rsidRPr="00E30E0C">
        <w:rPr>
          <w:rFonts w:cs="Times New Roman"/>
        </w:rPr>
        <w:t>.</w:t>
      </w:r>
      <w:r w:rsidR="005B2E59" w:rsidRPr="00E30E0C">
        <w:rPr>
          <w:rFonts w:cs="Times New Roman"/>
        </w:rPr>
        <w:t xml:space="preserve"> </w:t>
      </w:r>
    </w:p>
    <w:p w14:paraId="6C2648A7" w14:textId="33C89B68" w:rsidR="00ED75C7" w:rsidRDefault="00ED75C7" w:rsidP="009B450E">
      <w:pPr>
        <w:pStyle w:val="ListParagraph"/>
        <w:spacing w:line="480" w:lineRule="auto"/>
        <w:rPr>
          <w:rFonts w:cs="Times New Roman"/>
        </w:rPr>
      </w:pPr>
      <w:r>
        <w:rPr>
          <w:rFonts w:cs="Times New Roman"/>
        </w:rPr>
        <w:t xml:space="preserve">Tujuan dari perancangan ini adalah </w:t>
      </w:r>
      <w:r w:rsidR="006651C9">
        <w:rPr>
          <w:rFonts w:cs="Times New Roman"/>
        </w:rPr>
        <w:t xml:space="preserve">merancang </w:t>
      </w:r>
      <w:r w:rsidR="006651C9" w:rsidRPr="00770CCE">
        <w:rPr>
          <w:rFonts w:cs="Times New Roman"/>
          <w:i/>
          <w:iCs/>
        </w:rPr>
        <w:t>user interface</w:t>
      </w:r>
      <w:r w:rsidR="006651C9">
        <w:rPr>
          <w:rFonts w:cs="Times New Roman"/>
        </w:rPr>
        <w:t xml:space="preserve"> aplikasi</w:t>
      </w:r>
      <w:r w:rsidR="00770CCE">
        <w:rPr>
          <w:rFonts w:cs="Times New Roman"/>
        </w:rPr>
        <w:t xml:space="preserve"> </w:t>
      </w:r>
      <w:r w:rsidR="00770CCE" w:rsidRPr="00770CCE">
        <w:rPr>
          <w:rFonts w:cs="Times New Roman"/>
          <w:i/>
          <w:iCs/>
        </w:rPr>
        <w:t>traveling</w:t>
      </w:r>
      <w:r w:rsidR="00770CCE">
        <w:rPr>
          <w:rFonts w:cs="Times New Roman"/>
        </w:rPr>
        <w:t xml:space="preserve"> dari perusahaan travelingyuk. </w:t>
      </w:r>
      <w:r w:rsidR="00192122">
        <w:rPr>
          <w:rFonts w:cs="Times New Roman"/>
        </w:rPr>
        <w:t xml:space="preserve">Metode </w:t>
      </w:r>
      <w:r w:rsidR="000F3866">
        <w:rPr>
          <w:rFonts w:cs="Times New Roman"/>
        </w:rPr>
        <w:t xml:space="preserve">perancangan </w:t>
      </w:r>
      <w:r w:rsidR="00192122">
        <w:rPr>
          <w:rFonts w:cs="Times New Roman"/>
          <w:i/>
          <w:iCs/>
        </w:rPr>
        <w:t>human centered design</w:t>
      </w:r>
      <w:r w:rsidR="000F3866">
        <w:rPr>
          <w:rFonts w:cs="Times New Roman"/>
          <w:i/>
          <w:iCs/>
        </w:rPr>
        <w:t xml:space="preserve"> </w:t>
      </w:r>
      <w:r w:rsidR="000F3866">
        <w:rPr>
          <w:rFonts w:cs="Times New Roman"/>
        </w:rPr>
        <w:t>digunakan dalam perancangan aplikasi ini</w:t>
      </w:r>
      <w:r w:rsidR="00192122">
        <w:rPr>
          <w:rFonts w:cs="Times New Roman"/>
        </w:rPr>
        <w:t xml:space="preserve">. Hasil dari perancangan ini adalah </w:t>
      </w:r>
      <w:r w:rsidR="00AB2833">
        <w:rPr>
          <w:rFonts w:cs="Times New Roman"/>
        </w:rPr>
        <w:t xml:space="preserve">desain </w:t>
      </w:r>
      <w:r w:rsidR="00AB2833">
        <w:rPr>
          <w:rFonts w:cs="Times New Roman"/>
          <w:i/>
          <w:iCs/>
        </w:rPr>
        <w:t xml:space="preserve">user interface </w:t>
      </w:r>
      <w:r w:rsidR="00AB2833">
        <w:rPr>
          <w:rFonts w:cs="Times New Roman"/>
        </w:rPr>
        <w:t xml:space="preserve">aplikasi traveling yang </w:t>
      </w:r>
      <w:r w:rsidR="00FE0D4B">
        <w:rPr>
          <w:rFonts w:cs="Times New Roman"/>
        </w:rPr>
        <w:t xml:space="preserve">menonjolkan beberapa destinasi wisata. Relevansi dengan perancangan saat ini adalah mengambil refrensi layout </w:t>
      </w:r>
      <w:r w:rsidR="00A921AB">
        <w:rPr>
          <w:rFonts w:cs="Times New Roman"/>
        </w:rPr>
        <w:t xml:space="preserve">yang memiliki banyak konten dan harus ditampilkan secara sederhana dan </w:t>
      </w:r>
      <w:r w:rsidR="00B50063">
        <w:rPr>
          <w:rFonts w:cs="Times New Roman"/>
        </w:rPr>
        <w:t>tidak menghilangkan kesan estetis.</w:t>
      </w:r>
    </w:p>
    <w:p w14:paraId="21410CA6" w14:textId="63CE8B66" w:rsidR="00FA3E4B" w:rsidRPr="00A857F4" w:rsidRDefault="00D11673" w:rsidP="00A857F4">
      <w:pPr>
        <w:pStyle w:val="ListParagraph"/>
        <w:spacing w:line="480" w:lineRule="auto"/>
        <w:ind w:firstLine="720"/>
        <w:rPr>
          <w:rFonts w:cs="Times New Roman"/>
        </w:rPr>
      </w:pPr>
      <w:r>
        <w:rPr>
          <w:rFonts w:cs="Times New Roman"/>
        </w:rPr>
        <w:fldChar w:fldCharType="begin" w:fldLock="1"/>
      </w:r>
      <w:r>
        <w:rPr>
          <w:rFonts w:cs="Times New Roman"/>
        </w:rPr>
        <w:instrText>ADDIN CSL_CITATION {"citationItems":[{"id":"ITEM-1","itemData":{"ISBN":"0321267974","ISSN":"1944-8244","abstract":"Infografis merupakan bentuk penyajian visual berdasarkan data-data untuk memudahkan pemahaman pembacaan data yang disampaikan. Jawa timur sebagai salah satu provinsi yang memiliki 9 suku bangsa yang memiliki keragaman budaya mulai dari budaya Osing di ujung timur provinsi hingga budaya Mataraman di ujung barat. Penelitian Kompetensi multimedia dan desain grafis angkatan muda kerja pada 5 kota Jawa Timur sebagai data sampling. Tahapan penelitian diawali dengan analisa data kompetensi, pengolahan hasil analisa data menjadi data visual. Pengolahan data menjadi data visual melalui tahapan, penggalian data visual yang berhubungan dengan data, penyederhanaan bentuk data visual, pengkomposisian data visual dan finalisasi visual.","author":[{"dropping-particle":"","family":"Yahya","given":"Saiful","non-dropping-particle":"","parse-names":false,"suffix":""},{"dropping-particle":"","family":"Wibawa","given":"Mahendra","non-dropping-particle":"","parse-names":false,"suffix":""},{"dropping-particle":"","family":"Afandy","given":"Surya","non-dropping-particle":"","parse-names":false,"suffix":""}],"container-title":"Journal of Arts, Design, Art Education and Culture Studies","id":"ITEM-1","issue":"1","issued":{"date-parts":[["2019"]]},"page":"98-106","title":"INFOGRAFIS KOMPETENSI MULTIMEDIA DAN DESAIN GRAFIS DI PROVINSI JAWA TIMUR","type":"article-journal","volume":"4"},"uris":["http://www.mendeley.com/documents/?uuid=a59f1f24-4509-408f-b5f7-bd95c1f74d2a"]}],"mendeley":{"formattedCitation":"(Yahya et al., 2019)","plainTextFormattedCitation":"(Yahya et al., 2019)"},"properties":{"noteIndex":0},"schema":"https://github.com/citation-style-language/schema/raw/master/csl-citation.json"}</w:instrText>
      </w:r>
      <w:r>
        <w:rPr>
          <w:rFonts w:cs="Times New Roman"/>
        </w:rPr>
        <w:fldChar w:fldCharType="separate"/>
      </w:r>
      <w:r w:rsidRPr="00D11673">
        <w:rPr>
          <w:rFonts w:cs="Times New Roman"/>
          <w:noProof/>
        </w:rPr>
        <w:t>(Yahya et al., 2019)</w:t>
      </w:r>
      <w:r>
        <w:rPr>
          <w:rFonts w:cs="Times New Roman"/>
        </w:rPr>
        <w:fldChar w:fldCharType="end"/>
      </w:r>
      <w:r>
        <w:rPr>
          <w:rFonts w:cs="Times New Roman"/>
        </w:rPr>
        <w:t xml:space="preserve"> </w:t>
      </w:r>
      <w:r w:rsidR="000C3161" w:rsidRPr="00E30E0C">
        <w:rPr>
          <w:rFonts w:cs="Times New Roman"/>
        </w:rPr>
        <w:t>Penelitian terdahulu ke</w:t>
      </w:r>
      <w:r w:rsidR="0038732A">
        <w:rPr>
          <w:rFonts w:cs="Times New Roman"/>
        </w:rPr>
        <w:t>en</w:t>
      </w:r>
      <w:r w:rsidR="000C3161" w:rsidRPr="00E30E0C">
        <w:rPr>
          <w:rFonts w:cs="Times New Roman"/>
        </w:rPr>
        <w:t>a</w:t>
      </w:r>
      <w:r w:rsidR="0038732A">
        <w:rPr>
          <w:rFonts w:cs="Times New Roman"/>
        </w:rPr>
        <w:t>m</w:t>
      </w:r>
      <w:r w:rsidR="000C3161" w:rsidRPr="00E30E0C">
        <w:rPr>
          <w:rFonts w:cs="Times New Roman"/>
        </w:rPr>
        <w:t xml:space="preserve"> memiliki judul “</w:t>
      </w:r>
      <w:r w:rsidR="000E26A8" w:rsidRPr="000E26A8">
        <w:rPr>
          <w:rFonts w:cs="Times New Roman"/>
        </w:rPr>
        <w:t>Infografis Kompetensi Multimedia Dan Desain Grafis Di Provinsi Jawa Timur</w:t>
      </w:r>
      <w:r w:rsidR="000C3161" w:rsidRPr="00E30E0C">
        <w:rPr>
          <w:rFonts w:cs="Times New Roman"/>
        </w:rPr>
        <w:t xml:space="preserve">”. Permasalahan yang dibahas dalam penelitian ini adalah bagaimana merancang </w:t>
      </w:r>
      <w:r w:rsidR="002345D9">
        <w:rPr>
          <w:rFonts w:cs="Times New Roman"/>
        </w:rPr>
        <w:t xml:space="preserve">infografis yang baik tentang kompetensi multimedia </w:t>
      </w:r>
      <w:r w:rsidR="00AD5054">
        <w:rPr>
          <w:rFonts w:cs="Times New Roman"/>
        </w:rPr>
        <w:t>dan desain grafis di Provinsi Jawa Timur</w:t>
      </w:r>
      <w:r w:rsidR="000C3161" w:rsidRPr="00E30E0C">
        <w:rPr>
          <w:rFonts w:cs="Times New Roman"/>
        </w:rPr>
        <w:t>.</w:t>
      </w:r>
      <w:r w:rsidR="000C3161" w:rsidRPr="00E30E0C">
        <w:rPr>
          <w:rFonts w:cs="Times New Roman"/>
          <w:i/>
        </w:rPr>
        <w:t xml:space="preserve"> </w:t>
      </w:r>
      <w:r w:rsidR="000C3161" w:rsidRPr="00E30E0C">
        <w:rPr>
          <w:rFonts w:cs="Times New Roman"/>
        </w:rPr>
        <w:t xml:space="preserve">Tujuan dari </w:t>
      </w:r>
      <w:r w:rsidR="000C3161" w:rsidRPr="00E30E0C">
        <w:rPr>
          <w:rFonts w:cs="Times New Roman"/>
        </w:rPr>
        <w:lastRenderedPageBreak/>
        <w:t xml:space="preserve">penelitian ini adalah </w:t>
      </w:r>
      <w:r w:rsidR="00060C72">
        <w:rPr>
          <w:rFonts w:cs="Times New Roman"/>
        </w:rPr>
        <w:t>untuk mengetahui bagaimana kompetensi</w:t>
      </w:r>
      <w:r w:rsidR="006C6133">
        <w:rPr>
          <w:rFonts w:cs="Times New Roman"/>
        </w:rPr>
        <w:t xml:space="preserve"> multimedia dan desain grafis pada Provinsi Jawa Timur</w:t>
      </w:r>
      <w:r w:rsidR="000C3161" w:rsidRPr="00E30E0C">
        <w:rPr>
          <w:rFonts w:cs="Times New Roman"/>
        </w:rPr>
        <w:t>.</w:t>
      </w:r>
      <w:r w:rsidR="0083136B">
        <w:rPr>
          <w:rFonts w:cs="Times New Roman"/>
        </w:rPr>
        <w:t xml:space="preserve"> Metode yang digunakan dalam penelitian ini adalah dengan mengambil </w:t>
      </w:r>
      <w:r w:rsidR="0083136B" w:rsidRPr="0083136B">
        <w:rPr>
          <w:rFonts w:cs="Times New Roman"/>
          <w:i/>
          <w:iCs/>
        </w:rPr>
        <w:t>sampling</w:t>
      </w:r>
      <w:r w:rsidR="0083136B">
        <w:rPr>
          <w:rFonts w:cs="Times New Roman"/>
        </w:rPr>
        <w:t xml:space="preserve"> di beberapa Kota yang ada di Jawa Timur. Relevansi dengan perancangan saat ini adalah </w:t>
      </w:r>
      <w:r w:rsidR="00423774">
        <w:rPr>
          <w:rFonts w:cs="Times New Roman"/>
        </w:rPr>
        <w:t>refrensi tentang bagaimana memilih jenis huruf</w:t>
      </w:r>
      <w:r w:rsidR="00AB1BD5">
        <w:rPr>
          <w:rFonts w:cs="Times New Roman"/>
        </w:rPr>
        <w:t>, warna, dan ikon yang digunakan</w:t>
      </w:r>
      <w:r w:rsidR="00726DD7">
        <w:rPr>
          <w:rFonts w:cs="Times New Roman"/>
        </w:rPr>
        <w:t>, agar memiliki nilai fil</w:t>
      </w:r>
      <w:r w:rsidR="00F86424">
        <w:rPr>
          <w:rFonts w:cs="Times New Roman"/>
        </w:rPr>
        <w:t xml:space="preserve">osofis </w:t>
      </w:r>
      <w:r w:rsidR="0028462A">
        <w:rPr>
          <w:rFonts w:cs="Times New Roman"/>
        </w:rPr>
        <w:t>yang sesuai dan tepat</w:t>
      </w:r>
      <w:r w:rsidR="00A857F4">
        <w:rPr>
          <w:rFonts w:cs="Times New Roman"/>
        </w:rPr>
        <w:t>.</w:t>
      </w:r>
      <w:r w:rsidR="00AB1BD5" w:rsidRPr="00A857F4">
        <w:rPr>
          <w:rFonts w:cs="Times New Roman"/>
        </w:rPr>
        <w:t xml:space="preserve"> </w:t>
      </w:r>
    </w:p>
    <w:p w14:paraId="4876B723" w14:textId="77777777" w:rsidR="009C3579" w:rsidRDefault="009C3579" w:rsidP="00A700E3">
      <w:pPr>
        <w:pStyle w:val="bab2"/>
        <w:ind w:left="709"/>
      </w:pPr>
      <w:bookmarkStart w:id="20" w:name="_Toc53076692"/>
      <w:bookmarkStart w:id="21" w:name="_Toc78533479"/>
      <w:r>
        <w:t>Teori Terkait</w:t>
      </w:r>
      <w:bookmarkEnd w:id="20"/>
      <w:bookmarkEnd w:id="21"/>
    </w:p>
    <w:p w14:paraId="0D5C859F" w14:textId="6FE18D22" w:rsidR="004074D4" w:rsidRPr="004415E9" w:rsidRDefault="004074D4" w:rsidP="00A700E3">
      <w:pPr>
        <w:pStyle w:val="subbab2"/>
        <w:ind w:left="709"/>
      </w:pPr>
      <w:bookmarkStart w:id="22" w:name="_Toc53076693"/>
      <w:bookmarkStart w:id="23" w:name="_Toc78533480"/>
      <w:r w:rsidRPr="004415E9">
        <w:t>User Interface (UI)</w:t>
      </w:r>
      <w:bookmarkEnd w:id="22"/>
      <w:bookmarkEnd w:id="23"/>
    </w:p>
    <w:p w14:paraId="317ED850" w14:textId="013A13FA" w:rsidR="00A700E7" w:rsidRDefault="00680377" w:rsidP="007323D6">
      <w:pPr>
        <w:pStyle w:val="ListParagraph"/>
        <w:spacing w:line="480" w:lineRule="auto"/>
        <w:ind w:firstLine="720"/>
        <w:rPr>
          <w:rFonts w:cs="Times New Roman"/>
        </w:rPr>
      </w:pPr>
      <w:r w:rsidRPr="006C3842">
        <w:rPr>
          <w:rFonts w:cs="Times New Roman"/>
        </w:rPr>
        <w:t>UI (</w:t>
      </w:r>
      <w:r w:rsidRPr="006C3842">
        <w:rPr>
          <w:rFonts w:cs="Times New Roman"/>
          <w:i/>
        </w:rPr>
        <w:t>User Interface</w:t>
      </w:r>
      <w:r w:rsidRPr="006C3842">
        <w:rPr>
          <w:rFonts w:cs="Times New Roman"/>
        </w:rPr>
        <w:t xml:space="preserve">) </w:t>
      </w:r>
      <w:r w:rsidR="009A4AF2">
        <w:rPr>
          <w:rFonts w:cs="Times New Roman"/>
        </w:rPr>
        <w:t>atau antar</w:t>
      </w:r>
      <w:r w:rsidR="00F32C30">
        <w:rPr>
          <w:rFonts w:cs="Times New Roman"/>
        </w:rPr>
        <w:t xml:space="preserve">muka </w:t>
      </w:r>
      <w:r w:rsidRPr="006C3842">
        <w:rPr>
          <w:rFonts w:cs="Times New Roman"/>
        </w:rPr>
        <w:t xml:space="preserve">adalah penjembatan antara pengguna (user) dengan produk melalui tampilan visual </w:t>
      </w:r>
      <w:r w:rsidR="00BF7566">
        <w:rPr>
          <w:rFonts w:cs="Times New Roman"/>
        </w:rPr>
        <w:t xml:space="preserve">seperti </w:t>
      </w:r>
      <w:r w:rsidRPr="006C3842">
        <w:rPr>
          <w:rFonts w:cs="Times New Roman"/>
        </w:rPr>
        <w:t>bentuk, warna,</w:t>
      </w:r>
      <w:r w:rsidR="00BF7566">
        <w:rPr>
          <w:rFonts w:cs="Times New Roman"/>
        </w:rPr>
        <w:t xml:space="preserve"> dan</w:t>
      </w:r>
      <w:r w:rsidRPr="006C3842">
        <w:rPr>
          <w:rFonts w:cs="Times New Roman"/>
        </w:rPr>
        <w:t xml:space="preserve"> tulisan (</w:t>
      </w:r>
      <w:r w:rsidRPr="006C3842">
        <w:rPr>
          <w:rFonts w:cs="Times New Roman"/>
          <w:i/>
        </w:rPr>
        <w:t>typography</w:t>
      </w:r>
      <w:r w:rsidRPr="006C3842">
        <w:rPr>
          <w:rFonts w:cs="Times New Roman"/>
        </w:rPr>
        <w:t xml:space="preserve">) untuk menciptakan </w:t>
      </w:r>
      <w:r w:rsidR="002C102F">
        <w:rPr>
          <w:rFonts w:cs="Times New Roman"/>
        </w:rPr>
        <w:t xml:space="preserve">sebuah </w:t>
      </w:r>
      <w:r w:rsidRPr="006C3842">
        <w:rPr>
          <w:rFonts w:cs="Times New Roman"/>
        </w:rPr>
        <w:t>interaksi yang menarik dari produk. Tujuan</w:t>
      </w:r>
      <w:r w:rsidR="009A7D70">
        <w:rPr>
          <w:rFonts w:cs="Times New Roman"/>
        </w:rPr>
        <w:t xml:space="preserve"> UI ini diciptakan </w:t>
      </w:r>
      <w:r w:rsidRPr="006C3842">
        <w:rPr>
          <w:rFonts w:cs="Times New Roman"/>
        </w:rPr>
        <w:t xml:space="preserve">adalah untuk </w:t>
      </w:r>
      <w:r w:rsidR="002542F3">
        <w:rPr>
          <w:rFonts w:cs="Times New Roman"/>
        </w:rPr>
        <w:t>memudahkan</w:t>
      </w:r>
      <w:r w:rsidRPr="006C3842">
        <w:rPr>
          <w:rFonts w:cs="Times New Roman"/>
        </w:rPr>
        <w:t xml:space="preserve"> </w:t>
      </w:r>
      <w:r w:rsidR="009A7D70">
        <w:rPr>
          <w:rFonts w:cs="Times New Roman"/>
        </w:rPr>
        <w:t xml:space="preserve">para </w:t>
      </w:r>
      <w:r w:rsidRPr="006C3842">
        <w:rPr>
          <w:rFonts w:cs="Times New Roman"/>
        </w:rPr>
        <w:t xml:space="preserve">pengguna dalam menggunakan </w:t>
      </w:r>
      <w:r w:rsidR="009A7D70">
        <w:rPr>
          <w:rFonts w:cs="Times New Roman"/>
        </w:rPr>
        <w:t xml:space="preserve">sebuah </w:t>
      </w:r>
      <w:r w:rsidRPr="006C3842">
        <w:rPr>
          <w:rFonts w:cs="Times New Roman"/>
        </w:rPr>
        <w:t>produk secara efektif.</w:t>
      </w:r>
      <w:r>
        <w:rPr>
          <w:rFonts w:cs="Times New Roman"/>
        </w:rPr>
        <w:t xml:space="preserve"> </w:t>
      </w:r>
      <w:r w:rsidRPr="006C3842">
        <w:rPr>
          <w:rFonts w:cs="Times New Roman"/>
          <w:i/>
        </w:rPr>
        <w:t>User Interface</w:t>
      </w:r>
      <w:r>
        <w:rPr>
          <w:rFonts w:cs="Times New Roman"/>
          <w:i/>
        </w:rPr>
        <w:t xml:space="preserve"> </w:t>
      </w:r>
      <w:r>
        <w:rPr>
          <w:rFonts w:cs="Times New Roman"/>
        </w:rPr>
        <w:t xml:space="preserve">atau antarmuka pengguna merupakan suatu istilah </w:t>
      </w:r>
      <w:r w:rsidRPr="00680377">
        <w:rPr>
          <w:rFonts w:cs="Times New Roman"/>
        </w:rPr>
        <w:t xml:space="preserve">yang </w:t>
      </w:r>
      <w:r w:rsidR="004978E6">
        <w:rPr>
          <w:rFonts w:cs="Times New Roman"/>
        </w:rPr>
        <w:t xml:space="preserve">biasa </w:t>
      </w:r>
      <w:r w:rsidRPr="00680377">
        <w:rPr>
          <w:rFonts w:cs="Times New Roman"/>
        </w:rPr>
        <w:t xml:space="preserve">digunakan untuk </w:t>
      </w:r>
      <w:r w:rsidR="004978E6">
        <w:rPr>
          <w:rFonts w:cs="Times New Roman"/>
        </w:rPr>
        <w:t>merepresentasikan</w:t>
      </w:r>
      <w:r w:rsidRPr="00680377">
        <w:rPr>
          <w:rFonts w:cs="Times New Roman"/>
        </w:rPr>
        <w:t xml:space="preserve"> tampilan dari</w:t>
      </w:r>
      <w:r>
        <w:rPr>
          <w:rFonts w:cs="Times New Roman"/>
        </w:rPr>
        <w:t xml:space="preserve"> </w:t>
      </w:r>
      <w:r w:rsidRPr="00680377">
        <w:rPr>
          <w:rFonts w:cs="Times New Roman"/>
        </w:rPr>
        <w:t>mesin atau komputer yang berinteraksi langsung dengan</w:t>
      </w:r>
      <w:r>
        <w:rPr>
          <w:rFonts w:cs="Times New Roman"/>
        </w:rPr>
        <w:t xml:space="preserve"> </w:t>
      </w:r>
      <w:r w:rsidRPr="007323D6">
        <w:rPr>
          <w:rFonts w:cs="Times New Roman"/>
        </w:rPr>
        <w:t>pengguna</w:t>
      </w:r>
      <w:r>
        <w:rPr>
          <w:rFonts w:cs="Times New Roman"/>
        </w:rPr>
        <w:t xml:space="preserve"> </w:t>
      </w:r>
      <w:r w:rsidR="00834728">
        <w:rPr>
          <w:rFonts w:cs="Times New Roman"/>
        </w:rPr>
        <w:fldChar w:fldCharType="begin" w:fldLock="1"/>
      </w:r>
      <w:r w:rsidR="00366330">
        <w:rPr>
          <w:rFonts w:cs="Times New Roman"/>
        </w:rPr>
        <w:instrText>ADDIN CSL_CITATION {"citationItems":[{"id":"ITEM-1","itemData":{"DOI":"10.12962/j23373539.v7i1.28723","ISSN":"2301-9271","abstract":"Meningkatnya penggunaan smartphone di dunia salah satunya disebabkan karena aplikasi mobile yang semakin beragam. Dengan banyaknya aplikasi yang beredar, maka pengembang aplikasi mobile semakin berlomba-lomba untuk membuat aplikasi yang menarik, salah satunya dari sisi tampilan. User Interface (UI) atau tampilan antarmuka pengguna menjadi daya tarik utama dalam sebuah aplikasi . Sebuah aplikasi dikatakan mudah untuk digunakan ketika pengguna dapat mengerti maksud dari tampilan antarmuka dan bagaimana mengoperasikan aplikasi tersebut dengan cepat dan tanpa perlu usaha yang banyak. Tujuan dari penelitian ini adalah untuk mengetahui komponen desain UI yang mudah digunakan menurut pengguna dan lebih user-friendly menggunakan analisis pada gelombang otak melalui NeuroSky MindWave dan juga kuesioner yang mengadaptasi dari Technology Acceptance Model (TAM) untuk mengetahui persepsi kemudahan penggunaan aplikasi . Aplikasi yang digunakan sebagai studi kasus pada penelitian ini adalah Aplikasi Olride sebagai salah satu aplikasi yang termasuk dalam kategori Productivity pada Google Play Store. Hasil dari penelitian ini memberikan rekomendasi bahwa warna jingga lebih mudah digunakan untuk aplikasi mobile karena kontras yang tidak terlalu tinggi dengan kombinasi warna lainnya. Dan juga kontrol UI yang lebih mudah digunakan adalah kontrol dengan icon dan teks penjelas supaya pengguna dapat fokus kepada icon untuk navigasi dan teks sebagai penjelas dari fungsi icon tersebut. Untuk komponen desain layout tidak memberikan pengaruh yang signifikan terhadap kemudahan penggunaan yang dirasakan oleh pengguna aplikasi mobile.","author":[{"dropping-particle":"El","family":"Ghiffary","given":"Muhammad Nauval","non-dropping-particle":"","parse-names":false,"suffix":""},{"dropping-particle":"","family":"Susanto","given":"Tony Dwi","non-dropping-particle":"","parse-names":false,"suffix":""},{"dropping-particle":"","family":"Prabowo","given":"Anisah Herdiyanti","non-dropping-particle":"","parse-names":false,"suffix":""}],"container-title":"Jurnal Teknik ITS","id":"ITEM-1","issue":"1","issued":{"date-parts":[["2018"]]},"title":"Analisis Komponen Desain Layout, Warna, dan Kontrol pada Antarmuka Pengguna Aplikasi Mobile Berdasarkan Kemudahan Penggunaan (Studi Kasus: Aplikasi Olride)","type":"article-journal","volume":"7"},"uris":["http://www.mendeley.com/documents/?uuid=2f30eedc-9a8a-4e08-9555-321f7afb8e38"]}],"mendeley":{"formattedCitation":"(Ghiffary et al., 2018)","plainTextFormattedCitation":"(Ghiffary et al., 2018)","previouslyFormattedCitation":"(Ghiffary et al., 2018)"},"properties":{"noteIndex":0},"schema":"https://github.com/citation-style-language/schema/raw/master/csl-citation.json"}</w:instrText>
      </w:r>
      <w:r w:rsidR="00834728">
        <w:rPr>
          <w:rFonts w:cs="Times New Roman"/>
        </w:rPr>
        <w:fldChar w:fldCharType="separate"/>
      </w:r>
      <w:r w:rsidR="00575EC6" w:rsidRPr="00575EC6">
        <w:rPr>
          <w:rFonts w:cs="Times New Roman"/>
          <w:noProof/>
        </w:rPr>
        <w:t>(Ghiffary et al., 2018)</w:t>
      </w:r>
      <w:r w:rsidR="00834728">
        <w:rPr>
          <w:rFonts w:cs="Times New Roman"/>
        </w:rPr>
        <w:fldChar w:fldCharType="end"/>
      </w:r>
      <w:r w:rsidR="00834728">
        <w:rPr>
          <w:rFonts w:cs="Times New Roman"/>
        </w:rPr>
        <w:t xml:space="preserve">. </w:t>
      </w:r>
      <w:r w:rsidR="009A7D70">
        <w:rPr>
          <w:rFonts w:cs="Times New Roman"/>
        </w:rPr>
        <w:t>Mayoritas</w:t>
      </w:r>
      <w:r w:rsidR="00834728">
        <w:rPr>
          <w:rFonts w:cs="Times New Roman"/>
        </w:rPr>
        <w:t xml:space="preserve"> pengguna </w:t>
      </w:r>
      <w:r w:rsidR="009A7D70">
        <w:rPr>
          <w:rFonts w:cs="Times New Roman"/>
        </w:rPr>
        <w:t xml:space="preserve">selalu </w:t>
      </w:r>
      <w:r w:rsidR="00834728">
        <w:rPr>
          <w:rFonts w:cs="Times New Roman"/>
        </w:rPr>
        <w:t>menilai</w:t>
      </w:r>
      <w:r w:rsidR="009A7D70">
        <w:rPr>
          <w:rFonts w:cs="Times New Roman"/>
        </w:rPr>
        <w:t xml:space="preserve"> kualitas</w:t>
      </w:r>
      <w:r w:rsidR="00834728">
        <w:rPr>
          <w:rFonts w:cs="Times New Roman"/>
        </w:rPr>
        <w:t xml:space="preserve"> aplikasi atau </w:t>
      </w:r>
      <w:r w:rsidR="00834728" w:rsidRPr="007323D6">
        <w:rPr>
          <w:rFonts w:cs="Times New Roman"/>
          <w:i/>
        </w:rPr>
        <w:t>software</w:t>
      </w:r>
      <w:r w:rsidR="00834728">
        <w:rPr>
          <w:rFonts w:cs="Times New Roman"/>
        </w:rPr>
        <w:t xml:space="preserve"> dari desain UI yang di</w:t>
      </w:r>
      <w:r w:rsidR="009A7D70">
        <w:rPr>
          <w:rFonts w:cs="Times New Roman"/>
        </w:rPr>
        <w:t>trapkan</w:t>
      </w:r>
      <w:r w:rsidR="00834728">
        <w:rPr>
          <w:rFonts w:cs="Times New Roman"/>
        </w:rPr>
        <w:t xml:space="preserve">. Jika desain UI memiliki kualitas buruk, maka hal tersebut menjadi alasan pengguna </w:t>
      </w:r>
      <w:r w:rsidR="00C167BC">
        <w:rPr>
          <w:rFonts w:cs="Times New Roman"/>
        </w:rPr>
        <w:t xml:space="preserve">untuk tidak menggunakan aplikasi atau </w:t>
      </w:r>
      <w:r w:rsidR="00C167BC" w:rsidRPr="007323D6">
        <w:rPr>
          <w:rFonts w:cs="Times New Roman"/>
          <w:i/>
        </w:rPr>
        <w:t>software</w:t>
      </w:r>
      <w:r w:rsidR="00C167BC">
        <w:rPr>
          <w:rFonts w:cs="Times New Roman"/>
        </w:rPr>
        <w:t xml:space="preserve"> tersebut. Hal ini menjadikan desain UI adalah elemen yang sangat penting bagi aplikasi untuk menentukan layak atau tidaknya aplikasi tersebut digunakan. Dengan adanya proses evaluasi desain atau </w:t>
      </w:r>
      <w:r w:rsidR="00C167BC" w:rsidRPr="007323D6">
        <w:rPr>
          <w:rFonts w:cs="Times New Roman"/>
          <w:i/>
        </w:rPr>
        <w:t>testing</w:t>
      </w:r>
      <w:r w:rsidR="00C167BC">
        <w:rPr>
          <w:rFonts w:cs="Times New Roman"/>
          <w:i/>
        </w:rPr>
        <w:t xml:space="preserve"> </w:t>
      </w:r>
      <w:r w:rsidR="00C167BC">
        <w:rPr>
          <w:rFonts w:cs="Times New Roman"/>
        </w:rPr>
        <w:t xml:space="preserve">desainer UI dapat mengerti bagaimana kualitas desain UI yang baik untuk digunakan pengguna. </w:t>
      </w:r>
    </w:p>
    <w:p w14:paraId="6A3D4DB3" w14:textId="3E27B191" w:rsidR="004074D4" w:rsidRDefault="004074D4" w:rsidP="00A700E3">
      <w:pPr>
        <w:pStyle w:val="subbab2"/>
        <w:ind w:left="709"/>
      </w:pPr>
      <w:bookmarkStart w:id="24" w:name="_Toc53076694"/>
      <w:bookmarkStart w:id="25" w:name="_Toc78533481"/>
      <w:r w:rsidRPr="004074D4">
        <w:t>User Experience</w:t>
      </w:r>
      <w:r>
        <w:t xml:space="preserve"> (UX)</w:t>
      </w:r>
      <w:bookmarkEnd w:id="24"/>
      <w:bookmarkEnd w:id="25"/>
    </w:p>
    <w:p w14:paraId="4CDAC7A9" w14:textId="5BC53195" w:rsidR="00B72547" w:rsidRDefault="00B72547" w:rsidP="007323D6">
      <w:pPr>
        <w:pStyle w:val="ListParagraph"/>
        <w:spacing w:line="480" w:lineRule="auto"/>
        <w:ind w:firstLine="720"/>
        <w:rPr>
          <w:rFonts w:cs="Times New Roman"/>
        </w:rPr>
      </w:pPr>
      <w:r w:rsidRPr="006C3842">
        <w:rPr>
          <w:rFonts w:cs="Times New Roman"/>
        </w:rPr>
        <w:t>UX (</w:t>
      </w:r>
      <w:r w:rsidRPr="006C3842">
        <w:rPr>
          <w:rFonts w:cs="Times New Roman"/>
          <w:i/>
        </w:rPr>
        <w:t>User Experience</w:t>
      </w:r>
      <w:r w:rsidRPr="006C3842">
        <w:rPr>
          <w:rFonts w:cs="Times New Roman"/>
        </w:rPr>
        <w:t>) adalah suatu pengalaman pengguna (</w:t>
      </w:r>
      <w:r w:rsidRPr="006C3842">
        <w:rPr>
          <w:rFonts w:cs="Times New Roman"/>
          <w:i/>
        </w:rPr>
        <w:t>user</w:t>
      </w:r>
      <w:r w:rsidRPr="006C3842">
        <w:rPr>
          <w:rFonts w:cs="Times New Roman"/>
        </w:rPr>
        <w:t xml:space="preserve">) saat </w:t>
      </w:r>
      <w:r w:rsidR="005D05D7">
        <w:rPr>
          <w:rFonts w:cs="Times New Roman"/>
        </w:rPr>
        <w:t xml:space="preserve">memakai dan </w:t>
      </w:r>
      <w:r w:rsidRPr="006C3842">
        <w:rPr>
          <w:rFonts w:cs="Times New Roman"/>
        </w:rPr>
        <w:t xml:space="preserve">berinteraksi dengan sebuah produk, yang mana hal ini bersifat subjektif karena berasal pada persepsi dan pemikiran individu yang berhubungan dengan sistem yang </w:t>
      </w:r>
      <w:r w:rsidR="00057F91">
        <w:rPr>
          <w:rFonts w:cs="Times New Roman"/>
        </w:rPr>
        <w:lastRenderedPageBreak/>
        <w:t xml:space="preserve">dirasakan pengguna saat menggunakan </w:t>
      </w:r>
      <w:r w:rsidRPr="006C3842">
        <w:rPr>
          <w:rFonts w:cs="Times New Roman"/>
        </w:rPr>
        <w:t>produk.</w:t>
      </w:r>
      <w:r w:rsidR="003F64D1">
        <w:rPr>
          <w:rFonts w:cs="Times New Roman"/>
        </w:rPr>
        <w:t xml:space="preserve"> </w:t>
      </w:r>
      <w:r w:rsidR="003F64D1" w:rsidRPr="003F64D1">
        <w:rPr>
          <w:rFonts w:cs="Times New Roman"/>
        </w:rPr>
        <w:t xml:space="preserve">Pengalaman pengguna </w:t>
      </w:r>
      <w:r w:rsidR="003F64D1">
        <w:rPr>
          <w:rFonts w:cs="Times New Roman"/>
        </w:rPr>
        <w:t>dapat dipengaruhi oleh</w:t>
      </w:r>
      <w:r w:rsidR="003F64D1" w:rsidRPr="003F64D1">
        <w:rPr>
          <w:rFonts w:cs="Times New Roman"/>
        </w:rPr>
        <w:t xml:space="preserve"> dari citra merek, presentasi, fungsionalitas, kinerja sistem, perilaku interaktif, dan kemampuan bantuan dari suatu sistem, produk atau layanan</w:t>
      </w:r>
      <w:r w:rsidR="003F64D1">
        <w:rPr>
          <w:rFonts w:cs="Times New Roman"/>
        </w:rPr>
        <w:t xml:space="preserve"> </w:t>
      </w:r>
      <w:r w:rsidR="003F64D1">
        <w:rPr>
          <w:rFonts w:cs="Times New Roman"/>
        </w:rPr>
        <w:fldChar w:fldCharType="begin" w:fldLock="1"/>
      </w:r>
      <w:r w:rsidR="00366330">
        <w:rPr>
          <w:rFonts w:cs="Times New Roman"/>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title":"ISO 9241-210: Ergonomics of human–system interaction - Human-centred design for interactive systems","type":"report"},"uris":["http://www.mendeley.com/documents/?uuid=6297e133-944e-44bd-b808-033162eea28f"]}],"mendeley":{"formattedCitation":"(International Organization for Standardization, 2010)","plainTextFormattedCitation":"(International Organization for Standardization, 2010)","previouslyFormattedCitation":"(International Organization for Standardization, 2010)"},"properties":{"noteIndex":0},"schema":"https://github.com/citation-style-language/schema/raw/master/csl-citation.json"}</w:instrText>
      </w:r>
      <w:r w:rsidR="003F64D1">
        <w:rPr>
          <w:rFonts w:cs="Times New Roman"/>
        </w:rPr>
        <w:fldChar w:fldCharType="separate"/>
      </w:r>
      <w:r w:rsidR="00575EC6" w:rsidRPr="00575EC6">
        <w:rPr>
          <w:rFonts w:cs="Times New Roman"/>
          <w:noProof/>
        </w:rPr>
        <w:t>(International Organization for Standardization, 2010)</w:t>
      </w:r>
      <w:r w:rsidR="003F64D1">
        <w:rPr>
          <w:rFonts w:cs="Times New Roman"/>
        </w:rPr>
        <w:fldChar w:fldCharType="end"/>
      </w:r>
      <w:r w:rsidR="003F64D1">
        <w:rPr>
          <w:rFonts w:cs="Times New Roman"/>
        </w:rPr>
        <w:t>. Tugas UX desainer sendiri adalah membuat pengguna merasakan kenyamanan dalam menggunakan aplikasi dan menentukan navigasi secara logis.</w:t>
      </w:r>
      <w:r w:rsidR="002669DC">
        <w:rPr>
          <w:rFonts w:cs="Times New Roman"/>
        </w:rPr>
        <w:t xml:space="preserve"> </w:t>
      </w:r>
      <w:r w:rsidR="00DA78F7">
        <w:rPr>
          <w:rFonts w:cs="Times New Roman"/>
        </w:rPr>
        <w:t xml:space="preserve">Terdapat beberapa elemen dalam membangun UX yaitu </w:t>
      </w:r>
      <w:r w:rsidR="00DA78F7" w:rsidRPr="007323D6">
        <w:rPr>
          <w:rFonts w:cs="Times New Roman"/>
          <w:i/>
        </w:rPr>
        <w:t>strategy</w:t>
      </w:r>
      <w:r w:rsidR="00DA78F7">
        <w:rPr>
          <w:rFonts w:cs="Times New Roman"/>
        </w:rPr>
        <w:t xml:space="preserve">, </w:t>
      </w:r>
      <w:r w:rsidR="00DA78F7" w:rsidRPr="007323D6">
        <w:rPr>
          <w:rFonts w:cs="Times New Roman"/>
          <w:i/>
        </w:rPr>
        <w:t>scope</w:t>
      </w:r>
      <w:r w:rsidR="00DA78F7">
        <w:rPr>
          <w:rFonts w:cs="Times New Roman"/>
        </w:rPr>
        <w:t xml:space="preserve">, </w:t>
      </w:r>
      <w:r w:rsidR="00DA78F7" w:rsidRPr="007323D6">
        <w:rPr>
          <w:rFonts w:cs="Times New Roman"/>
          <w:i/>
        </w:rPr>
        <w:t>structure</w:t>
      </w:r>
      <w:r w:rsidR="00DA78F7">
        <w:rPr>
          <w:rFonts w:cs="Times New Roman"/>
        </w:rPr>
        <w:t xml:space="preserve">, </w:t>
      </w:r>
      <w:r w:rsidR="00DA78F7" w:rsidRPr="007323D6">
        <w:rPr>
          <w:rFonts w:cs="Times New Roman"/>
          <w:i/>
        </w:rPr>
        <w:t>skeleton</w:t>
      </w:r>
      <w:r w:rsidR="00DA78F7">
        <w:rPr>
          <w:rFonts w:cs="Times New Roman"/>
        </w:rPr>
        <w:t xml:space="preserve">, </w:t>
      </w:r>
      <w:r w:rsidR="00DA78F7" w:rsidRPr="007323D6">
        <w:rPr>
          <w:rFonts w:cs="Times New Roman"/>
          <w:i/>
        </w:rPr>
        <w:t>surface</w:t>
      </w:r>
      <w:r w:rsidR="00DA78F7">
        <w:rPr>
          <w:rFonts w:cs="Times New Roman"/>
        </w:rPr>
        <w:t xml:space="preserve"> </w:t>
      </w:r>
      <w:r w:rsidR="00570AEC">
        <w:rPr>
          <w:rFonts w:cs="Times New Roman"/>
        </w:rPr>
        <w:fldChar w:fldCharType="begin" w:fldLock="1"/>
      </w:r>
      <w:r w:rsidR="00366330">
        <w:rPr>
          <w:rFonts w:cs="Times New Roman"/>
        </w:rPr>
        <w:instrText>ADDIN CSL_CITATION {"citationItems":[{"id":"ITEM-1","itemData":{"ISBN":"978-0321683687","abstract":"Web design is more than just creating clean code and sharp graphics. A site that really works fulfills strategic objectives while meeting users needs. Even the best content and the most sophisticated technology won39;t help you balance those goals without a cohesive, consistent user experience to support Elements of User Experience cuts through the complexity of user-centered design for the Web with clear explanations and vivid illustrations that focus on ideas rather than tools or techniques. Jesse James Garrett gives readers the big picture of Web user experience development, from strategy and requirements to information architecture and visual design. This accessible introduction helps any Web development team, large or small, to create a successful user experience.","author":[{"dropping-particle":"","family":"Garrett","given":"Jesse James","non-dropping-particle":"","parse-names":false,"suffix":""}],"container-title":"Elements","id":"ITEM-1","issued":{"date-parts":[["2010"]]},"title":"The Elements of User Experience: User-Centered Design for the Web and Beyond (2nd Edition) (Voices That Matter)","type":"book"},"uris":["http://www.mendeley.com/documents/?uuid=8f27d0dd-a448-4a57-b0c7-c3dde3d12588"]}],"mendeley":{"formattedCitation":"(Garrett, 2010)","plainTextFormattedCitation":"(Garrett, 2010)","previouslyFormattedCitation":"(Garrett, 2010)"},"properties":{"noteIndex":0},"schema":"https://github.com/citation-style-language/schema/raw/master/csl-citation.json"}</w:instrText>
      </w:r>
      <w:r w:rsidR="00570AEC">
        <w:rPr>
          <w:rFonts w:cs="Times New Roman"/>
        </w:rPr>
        <w:fldChar w:fldCharType="separate"/>
      </w:r>
      <w:r w:rsidR="00575EC6" w:rsidRPr="00575EC6">
        <w:rPr>
          <w:rFonts w:cs="Times New Roman"/>
          <w:noProof/>
        </w:rPr>
        <w:t>(Garrett, 2010)</w:t>
      </w:r>
      <w:r w:rsidR="00570AEC">
        <w:rPr>
          <w:rFonts w:cs="Times New Roman"/>
        </w:rPr>
        <w:fldChar w:fldCharType="end"/>
      </w:r>
      <w:r w:rsidR="00570AEC">
        <w:rPr>
          <w:rFonts w:cs="Times New Roman"/>
        </w:rPr>
        <w:t>.</w:t>
      </w:r>
    </w:p>
    <w:p w14:paraId="002A6D00" w14:textId="77777777" w:rsidR="00570AEC" w:rsidRDefault="00570AEC" w:rsidP="007323D6">
      <w:pPr>
        <w:pStyle w:val="ListParagraph"/>
        <w:spacing w:line="480" w:lineRule="auto"/>
        <w:ind w:firstLine="720"/>
        <w:jc w:val="center"/>
        <w:rPr>
          <w:rFonts w:cs="Times New Roman"/>
          <w:b/>
        </w:rPr>
      </w:pPr>
      <w:r>
        <w:rPr>
          <w:noProof/>
          <w:lang w:val="id-ID" w:eastAsia="id-ID"/>
        </w:rPr>
        <w:drawing>
          <wp:inline distT="0" distB="0" distL="0" distR="0" wp14:anchorId="0F8E2327" wp14:editId="5AE741D1">
            <wp:extent cx="2879480" cy="3743325"/>
            <wp:effectExtent l="0" t="0" r="0" b="0"/>
            <wp:docPr id="2" name="Picture 2"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9480" cy="3743325"/>
                    </a:xfrm>
                    <a:prstGeom prst="rect">
                      <a:avLst/>
                    </a:prstGeom>
                    <a:noFill/>
                    <a:ln>
                      <a:noFill/>
                    </a:ln>
                  </pic:spPr>
                </pic:pic>
              </a:graphicData>
            </a:graphic>
          </wp:inline>
        </w:drawing>
      </w:r>
    </w:p>
    <w:p w14:paraId="76A43ADD" w14:textId="77777777" w:rsidR="00570AEC" w:rsidRDefault="002D3861" w:rsidP="007323D6">
      <w:pPr>
        <w:pStyle w:val="ListParagraph"/>
        <w:spacing w:line="240" w:lineRule="auto"/>
        <w:ind w:firstLine="720"/>
        <w:jc w:val="center"/>
        <w:rPr>
          <w:rFonts w:cs="Times New Roman"/>
          <w:i/>
          <w:sz w:val="20"/>
        </w:rPr>
      </w:pPr>
      <w:r>
        <w:rPr>
          <w:rFonts w:cs="Times New Roman"/>
          <w:b/>
          <w:sz w:val="20"/>
        </w:rPr>
        <w:t>Gambar 2</w:t>
      </w:r>
      <w:r w:rsidR="00570AEC">
        <w:rPr>
          <w:rFonts w:cs="Times New Roman"/>
          <w:b/>
          <w:sz w:val="20"/>
        </w:rPr>
        <w:t>.</w:t>
      </w:r>
      <w:r w:rsidR="00E37BAA">
        <w:rPr>
          <w:rFonts w:cs="Times New Roman"/>
          <w:b/>
          <w:sz w:val="20"/>
        </w:rPr>
        <w:t>5</w:t>
      </w:r>
      <w:r w:rsidR="00570AEC">
        <w:rPr>
          <w:rFonts w:cs="Times New Roman"/>
          <w:b/>
          <w:sz w:val="20"/>
        </w:rPr>
        <w:t xml:space="preserve"> </w:t>
      </w:r>
      <w:r w:rsidR="00570AEC">
        <w:rPr>
          <w:rFonts w:cs="Times New Roman"/>
          <w:sz w:val="20"/>
        </w:rPr>
        <w:t xml:space="preserve">Elemen </w:t>
      </w:r>
      <w:r w:rsidR="00570AEC" w:rsidRPr="007323D6">
        <w:rPr>
          <w:rFonts w:cs="Times New Roman"/>
          <w:i/>
          <w:sz w:val="20"/>
        </w:rPr>
        <w:t>User Experience</w:t>
      </w:r>
    </w:p>
    <w:p w14:paraId="15733463" w14:textId="77777777" w:rsidR="00570AEC" w:rsidRDefault="00570AEC" w:rsidP="007323D6">
      <w:pPr>
        <w:pStyle w:val="ListParagraph"/>
        <w:spacing w:line="240" w:lineRule="auto"/>
        <w:ind w:firstLine="720"/>
        <w:jc w:val="center"/>
        <w:rPr>
          <w:rFonts w:cs="Times New Roman"/>
          <w:sz w:val="20"/>
        </w:rPr>
      </w:pPr>
      <w:r w:rsidRPr="007323D6">
        <w:rPr>
          <w:rFonts w:cs="Times New Roman"/>
          <w:sz w:val="20"/>
        </w:rPr>
        <w:t>(</w:t>
      </w:r>
      <w:proofErr w:type="gramStart"/>
      <w:r>
        <w:rPr>
          <w:rFonts w:cs="Times New Roman"/>
          <w:sz w:val="20"/>
        </w:rPr>
        <w:t>sumber :</w:t>
      </w:r>
      <w:proofErr w:type="gramEnd"/>
      <w:r>
        <w:rPr>
          <w:rFonts w:cs="Times New Roman"/>
          <w:sz w:val="20"/>
        </w:rPr>
        <w:t xml:space="preserve"> medium.com</w:t>
      </w:r>
      <w:r w:rsidRPr="007323D6">
        <w:rPr>
          <w:rFonts w:cs="Times New Roman"/>
          <w:sz w:val="20"/>
        </w:rPr>
        <w:t>)</w:t>
      </w:r>
    </w:p>
    <w:p w14:paraId="7FAD84D1" w14:textId="77777777" w:rsidR="00570AEC" w:rsidRDefault="00570AEC" w:rsidP="007323D6">
      <w:pPr>
        <w:pStyle w:val="ListParagraph"/>
        <w:spacing w:line="240" w:lineRule="auto"/>
        <w:ind w:firstLine="720"/>
        <w:jc w:val="center"/>
        <w:rPr>
          <w:rFonts w:cs="Times New Roman"/>
          <w:sz w:val="20"/>
        </w:rPr>
      </w:pPr>
    </w:p>
    <w:p w14:paraId="3ECD3160" w14:textId="499F8534" w:rsidR="00570AEC" w:rsidRPr="007323D6" w:rsidRDefault="0057560A" w:rsidP="001673F0">
      <w:pPr>
        <w:pStyle w:val="ListParagraph"/>
        <w:numPr>
          <w:ilvl w:val="0"/>
          <w:numId w:val="7"/>
        </w:numPr>
        <w:spacing w:line="480" w:lineRule="auto"/>
        <w:rPr>
          <w:rFonts w:cs="Times New Roman"/>
          <w:szCs w:val="24"/>
        </w:rPr>
      </w:pPr>
      <w:r w:rsidRPr="007323D6">
        <w:rPr>
          <w:rFonts w:cs="Times New Roman"/>
        </w:rPr>
        <w:t>Strategi</w:t>
      </w:r>
      <w:r>
        <w:rPr>
          <w:rFonts w:cs="Times New Roman"/>
          <w:i/>
        </w:rPr>
        <w:t xml:space="preserve"> </w:t>
      </w:r>
      <w:r>
        <w:rPr>
          <w:rFonts w:cs="Times New Roman"/>
        </w:rPr>
        <w:t>(</w:t>
      </w:r>
      <w:r w:rsidR="00570AEC">
        <w:rPr>
          <w:rFonts w:cs="Times New Roman"/>
          <w:i/>
        </w:rPr>
        <w:t>S</w:t>
      </w:r>
      <w:r w:rsidR="00570AEC" w:rsidRPr="00B07D9B">
        <w:rPr>
          <w:rFonts w:cs="Times New Roman"/>
          <w:i/>
        </w:rPr>
        <w:t>trategy</w:t>
      </w:r>
      <w:r w:rsidRPr="007323D6">
        <w:rPr>
          <w:rFonts w:cs="Times New Roman"/>
        </w:rPr>
        <w:t>)</w:t>
      </w:r>
      <w:r>
        <w:rPr>
          <w:rFonts w:cs="Times New Roman"/>
        </w:rPr>
        <w:t xml:space="preserve"> pada lapisan ini mulai ditentukan bagaimana konsep, bagaimana pengguna menggunakan, dan apa yang dibutuhkan pengguna. Kebutuhan pengguna akan ter</w:t>
      </w:r>
      <w:r w:rsidR="00385067">
        <w:rPr>
          <w:rFonts w:cs="Times New Roman"/>
        </w:rPr>
        <w:t>deteksi dan dapat diketahui</w:t>
      </w:r>
      <w:r>
        <w:rPr>
          <w:rFonts w:cs="Times New Roman"/>
        </w:rPr>
        <w:t xml:space="preserve"> dengan melakukan riset atau survey kepada calon pengguna. </w:t>
      </w:r>
    </w:p>
    <w:p w14:paraId="60EBF5A2" w14:textId="364E95B6" w:rsidR="00570AEC" w:rsidRPr="007323D6" w:rsidRDefault="0057560A" w:rsidP="001673F0">
      <w:pPr>
        <w:pStyle w:val="ListParagraph"/>
        <w:numPr>
          <w:ilvl w:val="0"/>
          <w:numId w:val="7"/>
        </w:numPr>
        <w:spacing w:line="480" w:lineRule="auto"/>
        <w:rPr>
          <w:rFonts w:cs="Times New Roman"/>
          <w:szCs w:val="24"/>
        </w:rPr>
      </w:pPr>
      <w:r>
        <w:rPr>
          <w:rFonts w:cs="Times New Roman"/>
        </w:rPr>
        <w:t xml:space="preserve">Cakupan </w:t>
      </w:r>
      <w:r w:rsidRPr="007323D6">
        <w:rPr>
          <w:rFonts w:cs="Times New Roman"/>
        </w:rPr>
        <w:t>(</w:t>
      </w:r>
      <w:r w:rsidR="00570AEC">
        <w:rPr>
          <w:rFonts w:cs="Times New Roman"/>
          <w:i/>
        </w:rPr>
        <w:t>Scope</w:t>
      </w:r>
      <w:r>
        <w:rPr>
          <w:rFonts w:cs="Times New Roman"/>
        </w:rPr>
        <w:t xml:space="preserve">) pada lapisan ini yang perlu dipahami adalah apa yang perlu dirancang dan apa yang tidak perlu dirancang. Dengan demikian </w:t>
      </w:r>
      <w:r>
        <w:rPr>
          <w:rFonts w:cs="Times New Roman"/>
        </w:rPr>
        <w:lastRenderedPageBreak/>
        <w:t xml:space="preserve">dapat </w:t>
      </w:r>
      <w:r w:rsidR="00385067">
        <w:rPr>
          <w:rFonts w:cs="Times New Roman"/>
        </w:rPr>
        <w:t>dik</w:t>
      </w:r>
      <w:r>
        <w:rPr>
          <w:rFonts w:cs="Times New Roman"/>
        </w:rPr>
        <w:t xml:space="preserve">etahui </w:t>
      </w:r>
      <w:r w:rsidR="00385067">
        <w:rPr>
          <w:rFonts w:cs="Times New Roman"/>
        </w:rPr>
        <w:t>seberapa jauh ruang</w:t>
      </w:r>
      <w:r>
        <w:rPr>
          <w:rFonts w:cs="Times New Roman"/>
        </w:rPr>
        <w:t xml:space="preserve"> lingkup dari produk yang akan dirancang. </w:t>
      </w:r>
    </w:p>
    <w:p w14:paraId="573B25D0" w14:textId="2D13B26C" w:rsidR="00570AEC" w:rsidRPr="007323D6" w:rsidRDefault="0057560A" w:rsidP="001673F0">
      <w:pPr>
        <w:pStyle w:val="ListParagraph"/>
        <w:numPr>
          <w:ilvl w:val="0"/>
          <w:numId w:val="7"/>
        </w:numPr>
        <w:spacing w:line="480" w:lineRule="auto"/>
        <w:rPr>
          <w:rFonts w:cs="Times New Roman"/>
          <w:szCs w:val="24"/>
        </w:rPr>
      </w:pPr>
      <w:r w:rsidRPr="007323D6">
        <w:rPr>
          <w:rFonts w:cs="Times New Roman"/>
        </w:rPr>
        <w:t>Struktur</w:t>
      </w:r>
      <w:r>
        <w:rPr>
          <w:rFonts w:cs="Times New Roman"/>
        </w:rPr>
        <w:t xml:space="preserve"> (</w:t>
      </w:r>
      <w:r w:rsidR="00570AEC">
        <w:rPr>
          <w:rFonts w:cs="Times New Roman"/>
          <w:i/>
        </w:rPr>
        <w:t>Structure</w:t>
      </w:r>
      <w:r>
        <w:rPr>
          <w:rFonts w:cs="Times New Roman"/>
        </w:rPr>
        <w:t xml:space="preserve">) </w:t>
      </w:r>
      <w:r w:rsidR="001F69CF">
        <w:rPr>
          <w:rFonts w:cs="Times New Roman"/>
        </w:rPr>
        <w:t xml:space="preserve">pada lapisan ini yang perlu dipahami adalah perilaku dan pemikiran pengguna tujuannya adalah untuk menentukan struktur produk agar desain pengalaman pengguna sesuai dengan produk yang akan dirancang. Pada lapisan ini </w:t>
      </w:r>
      <w:r w:rsidR="00385067">
        <w:rPr>
          <w:rFonts w:cs="Times New Roman"/>
        </w:rPr>
        <w:t>memiliki elemen penting yaitu</w:t>
      </w:r>
      <w:r w:rsidR="001F69CF">
        <w:rPr>
          <w:rFonts w:cs="Times New Roman"/>
        </w:rPr>
        <w:t xml:space="preserve"> desain interaksi (</w:t>
      </w:r>
      <w:r w:rsidR="001F69CF" w:rsidRPr="007323D6">
        <w:rPr>
          <w:rFonts w:cs="Times New Roman"/>
          <w:i/>
        </w:rPr>
        <w:t>interaction design</w:t>
      </w:r>
      <w:r w:rsidR="001F69CF">
        <w:rPr>
          <w:rFonts w:cs="Times New Roman"/>
        </w:rPr>
        <w:t>)</w:t>
      </w:r>
      <w:r w:rsidR="003B58A3">
        <w:rPr>
          <w:rFonts w:cs="Times New Roman"/>
        </w:rPr>
        <w:t>.</w:t>
      </w:r>
      <w:r w:rsidR="001F69CF">
        <w:rPr>
          <w:rFonts w:cs="Times New Roman"/>
        </w:rPr>
        <w:t xml:space="preserve"> Desain interaksi (</w:t>
      </w:r>
      <w:r w:rsidR="001F69CF" w:rsidRPr="00B07D9B">
        <w:rPr>
          <w:rFonts w:cs="Times New Roman"/>
          <w:i/>
        </w:rPr>
        <w:t>interaction design</w:t>
      </w:r>
      <w:r w:rsidR="001F69CF">
        <w:rPr>
          <w:rFonts w:cs="Times New Roman"/>
        </w:rPr>
        <w:t>) ini merupakan interaksi dua arah antara pengguna dengan produk, bagaimana respon produk ketika pengguna melakukan suatu tindakan tertentu.</w:t>
      </w:r>
    </w:p>
    <w:p w14:paraId="13266DDD" w14:textId="77777777" w:rsidR="00570AEC" w:rsidRPr="007323D6" w:rsidRDefault="009A4AF2" w:rsidP="001673F0">
      <w:pPr>
        <w:pStyle w:val="ListParagraph"/>
        <w:numPr>
          <w:ilvl w:val="0"/>
          <w:numId w:val="7"/>
        </w:numPr>
        <w:spacing w:line="480" w:lineRule="auto"/>
        <w:rPr>
          <w:rFonts w:cs="Times New Roman"/>
          <w:szCs w:val="24"/>
        </w:rPr>
      </w:pPr>
      <w:r>
        <w:rPr>
          <w:rFonts w:cs="Times New Roman"/>
        </w:rPr>
        <w:t>Kerangaka (</w:t>
      </w:r>
      <w:r w:rsidR="00570AEC">
        <w:rPr>
          <w:rFonts w:cs="Times New Roman"/>
          <w:i/>
        </w:rPr>
        <w:t>Skeleton</w:t>
      </w:r>
      <w:r>
        <w:rPr>
          <w:rFonts w:cs="Times New Roman"/>
        </w:rPr>
        <w:t>) pada lapisan ini yang perlu diperhatikan adalah desain antarmuka (</w:t>
      </w:r>
      <w:r w:rsidRPr="007323D6">
        <w:rPr>
          <w:rFonts w:cs="Times New Roman"/>
          <w:i/>
        </w:rPr>
        <w:t>interface design</w:t>
      </w:r>
      <w:r>
        <w:rPr>
          <w:rFonts w:cs="Times New Roman"/>
        </w:rPr>
        <w:t>), desain navigasi (</w:t>
      </w:r>
      <w:r w:rsidRPr="007323D6">
        <w:rPr>
          <w:rFonts w:cs="Times New Roman"/>
          <w:i/>
        </w:rPr>
        <w:t>navigation design</w:t>
      </w:r>
      <w:r>
        <w:rPr>
          <w:rFonts w:cs="Times New Roman"/>
        </w:rPr>
        <w:t>), dan desain informasi (</w:t>
      </w:r>
      <w:r w:rsidRPr="007323D6">
        <w:rPr>
          <w:rFonts w:cs="Times New Roman"/>
          <w:i/>
        </w:rPr>
        <w:t>information design</w:t>
      </w:r>
      <w:r>
        <w:rPr>
          <w:rFonts w:cs="Times New Roman"/>
        </w:rPr>
        <w:t>).</w:t>
      </w:r>
    </w:p>
    <w:p w14:paraId="44516DD5" w14:textId="46FEEC37" w:rsidR="00570AEC" w:rsidRPr="007323D6" w:rsidRDefault="00467B12" w:rsidP="001673F0">
      <w:pPr>
        <w:pStyle w:val="ListParagraph"/>
        <w:numPr>
          <w:ilvl w:val="0"/>
          <w:numId w:val="7"/>
        </w:numPr>
        <w:spacing w:line="480" w:lineRule="auto"/>
        <w:rPr>
          <w:rFonts w:cs="Times New Roman"/>
          <w:szCs w:val="24"/>
        </w:rPr>
      </w:pPr>
      <w:r w:rsidRPr="007323D6">
        <w:rPr>
          <w:rFonts w:cs="Times New Roman"/>
        </w:rPr>
        <w:t>Permukaan (</w:t>
      </w:r>
      <w:r w:rsidR="00570AEC" w:rsidRPr="003F05A4">
        <w:rPr>
          <w:rFonts w:cs="Times New Roman"/>
          <w:i/>
        </w:rPr>
        <w:t>Surface</w:t>
      </w:r>
      <w:r w:rsidRPr="007323D6">
        <w:rPr>
          <w:rFonts w:cs="Times New Roman"/>
        </w:rPr>
        <w:t>)</w:t>
      </w:r>
      <w:r>
        <w:rPr>
          <w:rFonts w:cs="Times New Roman"/>
        </w:rPr>
        <w:t xml:space="preserve"> lapisan ini </w:t>
      </w:r>
      <w:r w:rsidR="00385067">
        <w:rPr>
          <w:rFonts w:cs="Times New Roman"/>
        </w:rPr>
        <w:t>berhubungan</w:t>
      </w:r>
      <w:r>
        <w:rPr>
          <w:rFonts w:cs="Times New Roman"/>
        </w:rPr>
        <w:t xml:space="preserve"> dengan panca indra manusia. </w:t>
      </w:r>
      <w:r w:rsidR="00385067">
        <w:rPr>
          <w:rFonts w:cs="Times New Roman"/>
        </w:rPr>
        <w:t>P</w:t>
      </w:r>
      <w:r>
        <w:rPr>
          <w:rFonts w:cs="Times New Roman"/>
        </w:rPr>
        <w:t xml:space="preserve">engguna </w:t>
      </w:r>
      <w:r w:rsidR="00385067">
        <w:rPr>
          <w:rFonts w:cs="Times New Roman"/>
        </w:rPr>
        <w:t>dapat</w:t>
      </w:r>
      <w:r w:rsidR="00696900">
        <w:rPr>
          <w:rFonts w:cs="Times New Roman"/>
        </w:rPr>
        <w:t xml:space="preserve"> </w:t>
      </w:r>
      <w:r>
        <w:rPr>
          <w:rFonts w:cs="Times New Roman"/>
        </w:rPr>
        <w:t xml:space="preserve">melihat, mendengar, menyentuh, merasakan, hingga mencium. Pada lapisan ini </w:t>
      </w:r>
      <w:r w:rsidR="00696900">
        <w:rPr>
          <w:rFonts w:cs="Times New Roman"/>
        </w:rPr>
        <w:t>memiliki</w:t>
      </w:r>
      <w:r>
        <w:rPr>
          <w:rFonts w:cs="Times New Roman"/>
        </w:rPr>
        <w:t xml:space="preserve"> tanggung jawab bersama dengan UI desainer sehingga dapat memastikan hasil visualisai desain yang diharapkan</w:t>
      </w:r>
      <w:r w:rsidR="00696900">
        <w:rPr>
          <w:rFonts w:cs="Times New Roman"/>
        </w:rPr>
        <w:t xml:space="preserve"> sesuai</w:t>
      </w:r>
      <w:r>
        <w:rPr>
          <w:rFonts w:cs="Times New Roman"/>
        </w:rPr>
        <w:t xml:space="preserve">. </w:t>
      </w:r>
    </w:p>
    <w:p w14:paraId="02EF6737" w14:textId="0CDD6483" w:rsidR="004074D4" w:rsidRDefault="004074D4" w:rsidP="00A700E3">
      <w:pPr>
        <w:pStyle w:val="subbab2"/>
        <w:ind w:left="709"/>
      </w:pPr>
      <w:bookmarkStart w:id="26" w:name="_Toc53076695"/>
      <w:bookmarkStart w:id="27" w:name="_Toc78533482"/>
      <w:r>
        <w:t xml:space="preserve">Prinsip </w:t>
      </w:r>
      <w:r w:rsidR="00CF0B0E" w:rsidRPr="004074D4">
        <w:t>User Interface</w:t>
      </w:r>
      <w:r w:rsidR="00CF0B0E">
        <w:t xml:space="preserve"> </w:t>
      </w:r>
      <w:r>
        <w:t xml:space="preserve">User Experience </w:t>
      </w:r>
      <w:r w:rsidRPr="004074D4">
        <w:t>(</w:t>
      </w:r>
      <w:r w:rsidR="00CF0B0E">
        <w:t>UI/</w:t>
      </w:r>
      <w:r w:rsidRPr="004074D4">
        <w:t>UX)</w:t>
      </w:r>
      <w:bookmarkEnd w:id="26"/>
      <w:bookmarkEnd w:id="27"/>
    </w:p>
    <w:p w14:paraId="35574C7F" w14:textId="16EA2228" w:rsidR="000332F4" w:rsidRDefault="009A4AF2" w:rsidP="007323D6">
      <w:pPr>
        <w:spacing w:line="480" w:lineRule="auto"/>
        <w:ind w:left="720" w:firstLine="720"/>
        <w:rPr>
          <w:rFonts w:cs="Times New Roman"/>
        </w:rPr>
      </w:pPr>
      <w:r>
        <w:rPr>
          <w:rFonts w:cs="Times New Roman"/>
        </w:rPr>
        <w:t>Desain antar</w:t>
      </w:r>
      <w:r w:rsidR="00435AC6">
        <w:rPr>
          <w:rFonts w:cs="Times New Roman"/>
        </w:rPr>
        <w:t>muka harus memenuhi prinsip desain secara umum.</w:t>
      </w:r>
      <w:r w:rsidR="00385067">
        <w:rPr>
          <w:rFonts w:cs="Times New Roman"/>
        </w:rPr>
        <w:t xml:space="preserve"> Hal tersebut dikarenakan </w:t>
      </w:r>
      <w:r w:rsidR="00280305" w:rsidRPr="007323D6">
        <w:rPr>
          <w:rFonts w:cs="Times New Roman"/>
        </w:rPr>
        <w:t xml:space="preserve">elemen dan atribut desain akan terlihat </w:t>
      </w:r>
      <w:r w:rsidR="00385067">
        <w:rPr>
          <w:rFonts w:cs="Times New Roman"/>
        </w:rPr>
        <w:t xml:space="preserve">lebih </w:t>
      </w:r>
      <w:r w:rsidR="00280305" w:rsidRPr="007323D6">
        <w:rPr>
          <w:rFonts w:cs="Times New Roman"/>
        </w:rPr>
        <w:t>indah dan fungsional</w:t>
      </w:r>
      <w:r w:rsidR="00385067">
        <w:rPr>
          <w:rFonts w:cs="Times New Roman"/>
        </w:rPr>
        <w:t xml:space="preserve"> saat diterapkan</w:t>
      </w:r>
      <w:r w:rsidR="00280305" w:rsidRPr="007323D6">
        <w:rPr>
          <w:rFonts w:cs="Times New Roman"/>
        </w:rPr>
        <w:t xml:space="preserve">. Secara umum prinsip desain </w:t>
      </w:r>
      <w:r w:rsidR="00435AC6">
        <w:rPr>
          <w:rFonts w:cs="Times New Roman"/>
        </w:rPr>
        <w:t>yaitu penekanan (</w:t>
      </w:r>
      <w:r w:rsidR="00435AC6" w:rsidRPr="007323D6">
        <w:rPr>
          <w:rFonts w:cs="Times New Roman"/>
          <w:i/>
        </w:rPr>
        <w:t>emphasis</w:t>
      </w:r>
      <w:r w:rsidR="00435AC6">
        <w:rPr>
          <w:rFonts w:cs="Times New Roman"/>
        </w:rPr>
        <w:t>), urutan (</w:t>
      </w:r>
      <w:r w:rsidR="00435AC6" w:rsidRPr="007323D6">
        <w:rPr>
          <w:rFonts w:cs="Times New Roman"/>
          <w:i/>
        </w:rPr>
        <w:t>sequence</w:t>
      </w:r>
      <w:r w:rsidR="00435AC6">
        <w:rPr>
          <w:rFonts w:cs="Times New Roman"/>
        </w:rPr>
        <w:t>)</w:t>
      </w:r>
      <w:r w:rsidR="00F240C2">
        <w:rPr>
          <w:rFonts w:cs="Times New Roman"/>
        </w:rPr>
        <w:t>, keseimbangan (</w:t>
      </w:r>
      <w:r w:rsidR="00F240C2" w:rsidRPr="007323D6">
        <w:rPr>
          <w:rFonts w:cs="Times New Roman"/>
          <w:i/>
        </w:rPr>
        <w:t>balance</w:t>
      </w:r>
      <w:r w:rsidR="00F240C2">
        <w:rPr>
          <w:rFonts w:cs="Times New Roman"/>
        </w:rPr>
        <w:t>), dan kesatuan (</w:t>
      </w:r>
      <w:r w:rsidR="00F240C2" w:rsidRPr="007323D6">
        <w:rPr>
          <w:rFonts w:cs="Times New Roman"/>
          <w:i/>
        </w:rPr>
        <w:t>unity</w:t>
      </w:r>
      <w:r w:rsidR="00F240C2">
        <w:rPr>
          <w:rFonts w:cs="Times New Roman"/>
        </w:rPr>
        <w:t xml:space="preserve">) </w:t>
      </w:r>
      <w:r w:rsidR="000332F4">
        <w:rPr>
          <w:rFonts w:cs="Times New Roman"/>
        </w:rPr>
        <w:fldChar w:fldCharType="begin" w:fldLock="1"/>
      </w:r>
      <w:r w:rsidR="00366330">
        <w:rPr>
          <w:rFonts w:cs="Times New Roman"/>
        </w:rPr>
        <w:instrText>ADDIN CSL_CITATION {"citationItems":[{"id":"ITEM-1","itemData":{"ISBN":"978-623-7792-06-2","author":[{"dropping-particle":"","family":"Surianto Rustan","given":"","non-dropping-particle":"","parse-names":false,"suffix":""}],"edition":"1","id":"ITEM-1","issued":{"date-parts":[["2020"]]},"number-of-pages":"52","publisher":"CV. Nulisbuku Jendela Dunia","publisher-place":"jakarta","title":"Layout 2020","type":"book"},"uris":["http://www.mendeley.com/documents/?uuid=67e7047c-4e1a-48cd-bc7c-bf219f754755"]}],"mendeley":{"formattedCitation":"(Surianto Rustan, 2020)","plainTextFormattedCitation":"(Surianto Rustan, 2020)","previouslyFormattedCitation":"(Surianto Rustan, 2020)"},"properties":{"noteIndex":0},"schema":"https://github.com/citation-style-language/schema/raw/master/csl-citation.json"}</w:instrText>
      </w:r>
      <w:r w:rsidR="000332F4">
        <w:rPr>
          <w:rFonts w:cs="Times New Roman"/>
        </w:rPr>
        <w:fldChar w:fldCharType="separate"/>
      </w:r>
      <w:r w:rsidR="00575EC6" w:rsidRPr="00575EC6">
        <w:rPr>
          <w:rFonts w:cs="Times New Roman"/>
          <w:noProof/>
        </w:rPr>
        <w:t>(Surianto Rustan, 2020)</w:t>
      </w:r>
      <w:r w:rsidR="000332F4">
        <w:rPr>
          <w:rFonts w:cs="Times New Roman"/>
        </w:rPr>
        <w:fldChar w:fldCharType="end"/>
      </w:r>
      <w:r w:rsidR="000332F4">
        <w:rPr>
          <w:rFonts w:cs="Times New Roman"/>
        </w:rPr>
        <w:t>.</w:t>
      </w:r>
    </w:p>
    <w:p w14:paraId="711E81B9" w14:textId="77777777" w:rsidR="002E173A" w:rsidRDefault="000332F4" w:rsidP="001673F0">
      <w:pPr>
        <w:pStyle w:val="ListParagraph"/>
        <w:numPr>
          <w:ilvl w:val="2"/>
          <w:numId w:val="5"/>
        </w:numPr>
        <w:spacing w:line="480" w:lineRule="auto"/>
        <w:ind w:left="993" w:hanging="284"/>
        <w:rPr>
          <w:rFonts w:cs="Times New Roman"/>
        </w:rPr>
      </w:pPr>
      <w:r>
        <w:rPr>
          <w:rFonts w:cs="Times New Roman"/>
        </w:rPr>
        <w:lastRenderedPageBreak/>
        <w:t>Penekanan</w:t>
      </w:r>
      <w:r w:rsidR="002E173A">
        <w:rPr>
          <w:rFonts w:cs="Times New Roman"/>
        </w:rPr>
        <w:t xml:space="preserve"> (</w:t>
      </w:r>
      <w:r w:rsidR="002E173A" w:rsidRPr="007323D6">
        <w:rPr>
          <w:rFonts w:cs="Times New Roman"/>
          <w:i/>
        </w:rPr>
        <w:t>emphasis</w:t>
      </w:r>
      <w:r w:rsidR="002E173A">
        <w:rPr>
          <w:rFonts w:cs="Times New Roman"/>
        </w:rPr>
        <w:t xml:space="preserve">) adalah suatu prinsip desain yang menitik beratkan salah satu elemen visual pada area tertentu, sehingga perhatian </w:t>
      </w:r>
      <w:r w:rsidR="0033501F">
        <w:rPr>
          <w:rFonts w:cs="Times New Roman"/>
        </w:rPr>
        <w:t>pengguna</w:t>
      </w:r>
      <w:r w:rsidR="002E173A">
        <w:rPr>
          <w:rFonts w:cs="Times New Roman"/>
        </w:rPr>
        <w:t xml:space="preserve"> tertuju pada elemen visual tersebut.</w:t>
      </w:r>
    </w:p>
    <w:p w14:paraId="3A638208" w14:textId="77777777" w:rsidR="002E173A" w:rsidRDefault="00BF1212" w:rsidP="001673F0">
      <w:pPr>
        <w:pStyle w:val="ListParagraph"/>
        <w:numPr>
          <w:ilvl w:val="2"/>
          <w:numId w:val="5"/>
        </w:numPr>
        <w:spacing w:line="480" w:lineRule="auto"/>
        <w:ind w:left="993" w:hanging="284"/>
        <w:rPr>
          <w:rFonts w:cs="Times New Roman"/>
        </w:rPr>
      </w:pPr>
      <w:r>
        <w:rPr>
          <w:rFonts w:cs="Times New Roman"/>
        </w:rPr>
        <w:t>Urutan (</w:t>
      </w:r>
      <w:r w:rsidRPr="007323D6">
        <w:rPr>
          <w:rFonts w:cs="Times New Roman"/>
          <w:i/>
        </w:rPr>
        <w:t>squence</w:t>
      </w:r>
      <w:r>
        <w:rPr>
          <w:rFonts w:cs="Times New Roman"/>
        </w:rPr>
        <w:t xml:space="preserve">) adalah urutan dari perhatian </w:t>
      </w:r>
      <w:r w:rsidR="0033501F" w:rsidRPr="0033501F">
        <w:rPr>
          <w:rFonts w:cs="Times New Roman"/>
        </w:rPr>
        <w:t>pengguna</w:t>
      </w:r>
      <w:r>
        <w:rPr>
          <w:rFonts w:cs="Times New Roman"/>
        </w:rPr>
        <w:t xml:space="preserve"> dari satu titik ke titik yang lainnya. Penekanan dan urutan sangatlah berhubungan karena perhatian </w:t>
      </w:r>
      <w:r w:rsidR="0033501F">
        <w:rPr>
          <w:rFonts w:cs="Times New Roman"/>
        </w:rPr>
        <w:t>pengguna</w:t>
      </w:r>
      <w:r>
        <w:rPr>
          <w:rFonts w:cs="Times New Roman"/>
        </w:rPr>
        <w:t xml:space="preserve"> berawal dari penekanan yang paling kuat ke penekanan yang paling lemah.</w:t>
      </w:r>
    </w:p>
    <w:p w14:paraId="16802F12" w14:textId="327D5EE9" w:rsidR="00BF1212" w:rsidRDefault="00BF1212" w:rsidP="001673F0">
      <w:pPr>
        <w:pStyle w:val="ListParagraph"/>
        <w:numPr>
          <w:ilvl w:val="2"/>
          <w:numId w:val="5"/>
        </w:numPr>
        <w:spacing w:line="480" w:lineRule="auto"/>
        <w:ind w:left="993" w:hanging="284"/>
        <w:rPr>
          <w:rFonts w:cs="Times New Roman"/>
        </w:rPr>
      </w:pPr>
      <w:r>
        <w:rPr>
          <w:rFonts w:cs="Times New Roman"/>
        </w:rPr>
        <w:t>Keseimbangan (</w:t>
      </w:r>
      <w:r w:rsidRPr="007323D6">
        <w:rPr>
          <w:rFonts w:cs="Times New Roman"/>
          <w:i/>
        </w:rPr>
        <w:t>balance</w:t>
      </w:r>
      <w:r>
        <w:rPr>
          <w:rFonts w:cs="Times New Roman"/>
        </w:rPr>
        <w:t xml:space="preserve">) </w:t>
      </w:r>
      <w:r w:rsidR="00385067">
        <w:rPr>
          <w:rFonts w:cs="Times New Roman"/>
        </w:rPr>
        <w:t>merupakan</w:t>
      </w:r>
      <w:r>
        <w:rPr>
          <w:rFonts w:cs="Times New Roman"/>
        </w:rPr>
        <w:t xml:space="preserve"> keseimbangan antara elemen visual satu </w:t>
      </w:r>
      <w:r w:rsidR="00385067">
        <w:rPr>
          <w:rFonts w:cs="Times New Roman"/>
        </w:rPr>
        <w:t>terhadap</w:t>
      </w:r>
      <w:r>
        <w:rPr>
          <w:rFonts w:cs="Times New Roman"/>
        </w:rPr>
        <w:t xml:space="preserve"> elemen visual</w:t>
      </w:r>
      <w:r w:rsidR="00385067">
        <w:rPr>
          <w:rFonts w:cs="Times New Roman"/>
        </w:rPr>
        <w:t xml:space="preserve"> pendukung</w:t>
      </w:r>
      <w:r>
        <w:rPr>
          <w:rFonts w:cs="Times New Roman"/>
        </w:rPr>
        <w:t xml:space="preserve"> lainnya</w:t>
      </w:r>
      <w:r w:rsidR="00D723B1">
        <w:rPr>
          <w:rFonts w:cs="Times New Roman"/>
        </w:rPr>
        <w:t>. Terdapat dua jenis keseimbangan yaitu keseimbangan simetris (</w:t>
      </w:r>
      <w:r w:rsidR="00D723B1" w:rsidRPr="007323D6">
        <w:rPr>
          <w:rFonts w:cs="Times New Roman"/>
          <w:i/>
        </w:rPr>
        <w:t>symmetrical balance</w:t>
      </w:r>
      <w:r w:rsidR="00D723B1">
        <w:rPr>
          <w:rFonts w:cs="Times New Roman"/>
        </w:rPr>
        <w:t>) dan keseimbangan asimetris (</w:t>
      </w:r>
      <w:r w:rsidR="00D723B1" w:rsidRPr="007323D6">
        <w:rPr>
          <w:rFonts w:cs="Times New Roman"/>
          <w:i/>
        </w:rPr>
        <w:t>asymmetrical balance</w:t>
      </w:r>
      <w:r w:rsidR="00D723B1">
        <w:rPr>
          <w:rFonts w:cs="Times New Roman"/>
        </w:rPr>
        <w:t>).</w:t>
      </w:r>
    </w:p>
    <w:p w14:paraId="4E9A87ED" w14:textId="77777777" w:rsidR="00D723B1" w:rsidRDefault="00D723B1" w:rsidP="001673F0">
      <w:pPr>
        <w:pStyle w:val="ListParagraph"/>
        <w:numPr>
          <w:ilvl w:val="2"/>
          <w:numId w:val="5"/>
        </w:numPr>
        <w:spacing w:line="480" w:lineRule="auto"/>
        <w:ind w:left="993" w:hanging="284"/>
        <w:rPr>
          <w:rFonts w:cs="Times New Roman"/>
        </w:rPr>
      </w:pPr>
      <w:r>
        <w:rPr>
          <w:rFonts w:cs="Times New Roman"/>
        </w:rPr>
        <w:t>Kesatuan (</w:t>
      </w:r>
      <w:r w:rsidRPr="007323D6">
        <w:rPr>
          <w:rFonts w:cs="Times New Roman"/>
          <w:i/>
        </w:rPr>
        <w:t>unity</w:t>
      </w:r>
      <w:r>
        <w:rPr>
          <w:rFonts w:cs="Times New Roman"/>
        </w:rPr>
        <w:t>) adalah kesan kesatuan atau keselarasan seluruh elemen visual yang saling mendukung dalam menyampaikan suatu pesan.</w:t>
      </w:r>
    </w:p>
    <w:p w14:paraId="195D6664" w14:textId="77777777" w:rsidR="00E95F0E" w:rsidRDefault="00F32C30" w:rsidP="007323D6">
      <w:pPr>
        <w:spacing w:line="480" w:lineRule="auto"/>
        <w:ind w:left="709"/>
        <w:rPr>
          <w:rFonts w:cs="Times New Roman"/>
        </w:rPr>
      </w:pPr>
      <w:r>
        <w:rPr>
          <w:rFonts w:cs="Times New Roman"/>
        </w:rPr>
        <w:t>Terdapat beberapa p</w:t>
      </w:r>
      <w:r w:rsidR="00E95F0E">
        <w:rPr>
          <w:rFonts w:cs="Times New Roman"/>
        </w:rPr>
        <w:t>rinsip</w:t>
      </w:r>
      <w:r>
        <w:rPr>
          <w:rFonts w:cs="Times New Roman"/>
        </w:rPr>
        <w:t xml:space="preserve"> penting untuk meningkatkan fungsi</w:t>
      </w:r>
      <w:r w:rsidR="00E95F0E">
        <w:rPr>
          <w:rFonts w:cs="Times New Roman"/>
        </w:rPr>
        <w:t xml:space="preserve"> dalam</w:t>
      </w:r>
      <w:r>
        <w:rPr>
          <w:rFonts w:cs="Times New Roman"/>
        </w:rPr>
        <w:t xml:space="preserve"> desain antarmuka (</w:t>
      </w:r>
      <w:r w:rsidRPr="007323D6">
        <w:rPr>
          <w:rFonts w:cs="Times New Roman"/>
          <w:i/>
        </w:rPr>
        <w:t>user interface</w:t>
      </w:r>
      <w:r>
        <w:rPr>
          <w:rFonts w:cs="Times New Roman"/>
        </w:rPr>
        <w:t xml:space="preserve">) yaitu </w:t>
      </w:r>
    </w:p>
    <w:p w14:paraId="2F2DD542" w14:textId="77777777" w:rsidR="00F32C30" w:rsidRDefault="00F32C30" w:rsidP="001673F0">
      <w:pPr>
        <w:pStyle w:val="ListParagraph"/>
        <w:numPr>
          <w:ilvl w:val="0"/>
          <w:numId w:val="6"/>
        </w:numPr>
        <w:spacing w:line="480" w:lineRule="auto"/>
        <w:ind w:left="1134"/>
        <w:rPr>
          <w:rFonts w:cs="Times New Roman"/>
        </w:rPr>
      </w:pPr>
      <w:r>
        <w:rPr>
          <w:rFonts w:cs="Times New Roman"/>
        </w:rPr>
        <w:t>Konsisten dan terstruktur (</w:t>
      </w:r>
      <w:r w:rsidRPr="00570AEC">
        <w:rPr>
          <w:rFonts w:cs="Times New Roman"/>
          <w:i/>
        </w:rPr>
        <w:t>c</w:t>
      </w:r>
      <w:r w:rsidRPr="007323D6">
        <w:rPr>
          <w:rFonts w:cs="Times New Roman"/>
          <w:i/>
        </w:rPr>
        <w:t xml:space="preserve">onsistency </w:t>
      </w:r>
      <w:r>
        <w:rPr>
          <w:rFonts w:cs="Times New Roman"/>
          <w:i/>
        </w:rPr>
        <w:t>a</w:t>
      </w:r>
      <w:r w:rsidRPr="007323D6">
        <w:rPr>
          <w:rFonts w:cs="Times New Roman"/>
          <w:i/>
        </w:rPr>
        <w:t xml:space="preserve">nd </w:t>
      </w:r>
      <w:r>
        <w:rPr>
          <w:rFonts w:cs="Times New Roman"/>
          <w:i/>
        </w:rPr>
        <w:t>s</w:t>
      </w:r>
      <w:r w:rsidRPr="007323D6">
        <w:rPr>
          <w:rFonts w:cs="Times New Roman"/>
          <w:i/>
        </w:rPr>
        <w:t>tructure</w:t>
      </w:r>
      <w:r>
        <w:rPr>
          <w:rFonts w:cs="Times New Roman"/>
        </w:rPr>
        <w:t>)</w:t>
      </w:r>
      <w:r w:rsidR="00865572">
        <w:rPr>
          <w:rFonts w:cs="Times New Roman"/>
        </w:rPr>
        <w:t xml:space="preserve"> adalah bagaimana elemen-elemen visual </w:t>
      </w:r>
      <w:r w:rsidR="00FC2804">
        <w:rPr>
          <w:rFonts w:cs="Times New Roman"/>
        </w:rPr>
        <w:t xml:space="preserve">memiliki ukuran dan </w:t>
      </w:r>
      <w:r w:rsidR="00FC2804" w:rsidRPr="007323D6">
        <w:rPr>
          <w:rFonts w:cs="Times New Roman"/>
          <w:i/>
        </w:rPr>
        <w:t>style</w:t>
      </w:r>
      <w:r w:rsidR="00FC2804">
        <w:rPr>
          <w:rFonts w:cs="Times New Roman"/>
        </w:rPr>
        <w:t xml:space="preserve"> yang sama. Tidak terkecuali dengan ukuran dan jarak antar elemen semuanya harus terstruktur dan konsisten pada </w:t>
      </w:r>
      <w:r w:rsidR="00FC2804" w:rsidRPr="007323D6">
        <w:rPr>
          <w:rFonts w:cs="Times New Roman"/>
          <w:i/>
        </w:rPr>
        <w:t>styleguide</w:t>
      </w:r>
      <w:r w:rsidR="00FC2804">
        <w:rPr>
          <w:rFonts w:cs="Times New Roman"/>
        </w:rPr>
        <w:t xml:space="preserve"> yang telah ditentukan.</w:t>
      </w:r>
    </w:p>
    <w:p w14:paraId="0C5B1108" w14:textId="77777777" w:rsidR="00F32C30" w:rsidRDefault="00F32C30" w:rsidP="001673F0">
      <w:pPr>
        <w:pStyle w:val="ListParagraph"/>
        <w:numPr>
          <w:ilvl w:val="0"/>
          <w:numId w:val="6"/>
        </w:numPr>
        <w:spacing w:line="480" w:lineRule="auto"/>
        <w:ind w:left="1134"/>
        <w:rPr>
          <w:rFonts w:cs="Times New Roman"/>
        </w:rPr>
      </w:pPr>
      <w:r>
        <w:rPr>
          <w:rFonts w:cs="Times New Roman"/>
        </w:rPr>
        <w:t>Bagaimana orang menggunakan (</w:t>
      </w:r>
      <w:r>
        <w:rPr>
          <w:rFonts w:cs="Times New Roman"/>
          <w:i/>
        </w:rPr>
        <w:t>how people use</w:t>
      </w:r>
      <w:r>
        <w:rPr>
          <w:rFonts w:cs="Times New Roman"/>
        </w:rPr>
        <w:t>)</w:t>
      </w:r>
      <w:r w:rsidR="00FC2804">
        <w:rPr>
          <w:rFonts w:cs="Times New Roman"/>
        </w:rPr>
        <w:t xml:space="preserve"> adalah menentukan bagaimana pengguna menggunakan desain yang telah dirancang, seperti halnya pengguna diwajibkan untuk mengusap layar keatas agar informasi selanjutnya dapat ditampilkan.</w:t>
      </w:r>
    </w:p>
    <w:p w14:paraId="1CA92165" w14:textId="1E2DE2B4" w:rsidR="00F32C30" w:rsidRDefault="00F32C30" w:rsidP="001673F0">
      <w:pPr>
        <w:pStyle w:val="ListParagraph"/>
        <w:numPr>
          <w:ilvl w:val="0"/>
          <w:numId w:val="6"/>
        </w:numPr>
        <w:spacing w:line="480" w:lineRule="auto"/>
        <w:ind w:left="1134"/>
        <w:rPr>
          <w:rFonts w:cs="Times New Roman"/>
        </w:rPr>
      </w:pPr>
      <w:r>
        <w:rPr>
          <w:rFonts w:cs="Times New Roman"/>
        </w:rPr>
        <w:t>Kegunaan dan kejelasan (</w:t>
      </w:r>
      <w:r w:rsidRPr="007323D6">
        <w:rPr>
          <w:rFonts w:cs="Times New Roman"/>
          <w:i/>
        </w:rPr>
        <w:t>usability and clarity</w:t>
      </w:r>
      <w:r>
        <w:rPr>
          <w:rFonts w:cs="Times New Roman"/>
        </w:rPr>
        <w:t>)</w:t>
      </w:r>
      <w:r w:rsidR="00FC2804">
        <w:rPr>
          <w:rFonts w:cs="Times New Roman"/>
        </w:rPr>
        <w:t xml:space="preserve"> adalah memastikan seluruh elemen visual yang dibuat memiliki fungsi yang jelas. </w:t>
      </w:r>
      <w:r w:rsidR="00385067">
        <w:rPr>
          <w:rFonts w:cs="Times New Roman"/>
          <w:i/>
        </w:rPr>
        <w:t>U</w:t>
      </w:r>
      <w:r w:rsidR="00385067" w:rsidRPr="007323D6">
        <w:rPr>
          <w:rFonts w:cs="Times New Roman"/>
          <w:i/>
        </w:rPr>
        <w:t>sability and clarity</w:t>
      </w:r>
      <w:r w:rsidR="00385067">
        <w:rPr>
          <w:rFonts w:cs="Times New Roman"/>
        </w:rPr>
        <w:t xml:space="preserve"> </w:t>
      </w:r>
      <w:r w:rsidR="00FC2804">
        <w:rPr>
          <w:rFonts w:cs="Times New Roman"/>
        </w:rPr>
        <w:t xml:space="preserve">ini menentukan </w:t>
      </w:r>
      <w:r w:rsidR="00FC2804">
        <w:rPr>
          <w:rFonts w:cs="Times New Roman"/>
        </w:rPr>
        <w:lastRenderedPageBreak/>
        <w:t>efektif atau tidaknya desain UI</w:t>
      </w:r>
      <w:r w:rsidR="00385067">
        <w:rPr>
          <w:rFonts w:cs="Times New Roman"/>
        </w:rPr>
        <w:t xml:space="preserve"> yang telah dirancang</w:t>
      </w:r>
      <w:r w:rsidR="00FC2804">
        <w:rPr>
          <w:rFonts w:cs="Times New Roman"/>
        </w:rPr>
        <w:t xml:space="preserve">. Desain UI </w:t>
      </w:r>
      <w:r w:rsidR="00385067">
        <w:rPr>
          <w:rFonts w:cs="Times New Roman"/>
        </w:rPr>
        <w:t xml:space="preserve">yang </w:t>
      </w:r>
      <w:r w:rsidR="00FC2804">
        <w:rPr>
          <w:rFonts w:cs="Times New Roman"/>
        </w:rPr>
        <w:t xml:space="preserve">efektif adalah desain yang </w:t>
      </w:r>
      <w:r w:rsidR="00385067">
        <w:rPr>
          <w:rFonts w:cs="Times New Roman"/>
        </w:rPr>
        <w:t xml:space="preserve">dapat secara </w:t>
      </w:r>
      <w:r w:rsidR="00FC2804">
        <w:rPr>
          <w:rFonts w:cs="Times New Roman"/>
        </w:rPr>
        <w:t>mudah dipahami, dikenali, dan digunakan oleh pengguna.</w:t>
      </w:r>
    </w:p>
    <w:p w14:paraId="1F72F017" w14:textId="77777777" w:rsidR="00F32C30" w:rsidRDefault="00F32C30" w:rsidP="001673F0">
      <w:pPr>
        <w:pStyle w:val="ListParagraph"/>
        <w:numPr>
          <w:ilvl w:val="0"/>
          <w:numId w:val="6"/>
        </w:numPr>
        <w:spacing w:line="480" w:lineRule="auto"/>
        <w:ind w:left="1134"/>
        <w:rPr>
          <w:rFonts w:cs="Times New Roman"/>
        </w:rPr>
      </w:pPr>
      <w:r>
        <w:rPr>
          <w:rFonts w:cs="Times New Roman"/>
        </w:rPr>
        <w:t>Navigasi (</w:t>
      </w:r>
      <w:r w:rsidRPr="007323D6">
        <w:rPr>
          <w:rFonts w:cs="Times New Roman"/>
          <w:i/>
        </w:rPr>
        <w:t>navigation</w:t>
      </w:r>
      <w:r>
        <w:rPr>
          <w:rFonts w:cs="Times New Roman"/>
        </w:rPr>
        <w:t>)</w:t>
      </w:r>
      <w:r w:rsidR="00D674A4">
        <w:rPr>
          <w:rFonts w:cs="Times New Roman"/>
        </w:rPr>
        <w:t xml:space="preserve"> adalah bagaimana kejelasan alur pengguna dalam menggunaan produk. Navigasi yang layak merupakan bagian dari desain UI yang hebat, karena pengguna akan merasa nyaman dan tidak mengalami kebingungan dalam menggunakan produk.</w:t>
      </w:r>
    </w:p>
    <w:p w14:paraId="17717860" w14:textId="39BCC417" w:rsidR="00F32C30" w:rsidRDefault="00F32C30" w:rsidP="001673F0">
      <w:pPr>
        <w:pStyle w:val="ListParagraph"/>
        <w:numPr>
          <w:ilvl w:val="0"/>
          <w:numId w:val="6"/>
        </w:numPr>
        <w:spacing w:line="480" w:lineRule="auto"/>
        <w:ind w:left="1134"/>
        <w:rPr>
          <w:rFonts w:cs="Times New Roman"/>
        </w:rPr>
      </w:pPr>
      <w:r>
        <w:rPr>
          <w:rFonts w:cs="Times New Roman"/>
        </w:rPr>
        <w:t>Hirarki visual (</w:t>
      </w:r>
      <w:r w:rsidRPr="007323D6">
        <w:rPr>
          <w:rFonts w:cs="Times New Roman"/>
          <w:i/>
        </w:rPr>
        <w:t>Visual Hierarchy</w:t>
      </w:r>
      <w:r>
        <w:rPr>
          <w:rFonts w:cs="Times New Roman"/>
        </w:rPr>
        <w:t>)</w:t>
      </w:r>
      <w:r w:rsidR="00D674A4">
        <w:rPr>
          <w:rFonts w:cs="Times New Roman"/>
        </w:rPr>
        <w:t xml:space="preserve"> merupakan </w:t>
      </w:r>
      <w:r w:rsidR="00385067">
        <w:rPr>
          <w:rFonts w:cs="Times New Roman"/>
        </w:rPr>
        <w:t>prinsip pembagian tingkat komposisi visual</w:t>
      </w:r>
      <w:r w:rsidR="00D674A4">
        <w:rPr>
          <w:rFonts w:cs="Times New Roman"/>
        </w:rPr>
        <w:t xml:space="preserve"> </w:t>
      </w:r>
      <w:r w:rsidR="00385067">
        <w:rPr>
          <w:rFonts w:cs="Times New Roman"/>
        </w:rPr>
        <w:t xml:space="preserve">yang </w:t>
      </w:r>
      <w:r w:rsidR="00D674A4">
        <w:rPr>
          <w:rFonts w:cs="Times New Roman"/>
        </w:rPr>
        <w:t>paling dasar dari desain UI. Elemen visual pada layar harus sebisa mungkin diatur dalam urutan yang jelas dan memungkinkan pengguna mendapatkan informasi yang berurutan.</w:t>
      </w:r>
    </w:p>
    <w:p w14:paraId="7723C26E" w14:textId="77777777" w:rsidR="00717710" w:rsidRDefault="00717710" w:rsidP="007323D6">
      <w:pPr>
        <w:spacing w:line="480" w:lineRule="auto"/>
        <w:ind w:left="709"/>
        <w:rPr>
          <w:rFonts w:cs="Times New Roman"/>
        </w:rPr>
      </w:pPr>
      <w:r>
        <w:rPr>
          <w:rFonts w:cs="Times New Roman"/>
        </w:rPr>
        <w:t xml:space="preserve">Beberapa prinsip dasar UX yang harus dipenuhi agar desain UX cocok dengan target pengguna yaitu </w:t>
      </w:r>
      <w:r w:rsidRPr="007323D6">
        <w:rPr>
          <w:rFonts w:cs="Times New Roman"/>
          <w:i/>
        </w:rPr>
        <w:t>useful, usable, findable, credible, accessible, desirable, valuable</w:t>
      </w:r>
      <w:r>
        <w:rPr>
          <w:rFonts w:cs="Times New Roman"/>
        </w:rPr>
        <w:t>.</w:t>
      </w:r>
    </w:p>
    <w:p w14:paraId="31E6E1B6" w14:textId="77777777" w:rsidR="00717710" w:rsidRDefault="00717710" w:rsidP="007323D6">
      <w:pPr>
        <w:spacing w:line="480" w:lineRule="auto"/>
        <w:ind w:left="1429" w:firstLine="11"/>
        <w:jc w:val="center"/>
        <w:rPr>
          <w:rFonts w:cs="Times New Roman"/>
        </w:rPr>
      </w:pPr>
      <w:r>
        <w:rPr>
          <w:noProof/>
          <w:lang w:val="id-ID" w:eastAsia="id-ID"/>
        </w:rPr>
        <w:drawing>
          <wp:inline distT="0" distB="0" distL="0" distR="0" wp14:anchorId="74D4E708" wp14:editId="26B024A1">
            <wp:extent cx="1952625" cy="2040294"/>
            <wp:effectExtent l="0" t="0" r="0" b="6350"/>
            <wp:docPr id="3" name="Picture 3" descr="Catatan Honeycomb Pengalaman Pengguna Peter Morville agar ada pengalaman pengguna yang bermakna dan berharga, informasi harus berguna, dapat digunakan, diinginkan, dapat ditemukan, dapat diakses, dan kredib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tatan Honeycomb Pengalaman Pengguna Peter Morville agar ada pengalaman pengguna yang bermakna dan berharga, informasi harus berguna, dapat digunakan, diinginkan, dapat ditemukan, dapat diakses, dan kredib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52625" cy="2040294"/>
                    </a:xfrm>
                    <a:prstGeom prst="rect">
                      <a:avLst/>
                    </a:prstGeom>
                    <a:noFill/>
                    <a:ln>
                      <a:noFill/>
                    </a:ln>
                  </pic:spPr>
                </pic:pic>
              </a:graphicData>
            </a:graphic>
          </wp:inline>
        </w:drawing>
      </w:r>
    </w:p>
    <w:p w14:paraId="016DBE64" w14:textId="77777777" w:rsidR="00717710" w:rsidRDefault="00E27F41">
      <w:pPr>
        <w:pStyle w:val="ListParagraph"/>
        <w:spacing w:line="240" w:lineRule="auto"/>
        <w:ind w:firstLine="720"/>
        <w:jc w:val="center"/>
        <w:rPr>
          <w:rFonts w:cs="Times New Roman"/>
          <w:i/>
          <w:sz w:val="20"/>
        </w:rPr>
      </w:pPr>
      <w:r>
        <w:rPr>
          <w:rFonts w:cs="Times New Roman"/>
          <w:b/>
          <w:sz w:val="20"/>
        </w:rPr>
        <w:t xml:space="preserve">Gambar </w:t>
      </w:r>
      <w:r w:rsidR="00E37BAA">
        <w:rPr>
          <w:rFonts w:cs="Times New Roman"/>
          <w:b/>
          <w:sz w:val="20"/>
        </w:rPr>
        <w:t>2</w:t>
      </w:r>
      <w:r>
        <w:rPr>
          <w:rFonts w:cs="Times New Roman"/>
          <w:b/>
          <w:sz w:val="20"/>
        </w:rPr>
        <w:t>.</w:t>
      </w:r>
      <w:r w:rsidR="00E37BAA">
        <w:rPr>
          <w:rFonts w:cs="Times New Roman"/>
          <w:b/>
          <w:sz w:val="20"/>
        </w:rPr>
        <w:t>6</w:t>
      </w:r>
      <w:r w:rsidR="00717710">
        <w:rPr>
          <w:rFonts w:cs="Times New Roman"/>
          <w:sz w:val="20"/>
        </w:rPr>
        <w:t xml:space="preserve"> Prinsip </w:t>
      </w:r>
      <w:r w:rsidR="00717710" w:rsidRPr="005F5C6D">
        <w:rPr>
          <w:rFonts w:cs="Times New Roman"/>
          <w:i/>
          <w:sz w:val="20"/>
        </w:rPr>
        <w:t>User Experience</w:t>
      </w:r>
    </w:p>
    <w:p w14:paraId="6A2DA970" w14:textId="77777777" w:rsidR="00717710" w:rsidRDefault="00717710" w:rsidP="007323D6">
      <w:pPr>
        <w:pStyle w:val="ListParagraph"/>
        <w:spacing w:line="480" w:lineRule="auto"/>
        <w:ind w:firstLine="720"/>
        <w:jc w:val="center"/>
        <w:rPr>
          <w:rFonts w:cs="Times New Roman"/>
          <w:sz w:val="20"/>
        </w:rPr>
      </w:pPr>
      <w:r w:rsidRPr="005F5C6D">
        <w:rPr>
          <w:rFonts w:cs="Times New Roman"/>
          <w:sz w:val="20"/>
        </w:rPr>
        <w:t>(</w:t>
      </w:r>
      <w:proofErr w:type="gramStart"/>
      <w:r>
        <w:rPr>
          <w:rFonts w:cs="Times New Roman"/>
          <w:sz w:val="20"/>
        </w:rPr>
        <w:t>sumber :</w:t>
      </w:r>
      <w:proofErr w:type="gramEnd"/>
      <w:r>
        <w:rPr>
          <w:rFonts w:cs="Times New Roman"/>
          <w:sz w:val="20"/>
        </w:rPr>
        <w:t xml:space="preserve"> usability.gov</w:t>
      </w:r>
      <w:r w:rsidRPr="005F5C6D">
        <w:rPr>
          <w:rFonts w:cs="Times New Roman"/>
          <w:sz w:val="20"/>
        </w:rPr>
        <w:t>)</w:t>
      </w:r>
    </w:p>
    <w:p w14:paraId="74CA26D8" w14:textId="77777777" w:rsidR="00717710" w:rsidRDefault="00C33EE2" w:rsidP="001673F0">
      <w:pPr>
        <w:pStyle w:val="ListParagraph"/>
        <w:numPr>
          <w:ilvl w:val="0"/>
          <w:numId w:val="8"/>
        </w:numPr>
        <w:spacing w:line="480" w:lineRule="auto"/>
        <w:ind w:left="1134"/>
        <w:rPr>
          <w:rFonts w:cs="Times New Roman"/>
        </w:rPr>
      </w:pPr>
      <w:r>
        <w:rPr>
          <w:rFonts w:cs="Times New Roman"/>
        </w:rPr>
        <w:t>Berguna (</w:t>
      </w:r>
      <w:r w:rsidRPr="005F5C6D">
        <w:rPr>
          <w:rFonts w:cs="Times New Roman"/>
          <w:i/>
        </w:rPr>
        <w:t>useful</w:t>
      </w:r>
      <w:r>
        <w:rPr>
          <w:rFonts w:cs="Times New Roman"/>
        </w:rPr>
        <w:t>) dalam konteks ini adalah konten yang ditampilkan harus sesuai dan memenuhi kebutuhan pengguna.</w:t>
      </w:r>
    </w:p>
    <w:p w14:paraId="0A412D20" w14:textId="77777777" w:rsidR="00C33EE2" w:rsidRDefault="00C33EE2" w:rsidP="001673F0">
      <w:pPr>
        <w:pStyle w:val="ListParagraph"/>
        <w:numPr>
          <w:ilvl w:val="0"/>
          <w:numId w:val="8"/>
        </w:numPr>
        <w:spacing w:line="480" w:lineRule="auto"/>
        <w:ind w:left="1134"/>
        <w:rPr>
          <w:rFonts w:cs="Times New Roman"/>
        </w:rPr>
      </w:pPr>
      <w:r>
        <w:rPr>
          <w:rFonts w:cs="Times New Roman"/>
        </w:rPr>
        <w:t>Dapat digunakan (</w:t>
      </w:r>
      <w:r w:rsidRPr="005F5C6D">
        <w:rPr>
          <w:rFonts w:cs="Times New Roman"/>
          <w:i/>
        </w:rPr>
        <w:t>usable</w:t>
      </w:r>
      <w:r>
        <w:rPr>
          <w:rFonts w:cs="Times New Roman"/>
        </w:rPr>
        <w:t>) merupakan suatu keharusan terhadap produk yang telah dirancang dapat digunakan dengan mudah, dan pengguna tidak mengalami kebingungan dalam menggunakannya.</w:t>
      </w:r>
    </w:p>
    <w:p w14:paraId="016CD376" w14:textId="77777777" w:rsidR="00C33EE2" w:rsidRDefault="00C33EE2" w:rsidP="001673F0">
      <w:pPr>
        <w:pStyle w:val="ListParagraph"/>
        <w:numPr>
          <w:ilvl w:val="0"/>
          <w:numId w:val="8"/>
        </w:numPr>
        <w:spacing w:line="480" w:lineRule="auto"/>
        <w:ind w:left="1134"/>
        <w:rPr>
          <w:rFonts w:cs="Times New Roman"/>
        </w:rPr>
      </w:pPr>
      <w:r>
        <w:rPr>
          <w:rFonts w:cs="Times New Roman"/>
        </w:rPr>
        <w:lastRenderedPageBreak/>
        <w:t>Dapat ditemukan (</w:t>
      </w:r>
      <w:r w:rsidRPr="005F5C6D">
        <w:rPr>
          <w:rFonts w:cs="Times New Roman"/>
          <w:i/>
        </w:rPr>
        <w:t>findable</w:t>
      </w:r>
      <w:r>
        <w:rPr>
          <w:rFonts w:cs="Times New Roman"/>
        </w:rPr>
        <w:t>) adalah konten yang dibuat haruslah dapat dinavigasi dan dapat ditemukan oleh pengguna.</w:t>
      </w:r>
    </w:p>
    <w:p w14:paraId="46F8F723" w14:textId="77777777" w:rsidR="00C33EE2" w:rsidRDefault="00C33EE2" w:rsidP="001673F0">
      <w:pPr>
        <w:pStyle w:val="ListParagraph"/>
        <w:numPr>
          <w:ilvl w:val="0"/>
          <w:numId w:val="8"/>
        </w:numPr>
        <w:spacing w:line="480" w:lineRule="auto"/>
        <w:ind w:left="1134"/>
        <w:rPr>
          <w:rFonts w:cs="Times New Roman"/>
        </w:rPr>
      </w:pPr>
      <w:r>
        <w:rPr>
          <w:rFonts w:cs="Times New Roman"/>
        </w:rPr>
        <w:t>Kredibel (</w:t>
      </w:r>
      <w:r w:rsidRPr="005F5C6D">
        <w:rPr>
          <w:rFonts w:cs="Times New Roman"/>
          <w:i/>
        </w:rPr>
        <w:t>credible</w:t>
      </w:r>
      <w:r>
        <w:rPr>
          <w:rFonts w:cs="Times New Roman"/>
        </w:rPr>
        <w:t xml:space="preserve">) yang dimaksud adalah </w:t>
      </w:r>
      <w:r w:rsidR="00CB26E6">
        <w:rPr>
          <w:rFonts w:cs="Times New Roman"/>
        </w:rPr>
        <w:t>terpercaya. Pengguna dapat mempercayai dan meyakini bahwa informasi yang disampaikan terpercaya.</w:t>
      </w:r>
    </w:p>
    <w:p w14:paraId="582DC611" w14:textId="77777777" w:rsidR="00CB26E6" w:rsidRDefault="00CB26E6" w:rsidP="001673F0">
      <w:pPr>
        <w:pStyle w:val="ListParagraph"/>
        <w:numPr>
          <w:ilvl w:val="0"/>
          <w:numId w:val="8"/>
        </w:numPr>
        <w:spacing w:line="480" w:lineRule="auto"/>
        <w:ind w:left="1134"/>
        <w:rPr>
          <w:rFonts w:cs="Times New Roman"/>
        </w:rPr>
      </w:pPr>
      <w:r>
        <w:rPr>
          <w:rFonts w:cs="Times New Roman"/>
        </w:rPr>
        <w:t>Dapat diakses (</w:t>
      </w:r>
      <w:r w:rsidRPr="005F5C6D">
        <w:rPr>
          <w:rFonts w:cs="Times New Roman"/>
          <w:i/>
        </w:rPr>
        <w:t>accessible</w:t>
      </w:r>
      <w:r>
        <w:rPr>
          <w:rFonts w:cs="Times New Roman"/>
        </w:rPr>
        <w:t>) adalah konten yang dirancang atau desain yang dirancang harus dapat diakses oleh pengguna secara mudah.</w:t>
      </w:r>
    </w:p>
    <w:p w14:paraId="6F1462FF" w14:textId="77777777" w:rsidR="00CB26E6" w:rsidRDefault="00CB26E6" w:rsidP="001673F0">
      <w:pPr>
        <w:pStyle w:val="ListParagraph"/>
        <w:numPr>
          <w:ilvl w:val="0"/>
          <w:numId w:val="8"/>
        </w:numPr>
        <w:spacing w:line="480" w:lineRule="auto"/>
        <w:ind w:left="1134"/>
        <w:rPr>
          <w:rFonts w:cs="Times New Roman"/>
        </w:rPr>
      </w:pPr>
      <w:r>
        <w:rPr>
          <w:rFonts w:cs="Times New Roman"/>
        </w:rPr>
        <w:t>Diinginkan (</w:t>
      </w:r>
      <w:r w:rsidRPr="005F5C6D">
        <w:rPr>
          <w:rFonts w:cs="Times New Roman"/>
          <w:i/>
        </w:rPr>
        <w:t>desirable</w:t>
      </w:r>
      <w:r>
        <w:rPr>
          <w:rFonts w:cs="Times New Roman"/>
        </w:rPr>
        <w:t>) adalah elemen visual, citra, dan identitas dapat membangkitkan emosi dan apresiasi.</w:t>
      </w:r>
    </w:p>
    <w:p w14:paraId="7C26D542" w14:textId="2E7CB7F0" w:rsidR="00280305" w:rsidRDefault="00CB26E6" w:rsidP="001673F0">
      <w:pPr>
        <w:pStyle w:val="ListParagraph"/>
        <w:numPr>
          <w:ilvl w:val="0"/>
          <w:numId w:val="8"/>
        </w:numPr>
        <w:spacing w:line="480" w:lineRule="auto"/>
        <w:ind w:left="1134"/>
        <w:rPr>
          <w:rFonts w:cs="Times New Roman"/>
        </w:rPr>
      </w:pPr>
      <w:r>
        <w:rPr>
          <w:rFonts w:cs="Times New Roman"/>
        </w:rPr>
        <w:t>Bernilai (</w:t>
      </w:r>
      <w:r w:rsidRPr="005F5C6D">
        <w:rPr>
          <w:rFonts w:cs="Times New Roman"/>
          <w:i/>
        </w:rPr>
        <w:t>valuable</w:t>
      </w:r>
      <w:r>
        <w:rPr>
          <w:rFonts w:cs="Times New Roman"/>
        </w:rPr>
        <w:t xml:space="preserve">) adalah produk yang </w:t>
      </w:r>
      <w:r w:rsidR="00D96472">
        <w:rPr>
          <w:rFonts w:cs="Times New Roman"/>
        </w:rPr>
        <w:t xml:space="preserve">telah </w:t>
      </w:r>
      <w:r>
        <w:rPr>
          <w:rFonts w:cs="Times New Roman"/>
        </w:rPr>
        <w:t xml:space="preserve">dirancang harus </w:t>
      </w:r>
      <w:r w:rsidR="00D96472">
        <w:rPr>
          <w:rFonts w:cs="Times New Roman"/>
        </w:rPr>
        <w:t>memiliki</w:t>
      </w:r>
      <w:r>
        <w:rPr>
          <w:rFonts w:cs="Times New Roman"/>
        </w:rPr>
        <w:t xml:space="preserve"> </w:t>
      </w:r>
      <w:r w:rsidR="00D96472">
        <w:rPr>
          <w:rFonts w:cs="Times New Roman"/>
        </w:rPr>
        <w:t xml:space="preserve">sebuah </w:t>
      </w:r>
      <w:r>
        <w:rPr>
          <w:rFonts w:cs="Times New Roman"/>
        </w:rPr>
        <w:t xml:space="preserve">nilai. Nilai disini dapat diartikan sebagai nilai bisnis, tanpa nilai kemungkinan besar produk akan mengalami keusakan. </w:t>
      </w:r>
    </w:p>
    <w:p w14:paraId="18E5E31D" w14:textId="691579C4" w:rsidR="00CC1718" w:rsidRDefault="00CC1718" w:rsidP="00A700E3">
      <w:pPr>
        <w:pStyle w:val="subbab2"/>
        <w:ind w:left="709"/>
      </w:pPr>
      <w:bookmarkStart w:id="28" w:name="_Toc78533483"/>
      <w:r>
        <w:t>Unsur-unsur Desain</w:t>
      </w:r>
      <w:bookmarkEnd w:id="28"/>
    </w:p>
    <w:p w14:paraId="77ED3528" w14:textId="73E3E957" w:rsidR="004D663A" w:rsidRDefault="004D663A" w:rsidP="00631D41">
      <w:pPr>
        <w:spacing w:line="480" w:lineRule="auto"/>
        <w:ind w:left="709" w:firstLine="851"/>
        <w:rPr>
          <w:rFonts w:cs="Times New Roman"/>
        </w:rPr>
      </w:pPr>
      <w:r>
        <w:rPr>
          <w:rFonts w:cs="Times New Roman"/>
        </w:rPr>
        <w:t>Terdapat beberapa unsur-unsur dalam desain yaitu garis, bentuk, tekstur, gelap terang, ukuran, dan warna.</w:t>
      </w:r>
    </w:p>
    <w:p w14:paraId="7FFD2DE3" w14:textId="1EC41A5A" w:rsidR="003231F0" w:rsidRDefault="004D663A" w:rsidP="001673F0">
      <w:pPr>
        <w:pStyle w:val="ListParagraph"/>
        <w:numPr>
          <w:ilvl w:val="0"/>
          <w:numId w:val="22"/>
        </w:numPr>
        <w:spacing w:line="480" w:lineRule="auto"/>
        <w:ind w:left="1134"/>
        <w:rPr>
          <w:rFonts w:cs="Times New Roman"/>
        </w:rPr>
      </w:pPr>
      <w:r w:rsidRPr="004D663A">
        <w:rPr>
          <w:rFonts w:cs="Times New Roman"/>
        </w:rPr>
        <w:t>Garis</w:t>
      </w:r>
      <w:r>
        <w:rPr>
          <w:rFonts w:cs="Times New Roman"/>
        </w:rPr>
        <w:t xml:space="preserve"> merupakan unsur yang menghubungkan</w:t>
      </w:r>
      <w:r w:rsidR="00D96472">
        <w:rPr>
          <w:rFonts w:cs="Times New Roman"/>
        </w:rPr>
        <w:t xml:space="preserve"> dan menyambungkan</w:t>
      </w:r>
      <w:r>
        <w:rPr>
          <w:rFonts w:cs="Times New Roman"/>
        </w:rPr>
        <w:t xml:space="preserve"> dari satu titik ke titik yang lainnya. Bentuk garis y</w:t>
      </w:r>
      <w:r w:rsidR="00BA55E7">
        <w:rPr>
          <w:rFonts w:cs="Times New Roman"/>
        </w:rPr>
        <w:t>ang dihasilkan bisa berupa garis</w:t>
      </w:r>
      <w:r>
        <w:rPr>
          <w:rFonts w:cs="Times New Roman"/>
        </w:rPr>
        <w:t xml:space="preserve"> lurus</w:t>
      </w:r>
      <w:r w:rsidR="00BA55E7">
        <w:rPr>
          <w:rFonts w:cs="Times New Roman"/>
        </w:rPr>
        <w:t>,</w:t>
      </w:r>
      <w:r>
        <w:rPr>
          <w:rFonts w:cs="Times New Roman"/>
        </w:rPr>
        <w:t xml:space="preserve"> garis lengkung, garis putus-putus</w:t>
      </w:r>
      <w:r w:rsidR="00BA55E7">
        <w:rPr>
          <w:rFonts w:cs="Times New Roman"/>
        </w:rPr>
        <w:t xml:space="preserve">, dan garis zigzag. Garis lurus horizontal memiliki ciri khas formal dan professional, sedangkan garis lurus vertikal memiliki ciri khas stabil, elegan, serta, </w:t>
      </w:r>
      <w:r w:rsidR="003231F0">
        <w:rPr>
          <w:rFonts w:cs="Times New Roman"/>
        </w:rPr>
        <w:t xml:space="preserve">dan </w:t>
      </w:r>
      <w:r w:rsidR="00BA55E7">
        <w:rPr>
          <w:rFonts w:cs="Times New Roman"/>
        </w:rPr>
        <w:t>menggambarkan keseimbangan</w:t>
      </w:r>
      <w:r w:rsidR="003231F0">
        <w:rPr>
          <w:rFonts w:cs="Times New Roman"/>
        </w:rPr>
        <w:t>.</w:t>
      </w:r>
    </w:p>
    <w:p w14:paraId="63355F82" w14:textId="3085B2AC" w:rsidR="00077355" w:rsidRDefault="0079017A" w:rsidP="00077355">
      <w:pPr>
        <w:pStyle w:val="ListParagraph"/>
        <w:spacing w:line="240" w:lineRule="auto"/>
        <w:ind w:firstLine="720"/>
        <w:jc w:val="center"/>
        <w:rPr>
          <w:rFonts w:cs="Times New Roman"/>
          <w:i/>
          <w:sz w:val="20"/>
        </w:rPr>
      </w:pPr>
      <w:r w:rsidRPr="0079017A">
        <w:rPr>
          <w:rFonts w:cs="Times New Roman"/>
          <w:noProof/>
          <w:lang w:val="id-ID" w:eastAsia="id-ID"/>
        </w:rPr>
        <w:drawing>
          <wp:inline distT="0" distB="0" distL="0" distR="0" wp14:anchorId="4B16B361" wp14:editId="16EC7277">
            <wp:extent cx="4067174" cy="1491003"/>
            <wp:effectExtent l="0" t="0" r="0" b="0"/>
            <wp:docPr id="112" name="Picture 1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Text, letter&#10;&#10;Description automatically generated"/>
                    <pic:cNvPicPr/>
                  </pic:nvPicPr>
                  <pic:blipFill>
                    <a:blip r:embed="rId15"/>
                    <a:stretch>
                      <a:fillRect/>
                    </a:stretch>
                  </pic:blipFill>
                  <pic:spPr>
                    <a:xfrm>
                      <a:off x="0" y="0"/>
                      <a:ext cx="4072854" cy="1493085"/>
                    </a:xfrm>
                    <a:prstGeom prst="rect">
                      <a:avLst/>
                    </a:prstGeom>
                  </pic:spPr>
                </pic:pic>
              </a:graphicData>
            </a:graphic>
          </wp:inline>
        </w:drawing>
      </w:r>
      <w:r>
        <w:rPr>
          <w:rFonts w:cs="Times New Roman"/>
        </w:rPr>
        <w:br/>
      </w:r>
      <w:r>
        <w:rPr>
          <w:rFonts w:cs="Times New Roman"/>
          <w:b/>
          <w:sz w:val="20"/>
        </w:rPr>
        <w:t>Gambar 2.</w:t>
      </w:r>
      <w:r w:rsidR="008A3542">
        <w:rPr>
          <w:rFonts w:cs="Times New Roman"/>
          <w:b/>
          <w:sz w:val="20"/>
        </w:rPr>
        <w:t>7</w:t>
      </w:r>
      <w:r>
        <w:rPr>
          <w:rFonts w:cs="Times New Roman"/>
          <w:sz w:val="20"/>
        </w:rPr>
        <w:t xml:space="preserve"> </w:t>
      </w:r>
      <w:r w:rsidR="008A3542">
        <w:rPr>
          <w:rFonts w:cs="Times New Roman"/>
          <w:sz w:val="20"/>
        </w:rPr>
        <w:t>Garis</w:t>
      </w:r>
    </w:p>
    <w:p w14:paraId="31F55B4B" w14:textId="088B4DD3" w:rsidR="0079017A" w:rsidRPr="00077355" w:rsidRDefault="0079017A" w:rsidP="00077355">
      <w:pPr>
        <w:pStyle w:val="ListParagraph"/>
        <w:spacing w:line="240" w:lineRule="auto"/>
        <w:ind w:left="900"/>
        <w:jc w:val="center"/>
        <w:rPr>
          <w:rFonts w:cs="Times New Roman"/>
          <w:i/>
          <w:sz w:val="20"/>
        </w:rPr>
      </w:pPr>
      <w:r w:rsidRPr="00077355">
        <w:rPr>
          <w:rFonts w:cs="Times New Roman"/>
          <w:sz w:val="20"/>
        </w:rPr>
        <w:t>(</w:t>
      </w:r>
      <w:proofErr w:type="gramStart"/>
      <w:r w:rsidRPr="00077355">
        <w:rPr>
          <w:rFonts w:cs="Times New Roman"/>
          <w:sz w:val="20"/>
        </w:rPr>
        <w:t>sumber :</w:t>
      </w:r>
      <w:proofErr w:type="gramEnd"/>
      <w:r w:rsidRPr="00077355">
        <w:rPr>
          <w:rFonts w:cs="Times New Roman"/>
          <w:sz w:val="20"/>
        </w:rPr>
        <w:t xml:space="preserve"> </w:t>
      </w:r>
      <w:r w:rsidR="00280C94" w:rsidRPr="00077355">
        <w:rPr>
          <w:rFonts w:cs="Times New Roman"/>
          <w:sz w:val="20"/>
        </w:rPr>
        <w:t>kreasipresentasi.com</w:t>
      </w:r>
      <w:r w:rsidRPr="00077355">
        <w:rPr>
          <w:rFonts w:cs="Times New Roman"/>
          <w:sz w:val="20"/>
        </w:rPr>
        <w:t>)</w:t>
      </w:r>
    </w:p>
    <w:p w14:paraId="400B954E" w14:textId="77777777" w:rsidR="0079017A" w:rsidRDefault="0079017A" w:rsidP="0079017A">
      <w:pPr>
        <w:pStyle w:val="ListParagraph"/>
        <w:spacing w:line="480" w:lineRule="auto"/>
        <w:ind w:firstLine="720"/>
        <w:jc w:val="center"/>
        <w:rPr>
          <w:rFonts w:cs="Times New Roman"/>
          <w:sz w:val="20"/>
        </w:rPr>
      </w:pPr>
    </w:p>
    <w:p w14:paraId="2ADACF8E" w14:textId="1AABF24F" w:rsidR="003231F0" w:rsidRDefault="003231F0" w:rsidP="001673F0">
      <w:pPr>
        <w:pStyle w:val="ListParagraph"/>
        <w:numPr>
          <w:ilvl w:val="0"/>
          <w:numId w:val="22"/>
        </w:numPr>
        <w:spacing w:line="480" w:lineRule="auto"/>
        <w:ind w:left="1134"/>
        <w:rPr>
          <w:rFonts w:cs="Times New Roman"/>
        </w:rPr>
      </w:pPr>
      <w:r>
        <w:rPr>
          <w:rFonts w:cs="Times New Roman"/>
        </w:rPr>
        <w:t>Bentuk merupakan s</w:t>
      </w:r>
      <w:r w:rsidRPr="003231F0">
        <w:rPr>
          <w:rFonts w:cs="Times New Roman"/>
        </w:rPr>
        <w:t>egala sesuatu yang mempunyai lebar, tinggi, dan diameter</w:t>
      </w:r>
      <w:r>
        <w:rPr>
          <w:rFonts w:cs="Times New Roman"/>
        </w:rPr>
        <w:t xml:space="preserve">. Bentuk </w:t>
      </w:r>
      <w:r w:rsidR="00D96472">
        <w:rPr>
          <w:rFonts w:cs="Times New Roman"/>
        </w:rPr>
        <w:t>pada</w:t>
      </w:r>
      <w:r>
        <w:rPr>
          <w:rFonts w:cs="Times New Roman"/>
        </w:rPr>
        <w:t xml:space="preserve"> umum</w:t>
      </w:r>
      <w:r w:rsidR="00D96472">
        <w:rPr>
          <w:rFonts w:cs="Times New Roman"/>
        </w:rPr>
        <w:t>nya</w:t>
      </w:r>
      <w:r>
        <w:rPr>
          <w:rFonts w:cs="Times New Roman"/>
        </w:rPr>
        <w:t xml:space="preserve"> </w:t>
      </w:r>
      <w:r w:rsidR="00D96472">
        <w:rPr>
          <w:rFonts w:cs="Times New Roman"/>
        </w:rPr>
        <w:t>antara lain yaitu</w:t>
      </w:r>
      <w:r>
        <w:rPr>
          <w:rFonts w:cs="Times New Roman"/>
        </w:rPr>
        <w:t xml:space="preserve"> </w:t>
      </w:r>
      <w:r w:rsidRPr="003231F0">
        <w:rPr>
          <w:rFonts w:cs="Times New Roman"/>
        </w:rPr>
        <w:t>kota</w:t>
      </w:r>
      <w:r>
        <w:rPr>
          <w:rFonts w:cs="Times New Roman"/>
        </w:rPr>
        <w:t xml:space="preserve">k, lingkaran, segitiga, dan lonjong. Bentuk dapat dibagi menjadi tiga </w:t>
      </w:r>
      <w:r w:rsidRPr="003231F0">
        <w:rPr>
          <w:rFonts w:cs="Times New Roman"/>
        </w:rPr>
        <w:t>kategori sifat a</w:t>
      </w:r>
      <w:r>
        <w:rPr>
          <w:rFonts w:cs="Times New Roman"/>
        </w:rPr>
        <w:t>ntara lain:</w:t>
      </w:r>
    </w:p>
    <w:p w14:paraId="556BAC4D" w14:textId="4ADFAC83" w:rsidR="003231F0" w:rsidRDefault="003231F0" w:rsidP="001673F0">
      <w:pPr>
        <w:pStyle w:val="ListParagraph"/>
        <w:numPr>
          <w:ilvl w:val="1"/>
          <w:numId w:val="22"/>
        </w:numPr>
        <w:spacing w:line="480" w:lineRule="auto"/>
        <w:ind w:left="1560"/>
        <w:rPr>
          <w:rFonts w:cs="Times New Roman"/>
        </w:rPr>
      </w:pPr>
      <w:r w:rsidRPr="003231F0">
        <w:rPr>
          <w:rFonts w:cs="Times New Roman"/>
        </w:rPr>
        <w:t>Bentuk geometrik, ya</w:t>
      </w:r>
      <w:r>
        <w:rPr>
          <w:rFonts w:cs="Times New Roman"/>
        </w:rPr>
        <w:t>itu bentuk yang</w:t>
      </w:r>
      <w:r w:rsidRPr="003231F0">
        <w:rPr>
          <w:rFonts w:cs="Times New Roman"/>
        </w:rPr>
        <w:t xml:space="preserve"> dapat diukur, misalnya kubus berasal dari kotak, kerucut berasal </w:t>
      </w:r>
      <w:r>
        <w:rPr>
          <w:rFonts w:cs="Times New Roman"/>
        </w:rPr>
        <w:t>dari segitiga dan lingkaran.</w:t>
      </w:r>
    </w:p>
    <w:p w14:paraId="4A12587B" w14:textId="22A179EA" w:rsidR="003231F0" w:rsidRDefault="003231F0" w:rsidP="001673F0">
      <w:pPr>
        <w:pStyle w:val="ListParagraph"/>
        <w:numPr>
          <w:ilvl w:val="1"/>
          <w:numId w:val="22"/>
        </w:numPr>
        <w:spacing w:line="480" w:lineRule="auto"/>
        <w:ind w:left="1560"/>
        <w:rPr>
          <w:rFonts w:cs="Times New Roman"/>
        </w:rPr>
      </w:pPr>
      <w:r>
        <w:rPr>
          <w:rFonts w:cs="Times New Roman"/>
        </w:rPr>
        <w:t>Bentuk natural, yaitu</w:t>
      </w:r>
      <w:r w:rsidRPr="003231F0">
        <w:rPr>
          <w:rFonts w:cs="Times New Roman"/>
        </w:rPr>
        <w:t xml:space="preserve"> bentuk yang dapat </w:t>
      </w:r>
      <w:r>
        <w:rPr>
          <w:rFonts w:cs="Times New Roman"/>
        </w:rPr>
        <w:t>bertumbuh</w:t>
      </w:r>
      <w:r w:rsidR="00B559DF">
        <w:rPr>
          <w:rFonts w:cs="Times New Roman"/>
        </w:rPr>
        <w:t xml:space="preserve"> dan berkembang</w:t>
      </w:r>
      <w:r>
        <w:rPr>
          <w:rFonts w:cs="Times New Roman"/>
        </w:rPr>
        <w:t xml:space="preserve"> </w:t>
      </w:r>
      <w:r w:rsidRPr="003231F0">
        <w:rPr>
          <w:rFonts w:cs="Times New Roman"/>
        </w:rPr>
        <w:t>seperti</w:t>
      </w:r>
      <w:r w:rsidR="00B559DF">
        <w:rPr>
          <w:rFonts w:cs="Times New Roman"/>
        </w:rPr>
        <w:t xml:space="preserve"> halnya </w:t>
      </w:r>
      <w:r w:rsidRPr="003231F0">
        <w:rPr>
          <w:rFonts w:cs="Times New Roman"/>
        </w:rPr>
        <w:t xml:space="preserve">bunga, daun, pohon, </w:t>
      </w:r>
      <w:r>
        <w:rPr>
          <w:rFonts w:cs="Times New Roman"/>
        </w:rPr>
        <w:t>dan buah.</w:t>
      </w:r>
    </w:p>
    <w:p w14:paraId="097BA48C" w14:textId="1F10C55B" w:rsidR="004D663A" w:rsidRDefault="003231F0" w:rsidP="001673F0">
      <w:pPr>
        <w:pStyle w:val="ListParagraph"/>
        <w:numPr>
          <w:ilvl w:val="1"/>
          <w:numId w:val="22"/>
        </w:numPr>
        <w:spacing w:line="480" w:lineRule="auto"/>
        <w:ind w:left="1560"/>
        <w:rPr>
          <w:rFonts w:cs="Times New Roman"/>
        </w:rPr>
      </w:pPr>
      <w:r>
        <w:rPr>
          <w:rFonts w:cs="Times New Roman"/>
        </w:rPr>
        <w:t xml:space="preserve">Bentuk Abstrak, yaitu </w:t>
      </w:r>
      <w:r w:rsidRPr="003231F0">
        <w:rPr>
          <w:rFonts w:cs="Times New Roman"/>
        </w:rPr>
        <w:t xml:space="preserve">bentuk yang </w:t>
      </w:r>
      <w:r w:rsidR="00D96472">
        <w:rPr>
          <w:rFonts w:cs="Times New Roman"/>
        </w:rPr>
        <w:t xml:space="preserve">memiliki </w:t>
      </w:r>
      <w:r w:rsidRPr="003231F0">
        <w:rPr>
          <w:rFonts w:cs="Times New Roman"/>
        </w:rPr>
        <w:t xml:space="preserve">kesan </w:t>
      </w:r>
      <w:r w:rsidR="00D96472">
        <w:rPr>
          <w:rFonts w:cs="Times New Roman"/>
        </w:rPr>
        <w:t>susah untuk</w:t>
      </w:r>
      <w:r>
        <w:rPr>
          <w:rFonts w:cs="Times New Roman"/>
        </w:rPr>
        <w:t xml:space="preserve"> di</w:t>
      </w:r>
      <w:r w:rsidRPr="003231F0">
        <w:rPr>
          <w:rFonts w:cs="Times New Roman"/>
        </w:rPr>
        <w:t>definisi</w:t>
      </w:r>
      <w:r>
        <w:rPr>
          <w:rFonts w:cs="Times New Roman"/>
        </w:rPr>
        <w:t>kan</w:t>
      </w:r>
      <w:r w:rsidRPr="003231F0">
        <w:rPr>
          <w:rFonts w:cs="Times New Roman"/>
        </w:rPr>
        <w:t xml:space="preserve"> bentuk</w:t>
      </w:r>
      <w:r>
        <w:rPr>
          <w:rFonts w:cs="Times New Roman"/>
        </w:rPr>
        <w:t>nya</w:t>
      </w:r>
      <w:r w:rsidR="00566067">
        <w:rPr>
          <w:rFonts w:cs="Times New Roman"/>
        </w:rPr>
        <w:t xml:space="preserve"> dengan jelas</w:t>
      </w:r>
      <w:r w:rsidRPr="003231F0">
        <w:rPr>
          <w:rFonts w:cs="Times New Roman"/>
        </w:rPr>
        <w:t>.</w:t>
      </w:r>
    </w:p>
    <w:p w14:paraId="5C515008" w14:textId="4AA2196F" w:rsidR="004D663A" w:rsidRDefault="003231F0" w:rsidP="001673F0">
      <w:pPr>
        <w:pStyle w:val="ListParagraph"/>
        <w:numPr>
          <w:ilvl w:val="0"/>
          <w:numId w:val="22"/>
        </w:numPr>
        <w:spacing w:line="480" w:lineRule="auto"/>
        <w:ind w:left="1134"/>
        <w:rPr>
          <w:rFonts w:cs="Times New Roman"/>
        </w:rPr>
      </w:pPr>
      <w:r>
        <w:rPr>
          <w:rFonts w:cs="Times New Roman"/>
        </w:rPr>
        <w:t xml:space="preserve">Tekstur merupakan </w:t>
      </w:r>
      <w:r w:rsidR="00E60AF2">
        <w:rPr>
          <w:rFonts w:cs="Times New Roman"/>
        </w:rPr>
        <w:t xml:space="preserve">tampilan </w:t>
      </w:r>
      <w:r w:rsidR="00D96472">
        <w:rPr>
          <w:rFonts w:cs="Times New Roman"/>
        </w:rPr>
        <w:t xml:space="preserve">pada </w:t>
      </w:r>
      <w:r w:rsidR="00E60AF2">
        <w:rPr>
          <w:rFonts w:cs="Times New Roman"/>
        </w:rPr>
        <w:t>permukaan</w:t>
      </w:r>
      <w:r w:rsidRPr="003231F0">
        <w:rPr>
          <w:rFonts w:cs="Times New Roman"/>
        </w:rPr>
        <w:t xml:space="preserve"> </w:t>
      </w:r>
      <w:r w:rsidR="00D96472">
        <w:rPr>
          <w:rFonts w:cs="Times New Roman"/>
        </w:rPr>
        <w:t>sebuah objek</w:t>
      </w:r>
      <w:r w:rsidRPr="003231F0">
        <w:rPr>
          <w:rFonts w:cs="Times New Roman"/>
        </w:rPr>
        <w:t xml:space="preserve"> yang dapat dilihat atau diraba</w:t>
      </w:r>
      <w:r w:rsidR="00E60AF2">
        <w:rPr>
          <w:rFonts w:cs="Times New Roman"/>
        </w:rPr>
        <w:t xml:space="preserve">. Tekstur dapat </w:t>
      </w:r>
      <w:r w:rsidR="00D96472">
        <w:rPr>
          <w:rFonts w:cs="Times New Roman"/>
        </w:rPr>
        <w:t>menjadi</w:t>
      </w:r>
      <w:r w:rsidR="00E60AF2">
        <w:rPr>
          <w:rFonts w:cs="Times New Roman"/>
        </w:rPr>
        <w:t xml:space="preserve"> nilai</w:t>
      </w:r>
      <w:r w:rsidR="00D96472">
        <w:rPr>
          <w:rFonts w:cs="Times New Roman"/>
        </w:rPr>
        <w:t xml:space="preserve"> tambah</w:t>
      </w:r>
      <w:r w:rsidR="00E60AF2">
        <w:rPr>
          <w:rFonts w:cs="Times New Roman"/>
        </w:rPr>
        <w:t xml:space="preserve"> estetika dari suatu objek yang dilihat</w:t>
      </w:r>
      <w:r w:rsidR="00BA0077">
        <w:rPr>
          <w:rFonts w:cs="Times New Roman"/>
        </w:rPr>
        <w:t xml:space="preserve">. </w:t>
      </w:r>
      <w:r w:rsidR="00D96472">
        <w:rPr>
          <w:rFonts w:cs="Times New Roman"/>
        </w:rPr>
        <w:t>Tekstur tidak semuanya</w:t>
      </w:r>
      <w:r w:rsidR="00BA0077">
        <w:rPr>
          <w:rFonts w:cs="Times New Roman"/>
        </w:rPr>
        <w:t xml:space="preserve"> </w:t>
      </w:r>
      <w:r w:rsidR="00D96472">
        <w:rPr>
          <w:rFonts w:cs="Times New Roman"/>
        </w:rPr>
        <w:t>memiliki</w:t>
      </w:r>
      <w:r w:rsidR="00BA0077">
        <w:rPr>
          <w:rFonts w:cs="Times New Roman"/>
        </w:rPr>
        <w:t xml:space="preserve"> </w:t>
      </w:r>
      <w:r w:rsidR="00BA0077" w:rsidRPr="00BA0077">
        <w:rPr>
          <w:rFonts w:cs="Times New Roman"/>
        </w:rPr>
        <w:t>si</w:t>
      </w:r>
      <w:r w:rsidR="00BA0077">
        <w:rPr>
          <w:rFonts w:cs="Times New Roman"/>
        </w:rPr>
        <w:t>fat</w:t>
      </w:r>
      <w:r w:rsidR="00916F1F">
        <w:rPr>
          <w:rFonts w:cs="Times New Roman"/>
        </w:rPr>
        <w:t xml:space="preserve"> yang</w:t>
      </w:r>
      <w:r w:rsidR="00BA0077">
        <w:rPr>
          <w:rFonts w:cs="Times New Roman"/>
        </w:rPr>
        <w:t xml:space="preserve"> </w:t>
      </w:r>
      <w:r w:rsidR="00D96472">
        <w:rPr>
          <w:rFonts w:cs="Times New Roman"/>
        </w:rPr>
        <w:t>sama atau nyata</w:t>
      </w:r>
      <w:r w:rsidR="00BA0077">
        <w:rPr>
          <w:rFonts w:cs="Times New Roman"/>
        </w:rPr>
        <w:t xml:space="preserve">, namun ada yang memiliki </w:t>
      </w:r>
      <w:r w:rsidR="00BA0077" w:rsidRPr="00BA0077">
        <w:rPr>
          <w:rFonts w:cs="Times New Roman"/>
        </w:rPr>
        <w:t xml:space="preserve">sifat semu. Maksud dari tekstur semu </w:t>
      </w:r>
      <w:r w:rsidR="00BA0077">
        <w:rPr>
          <w:rFonts w:cs="Times New Roman"/>
        </w:rPr>
        <w:t>adalah</w:t>
      </w:r>
      <w:r w:rsidR="00BA0077" w:rsidRPr="00BA0077">
        <w:rPr>
          <w:rFonts w:cs="Times New Roman"/>
        </w:rPr>
        <w:t xml:space="preserve"> tekstur yang ketika dilihat tidak sama dengan </w:t>
      </w:r>
      <w:r w:rsidR="00BA0077">
        <w:rPr>
          <w:rFonts w:cs="Times New Roman"/>
        </w:rPr>
        <w:t>saat ketika diraba</w:t>
      </w:r>
      <w:r w:rsidR="00BA0077" w:rsidRPr="00BA0077">
        <w:rPr>
          <w:rFonts w:cs="Times New Roman"/>
        </w:rPr>
        <w:t>.</w:t>
      </w:r>
    </w:p>
    <w:p w14:paraId="3403E5D8" w14:textId="08DABE94" w:rsidR="00C755C0" w:rsidRDefault="001D462A" w:rsidP="001D462A">
      <w:pPr>
        <w:pStyle w:val="ListParagraph"/>
        <w:spacing w:line="480" w:lineRule="auto"/>
        <w:ind w:left="1134"/>
        <w:jc w:val="center"/>
        <w:rPr>
          <w:rFonts w:cs="Times New Roman"/>
        </w:rPr>
      </w:pPr>
      <w:r w:rsidRPr="001D462A">
        <w:rPr>
          <w:rFonts w:cs="Times New Roman"/>
          <w:noProof/>
          <w:lang w:val="id-ID" w:eastAsia="id-ID"/>
        </w:rPr>
        <w:drawing>
          <wp:inline distT="0" distB="0" distL="0" distR="0" wp14:anchorId="6F57CC9A" wp14:editId="16512CDB">
            <wp:extent cx="3000794" cy="914528"/>
            <wp:effectExtent l="0" t="0" r="0" b="0"/>
            <wp:docPr id="145" name="Picture 1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ext&#10;&#10;Description automatically generated with medium confidence"/>
                    <pic:cNvPicPr/>
                  </pic:nvPicPr>
                  <pic:blipFill>
                    <a:blip r:embed="rId16"/>
                    <a:stretch>
                      <a:fillRect/>
                    </a:stretch>
                  </pic:blipFill>
                  <pic:spPr>
                    <a:xfrm>
                      <a:off x="0" y="0"/>
                      <a:ext cx="3000794" cy="914528"/>
                    </a:xfrm>
                    <a:prstGeom prst="rect">
                      <a:avLst/>
                    </a:prstGeom>
                  </pic:spPr>
                </pic:pic>
              </a:graphicData>
            </a:graphic>
          </wp:inline>
        </w:drawing>
      </w:r>
    </w:p>
    <w:p w14:paraId="58BFA099" w14:textId="043E690A" w:rsidR="00084BF4" w:rsidRDefault="00084BF4" w:rsidP="00084BF4">
      <w:pPr>
        <w:pStyle w:val="ListParagraph"/>
        <w:spacing w:line="240" w:lineRule="auto"/>
        <w:jc w:val="center"/>
        <w:rPr>
          <w:rFonts w:cs="Times New Roman"/>
          <w:i/>
          <w:sz w:val="20"/>
        </w:rPr>
      </w:pPr>
      <w:r>
        <w:rPr>
          <w:rFonts w:cs="Times New Roman"/>
          <w:b/>
          <w:sz w:val="20"/>
        </w:rPr>
        <w:t>Gambar 2.</w:t>
      </w:r>
      <w:r w:rsidR="008A3542">
        <w:rPr>
          <w:rFonts w:cs="Times New Roman"/>
          <w:b/>
          <w:sz w:val="20"/>
        </w:rPr>
        <w:t>8</w:t>
      </w:r>
      <w:r>
        <w:rPr>
          <w:rFonts w:cs="Times New Roman"/>
          <w:sz w:val="20"/>
        </w:rPr>
        <w:t xml:space="preserve"> </w:t>
      </w:r>
      <w:r w:rsidR="008A3542">
        <w:rPr>
          <w:rFonts w:cs="Times New Roman"/>
          <w:sz w:val="20"/>
        </w:rPr>
        <w:t>tekstur</w:t>
      </w:r>
    </w:p>
    <w:p w14:paraId="4A80FAFA" w14:textId="77777777" w:rsidR="00084BF4" w:rsidRPr="00077355" w:rsidRDefault="00084BF4" w:rsidP="00084BF4">
      <w:pPr>
        <w:pStyle w:val="ListParagraph"/>
        <w:spacing w:line="240" w:lineRule="auto"/>
        <w:ind w:left="900"/>
        <w:jc w:val="center"/>
        <w:rPr>
          <w:rFonts w:cs="Times New Roman"/>
          <w:i/>
          <w:sz w:val="20"/>
        </w:rPr>
      </w:pPr>
      <w:r w:rsidRPr="00077355">
        <w:rPr>
          <w:rFonts w:cs="Times New Roman"/>
          <w:sz w:val="20"/>
        </w:rPr>
        <w:t>(</w:t>
      </w:r>
      <w:proofErr w:type="gramStart"/>
      <w:r w:rsidRPr="00077355">
        <w:rPr>
          <w:rFonts w:cs="Times New Roman"/>
          <w:sz w:val="20"/>
        </w:rPr>
        <w:t>sumber :</w:t>
      </w:r>
      <w:proofErr w:type="gramEnd"/>
      <w:r w:rsidRPr="00077355">
        <w:rPr>
          <w:rFonts w:cs="Times New Roman"/>
          <w:sz w:val="20"/>
        </w:rPr>
        <w:t xml:space="preserve"> kreasipresentasi.com)</w:t>
      </w:r>
    </w:p>
    <w:p w14:paraId="4ACDEB10" w14:textId="77777777" w:rsidR="00084BF4" w:rsidRDefault="00084BF4" w:rsidP="001D462A">
      <w:pPr>
        <w:pStyle w:val="ListParagraph"/>
        <w:spacing w:line="480" w:lineRule="auto"/>
        <w:ind w:left="1134"/>
        <w:jc w:val="center"/>
        <w:rPr>
          <w:rFonts w:cs="Times New Roman"/>
        </w:rPr>
      </w:pPr>
    </w:p>
    <w:p w14:paraId="2EE1B046" w14:textId="7AC6E786" w:rsidR="00BA0077" w:rsidRDefault="00BA0077" w:rsidP="001673F0">
      <w:pPr>
        <w:pStyle w:val="ListParagraph"/>
        <w:numPr>
          <w:ilvl w:val="0"/>
          <w:numId w:val="22"/>
        </w:numPr>
        <w:spacing w:line="480" w:lineRule="auto"/>
        <w:ind w:left="1134"/>
        <w:rPr>
          <w:rFonts w:cs="Times New Roman"/>
        </w:rPr>
      </w:pPr>
      <w:r>
        <w:rPr>
          <w:rFonts w:cs="Times New Roman"/>
        </w:rPr>
        <w:t xml:space="preserve">Gelap terang merupakan </w:t>
      </w:r>
      <w:r w:rsidR="00DD0282">
        <w:rPr>
          <w:rFonts w:cs="Times New Roman"/>
        </w:rPr>
        <w:t xml:space="preserve">penunjukan warna yang berlawanan tetapi dalam bentuk warna terang dan gelap. Unsur ini digunakan </w:t>
      </w:r>
      <w:r w:rsidR="00D96472">
        <w:rPr>
          <w:rFonts w:cs="Times New Roman"/>
        </w:rPr>
        <w:t>untuk</w:t>
      </w:r>
      <w:r w:rsidR="00DD0282">
        <w:rPr>
          <w:rFonts w:cs="Times New Roman"/>
        </w:rPr>
        <w:t xml:space="preserve"> menonjolkan </w:t>
      </w:r>
      <w:r w:rsidR="00E5601D">
        <w:rPr>
          <w:rFonts w:cs="Times New Roman"/>
        </w:rPr>
        <w:t xml:space="preserve">suatu </w:t>
      </w:r>
      <w:r w:rsidR="00DD0282">
        <w:rPr>
          <w:rFonts w:cs="Times New Roman"/>
        </w:rPr>
        <w:t xml:space="preserve">informasi ataupun pesan </w:t>
      </w:r>
      <w:r w:rsidR="00D96472">
        <w:rPr>
          <w:rFonts w:cs="Times New Roman"/>
        </w:rPr>
        <w:t xml:space="preserve">kepada </w:t>
      </w:r>
      <w:r w:rsidR="00D96472" w:rsidRPr="00D96472">
        <w:rPr>
          <w:rFonts w:cs="Times New Roman"/>
          <w:i/>
          <w:iCs/>
        </w:rPr>
        <w:t>audience</w:t>
      </w:r>
      <w:r w:rsidR="00D96472">
        <w:rPr>
          <w:rFonts w:cs="Times New Roman"/>
        </w:rPr>
        <w:t xml:space="preserve"> </w:t>
      </w:r>
      <w:r w:rsidR="00DD0282">
        <w:rPr>
          <w:rFonts w:cs="Times New Roman"/>
        </w:rPr>
        <w:t>dan memberikan kesan dramatis.</w:t>
      </w:r>
    </w:p>
    <w:p w14:paraId="4FA3DDB8" w14:textId="6342838E" w:rsidR="00E139BA" w:rsidRDefault="00E139BA" w:rsidP="00E139BA">
      <w:pPr>
        <w:pStyle w:val="ListParagraph"/>
        <w:spacing w:line="480" w:lineRule="auto"/>
        <w:ind w:left="1134"/>
        <w:jc w:val="center"/>
        <w:rPr>
          <w:rFonts w:cs="Times New Roman"/>
        </w:rPr>
      </w:pPr>
      <w:r w:rsidRPr="00E139BA">
        <w:rPr>
          <w:rFonts w:cs="Times New Roman"/>
          <w:noProof/>
          <w:lang w:val="id-ID" w:eastAsia="id-ID"/>
        </w:rPr>
        <w:lastRenderedPageBreak/>
        <w:drawing>
          <wp:inline distT="0" distB="0" distL="0" distR="0" wp14:anchorId="3A3A1223" wp14:editId="5C2E52CF">
            <wp:extent cx="2409128" cy="1290197"/>
            <wp:effectExtent l="0" t="0" r="0" b="5715"/>
            <wp:docPr id="146" name="Picture 146" descr="A picture containing building, cement, concrete,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A picture containing building, cement, concrete, brick&#10;&#10;Description automatically generated"/>
                    <pic:cNvPicPr/>
                  </pic:nvPicPr>
                  <pic:blipFill>
                    <a:blip r:embed="rId17"/>
                    <a:stretch>
                      <a:fillRect/>
                    </a:stretch>
                  </pic:blipFill>
                  <pic:spPr>
                    <a:xfrm>
                      <a:off x="0" y="0"/>
                      <a:ext cx="2429280" cy="1300989"/>
                    </a:xfrm>
                    <a:prstGeom prst="rect">
                      <a:avLst/>
                    </a:prstGeom>
                  </pic:spPr>
                </pic:pic>
              </a:graphicData>
            </a:graphic>
          </wp:inline>
        </w:drawing>
      </w:r>
    </w:p>
    <w:p w14:paraId="6BD6E3CA" w14:textId="6841EEDE" w:rsidR="00E139BA" w:rsidRDefault="00E139BA" w:rsidP="00415EE2">
      <w:pPr>
        <w:pStyle w:val="ListParagraph"/>
        <w:spacing w:line="240" w:lineRule="auto"/>
        <w:jc w:val="center"/>
        <w:rPr>
          <w:rFonts w:cs="Times New Roman"/>
          <w:i/>
          <w:sz w:val="20"/>
        </w:rPr>
      </w:pPr>
      <w:r>
        <w:rPr>
          <w:rFonts w:cs="Times New Roman"/>
          <w:b/>
          <w:sz w:val="20"/>
        </w:rPr>
        <w:t>Gambar 2.</w:t>
      </w:r>
      <w:r w:rsidR="008A3542">
        <w:rPr>
          <w:rFonts w:cs="Times New Roman"/>
          <w:b/>
          <w:sz w:val="20"/>
        </w:rPr>
        <w:t>9</w:t>
      </w:r>
      <w:r>
        <w:rPr>
          <w:rFonts w:cs="Times New Roman"/>
          <w:sz w:val="20"/>
        </w:rPr>
        <w:t xml:space="preserve"> </w:t>
      </w:r>
      <w:r w:rsidR="008A3542">
        <w:rPr>
          <w:rFonts w:cs="Times New Roman"/>
          <w:sz w:val="20"/>
        </w:rPr>
        <w:t>gelap terang</w:t>
      </w:r>
    </w:p>
    <w:p w14:paraId="2DEDAEBA" w14:textId="782BBFD0" w:rsidR="00E139BA" w:rsidRDefault="00E139BA" w:rsidP="00415EE2">
      <w:pPr>
        <w:pStyle w:val="ListParagraph"/>
        <w:spacing w:line="240" w:lineRule="auto"/>
        <w:ind w:left="900"/>
        <w:jc w:val="center"/>
        <w:rPr>
          <w:rFonts w:cs="Times New Roman"/>
          <w:i/>
          <w:sz w:val="20"/>
        </w:rPr>
      </w:pPr>
      <w:r>
        <w:rPr>
          <w:rFonts w:cs="Times New Roman"/>
          <w:sz w:val="20"/>
        </w:rPr>
        <w:t>(sumber : kreasipresentasi.com)</w:t>
      </w:r>
      <w:r>
        <w:rPr>
          <w:rFonts w:cs="Times New Roman"/>
          <w:sz w:val="20"/>
        </w:rPr>
        <w:br/>
      </w:r>
    </w:p>
    <w:p w14:paraId="2CA97E8F" w14:textId="3AD7BCD5" w:rsidR="004D663A" w:rsidRDefault="00BA0077" w:rsidP="001673F0">
      <w:pPr>
        <w:pStyle w:val="ListParagraph"/>
        <w:numPr>
          <w:ilvl w:val="0"/>
          <w:numId w:val="22"/>
        </w:numPr>
        <w:spacing w:line="480" w:lineRule="auto"/>
        <w:ind w:left="1134"/>
        <w:rPr>
          <w:rFonts w:cs="Times New Roman"/>
        </w:rPr>
      </w:pPr>
      <w:r>
        <w:rPr>
          <w:rFonts w:cs="Times New Roman"/>
        </w:rPr>
        <w:t xml:space="preserve">Ukuran merupakan penentu apakah objek tersebut memiliki ukuran besar atau kecil. Ukuran dapat membantu audien dalam menyesuaikan hierarki untuk mengetahui objek mana yang dilihat pertama kali. </w:t>
      </w:r>
    </w:p>
    <w:p w14:paraId="01740CF3" w14:textId="5998DA06" w:rsidR="004D663A" w:rsidRDefault="00DD0282" w:rsidP="001673F0">
      <w:pPr>
        <w:pStyle w:val="ListParagraph"/>
        <w:numPr>
          <w:ilvl w:val="0"/>
          <w:numId w:val="22"/>
        </w:numPr>
        <w:spacing w:line="480" w:lineRule="auto"/>
        <w:ind w:left="1134"/>
        <w:rPr>
          <w:rFonts w:cs="Times New Roman"/>
        </w:rPr>
      </w:pPr>
      <w:r>
        <w:rPr>
          <w:rFonts w:cs="Times New Roman"/>
        </w:rPr>
        <w:t xml:space="preserve">Warna merupakan </w:t>
      </w:r>
      <w:r w:rsidR="00D96472">
        <w:rPr>
          <w:rFonts w:cs="Times New Roman"/>
        </w:rPr>
        <w:t xml:space="preserve">salah satu </w:t>
      </w:r>
      <w:r>
        <w:rPr>
          <w:rFonts w:cs="Times New Roman"/>
        </w:rPr>
        <w:t xml:space="preserve">unsur desain yang dapat menarik perhatian dan mempengaruhi </w:t>
      </w:r>
      <w:r w:rsidR="00D46FBA">
        <w:rPr>
          <w:rFonts w:cs="Times New Roman"/>
        </w:rPr>
        <w:t xml:space="preserve">tingkat </w:t>
      </w:r>
      <w:r>
        <w:rPr>
          <w:rFonts w:cs="Times New Roman"/>
        </w:rPr>
        <w:t>emosi</w:t>
      </w:r>
      <w:r w:rsidR="00D46FBA">
        <w:rPr>
          <w:rFonts w:cs="Times New Roman"/>
        </w:rPr>
        <w:t xml:space="preserve"> terhadap</w:t>
      </w:r>
      <w:r>
        <w:rPr>
          <w:rFonts w:cs="Times New Roman"/>
        </w:rPr>
        <w:t xml:space="preserve"> individu. Warna dapat menggambarkan identitas citra perusahaan dan setiap warna memiliki ciri khas dan karakter tersendiri.</w:t>
      </w:r>
    </w:p>
    <w:p w14:paraId="4775D35C" w14:textId="523AEAFD" w:rsidR="00B71930" w:rsidRDefault="00B71930" w:rsidP="00B71930">
      <w:pPr>
        <w:pStyle w:val="ListParagraph"/>
        <w:spacing w:line="480" w:lineRule="auto"/>
        <w:ind w:left="1134"/>
        <w:jc w:val="center"/>
        <w:rPr>
          <w:rFonts w:cs="Times New Roman"/>
        </w:rPr>
      </w:pPr>
      <w:r w:rsidRPr="00B71930">
        <w:rPr>
          <w:rFonts w:cs="Times New Roman"/>
          <w:noProof/>
          <w:lang w:val="id-ID" w:eastAsia="id-ID"/>
        </w:rPr>
        <w:drawing>
          <wp:inline distT="0" distB="0" distL="0" distR="0" wp14:anchorId="4540CBBA" wp14:editId="36B758DA">
            <wp:extent cx="2743199" cy="1589964"/>
            <wp:effectExtent l="0" t="0" r="635" b="0"/>
            <wp:docPr id="149" name="Picture 14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Background pattern&#10;&#10;Description automatically generated"/>
                    <pic:cNvPicPr/>
                  </pic:nvPicPr>
                  <pic:blipFill>
                    <a:blip r:embed="rId18"/>
                    <a:stretch>
                      <a:fillRect/>
                    </a:stretch>
                  </pic:blipFill>
                  <pic:spPr>
                    <a:xfrm>
                      <a:off x="0" y="0"/>
                      <a:ext cx="2749764" cy="1593769"/>
                    </a:xfrm>
                    <a:prstGeom prst="rect">
                      <a:avLst/>
                    </a:prstGeom>
                  </pic:spPr>
                </pic:pic>
              </a:graphicData>
            </a:graphic>
          </wp:inline>
        </w:drawing>
      </w:r>
    </w:p>
    <w:p w14:paraId="7D6E9D0B" w14:textId="46062971" w:rsidR="00415EE2" w:rsidRDefault="00415EE2" w:rsidP="00F76FD2">
      <w:pPr>
        <w:pStyle w:val="ListParagraph"/>
        <w:spacing w:line="240" w:lineRule="auto"/>
        <w:jc w:val="center"/>
        <w:rPr>
          <w:rFonts w:cs="Times New Roman"/>
          <w:i/>
          <w:sz w:val="20"/>
        </w:rPr>
      </w:pPr>
      <w:r>
        <w:rPr>
          <w:rFonts w:cs="Times New Roman"/>
          <w:b/>
          <w:sz w:val="20"/>
        </w:rPr>
        <w:t>Gambar 2.</w:t>
      </w:r>
      <w:r w:rsidR="008A3542">
        <w:rPr>
          <w:rFonts w:cs="Times New Roman"/>
          <w:b/>
          <w:sz w:val="20"/>
        </w:rPr>
        <w:t>10</w:t>
      </w:r>
      <w:r>
        <w:rPr>
          <w:rFonts w:cs="Times New Roman"/>
          <w:sz w:val="20"/>
        </w:rPr>
        <w:t xml:space="preserve"> </w:t>
      </w:r>
      <w:r w:rsidR="008A3542">
        <w:rPr>
          <w:rFonts w:cs="Times New Roman"/>
          <w:sz w:val="20"/>
        </w:rPr>
        <w:t>warna</w:t>
      </w:r>
    </w:p>
    <w:p w14:paraId="3955C3CD" w14:textId="178BB6FE" w:rsidR="00415EE2" w:rsidRDefault="00415EE2" w:rsidP="00F76FD2">
      <w:pPr>
        <w:pStyle w:val="ListParagraph"/>
        <w:spacing w:line="480" w:lineRule="auto"/>
        <w:jc w:val="center"/>
        <w:rPr>
          <w:rFonts w:cs="Times New Roman"/>
        </w:rPr>
      </w:pPr>
      <w:r>
        <w:rPr>
          <w:rFonts w:cs="Times New Roman"/>
          <w:sz w:val="20"/>
        </w:rPr>
        <w:t>(</w:t>
      </w:r>
      <w:proofErr w:type="gramStart"/>
      <w:r>
        <w:rPr>
          <w:rFonts w:cs="Times New Roman"/>
          <w:sz w:val="20"/>
        </w:rPr>
        <w:t>sumber :</w:t>
      </w:r>
      <w:proofErr w:type="gramEnd"/>
      <w:r>
        <w:rPr>
          <w:rFonts w:cs="Times New Roman"/>
          <w:sz w:val="20"/>
        </w:rPr>
        <w:t xml:space="preserve"> kreasipresentasi.com)</w:t>
      </w:r>
    </w:p>
    <w:p w14:paraId="42D3C595" w14:textId="19C9FEFA" w:rsidR="00F21AAD" w:rsidRDefault="00FF1653" w:rsidP="00A700E3">
      <w:pPr>
        <w:pStyle w:val="subbab2"/>
        <w:ind w:left="709"/>
      </w:pPr>
      <w:bookmarkStart w:id="29" w:name="_Toc78533484"/>
      <w:r>
        <w:t>Teori Warna</w:t>
      </w:r>
      <w:bookmarkEnd w:id="29"/>
    </w:p>
    <w:p w14:paraId="75476BCC" w14:textId="69D9F2C5" w:rsidR="00F21AAD" w:rsidRDefault="00A8228E" w:rsidP="009E1981">
      <w:pPr>
        <w:spacing w:line="480" w:lineRule="auto"/>
        <w:ind w:left="709" w:firstLine="709"/>
      </w:pPr>
      <w:r>
        <w:t>Warna juga merupakan unsur yang sangat tajam untuk menyentuh kepekaan pengelihatan sehingga mampu merancang munculnya rasa haru,sedih,gembira,mood atau semangat, dan lain lain</w:t>
      </w:r>
      <w:r w:rsidR="009E1981">
        <w:t xml:space="preserve"> </w:t>
      </w:r>
      <w:r w:rsidR="009E1981">
        <w:fldChar w:fldCharType="begin" w:fldLock="1"/>
      </w:r>
      <w:r w:rsidR="001B4E54">
        <w:instrText>ADDIN CSL_CITATION {"citationItems":[{"id":"ITEM-1","itemData":{"abstract":"dalam pencatatan data transaksi, membutuhkan waktu yang lama dalam pembuatan dan pencarian data keuangan","author":[{"dropping-particle":"","family":"Adi","given":"Kursianto","non-dropping-particle":"","parse-names":false,"suffix":""}],"container-title":"Andi Offset","id":"ITEM-1","issued":{"date-parts":[["2007"]]},"title":"Pengantar Desain Komunikasi Visual","type":"article-journal"},"uris":["http://www.mendeley.com/documents/?uuid=702a3966-1d3f-4cf5-8fbb-722dca21ccd0"]}],"mendeley":{"formattedCitation":"(Adi, 2007)","plainTextFormattedCitation":"(Adi, 2007)","previouslyFormattedCitation":"(Adi, 2007)"},"properties":{"noteIndex":0},"schema":"https://github.com/citation-style-language/schema/raw/master/csl-citation.json"}</w:instrText>
      </w:r>
      <w:r w:rsidR="009E1981">
        <w:fldChar w:fldCharType="separate"/>
      </w:r>
      <w:r w:rsidR="009E1981" w:rsidRPr="009E1981">
        <w:rPr>
          <w:noProof/>
        </w:rPr>
        <w:t>(Adi, 2007)</w:t>
      </w:r>
      <w:r w:rsidR="009E1981">
        <w:fldChar w:fldCharType="end"/>
      </w:r>
      <w:r w:rsidR="009E1981">
        <w:t xml:space="preserve">. Warna dalam roda warna dikelompokkan menjadi 3 kelompok yaitu warna primer, warna sekunder, dan warna tersier. </w:t>
      </w:r>
    </w:p>
    <w:p w14:paraId="65F84D27" w14:textId="11209314" w:rsidR="005E3754" w:rsidRDefault="005E3754" w:rsidP="001673F0">
      <w:pPr>
        <w:pStyle w:val="ListParagraph"/>
        <w:numPr>
          <w:ilvl w:val="0"/>
          <w:numId w:val="24"/>
        </w:numPr>
        <w:spacing w:line="480" w:lineRule="auto"/>
        <w:ind w:left="1134"/>
      </w:pPr>
      <w:r>
        <w:lastRenderedPageBreak/>
        <w:t xml:space="preserve">Warna primer adalah </w:t>
      </w:r>
      <w:r w:rsidR="00710672">
        <w:t>warna yang menjadi pedom</w:t>
      </w:r>
      <w:r w:rsidR="008036F6">
        <w:t>an</w:t>
      </w:r>
      <w:r w:rsidR="00D46FBA">
        <w:t xml:space="preserve"> atau acuan</w:t>
      </w:r>
      <w:r w:rsidR="00710672">
        <w:t xml:space="preserve"> untuk </w:t>
      </w:r>
      <w:r w:rsidR="00D46FBA">
        <w:t>digunakan</w:t>
      </w:r>
      <w:r w:rsidR="0019610B">
        <w:t xml:space="preserve">. Warna primer atau warna utama </w:t>
      </w:r>
      <w:r w:rsidR="00D46FBA">
        <w:t xml:space="preserve">memiliki </w:t>
      </w:r>
      <w:r w:rsidR="0001267C">
        <w:t xml:space="preserve">beberapa warna yang </w:t>
      </w:r>
      <w:r w:rsidR="0019610B">
        <w:t>terdiri dari warna biru, merah, dan kuning.</w:t>
      </w:r>
    </w:p>
    <w:p w14:paraId="7E66ACE6" w14:textId="0904816F" w:rsidR="0019610B" w:rsidRDefault="0019610B" w:rsidP="001673F0">
      <w:pPr>
        <w:pStyle w:val="ListParagraph"/>
        <w:numPr>
          <w:ilvl w:val="0"/>
          <w:numId w:val="24"/>
        </w:numPr>
        <w:spacing w:line="480" w:lineRule="auto"/>
        <w:ind w:left="1134"/>
      </w:pPr>
      <w:r>
        <w:t xml:space="preserve">Warna sekunder </w:t>
      </w:r>
      <w:r w:rsidR="0001267C">
        <w:t>merupakan</w:t>
      </w:r>
      <w:r>
        <w:t xml:space="preserve"> warna yang </w:t>
      </w:r>
      <w:r w:rsidR="0001267C">
        <w:t>terbentuk</w:t>
      </w:r>
      <w:r>
        <w:t xml:space="preserve"> dari percampuran antara warna-warna primer. Seperti campuran antara warna kuning dengan biru akan menjadi warna hijau, warna hijau tersebut merupakan warna sekunder.</w:t>
      </w:r>
    </w:p>
    <w:p w14:paraId="58332CAC" w14:textId="7F4203A6" w:rsidR="0019610B" w:rsidRDefault="0019610B" w:rsidP="001673F0">
      <w:pPr>
        <w:pStyle w:val="ListParagraph"/>
        <w:numPr>
          <w:ilvl w:val="0"/>
          <w:numId w:val="24"/>
        </w:numPr>
        <w:spacing w:line="480" w:lineRule="auto"/>
        <w:ind w:left="1134"/>
      </w:pPr>
      <w:r>
        <w:t xml:space="preserve"> </w:t>
      </w:r>
      <w:r w:rsidR="005562CC">
        <w:t xml:space="preserve">Warna tersier adalah </w:t>
      </w:r>
      <w:r>
        <w:t xml:space="preserve">warna yang dihasilkan dari </w:t>
      </w:r>
      <w:r w:rsidR="00E62BB5">
        <w:t>pen</w:t>
      </w:r>
      <w:r>
        <w:t xml:space="preserve">campuran </w:t>
      </w:r>
      <w:r w:rsidR="00E62BB5">
        <w:t xml:space="preserve">antara </w:t>
      </w:r>
      <w:r>
        <w:t>satu warna primer dengan satu warna sekunder dalam sebuah ruang warna.</w:t>
      </w:r>
    </w:p>
    <w:p w14:paraId="37AE5368" w14:textId="553CA3EF" w:rsidR="00E47B32" w:rsidRDefault="00014A2E" w:rsidP="00E47B32">
      <w:pPr>
        <w:spacing w:line="480" w:lineRule="auto"/>
        <w:ind w:left="709" w:firstLine="709"/>
      </w:pPr>
      <w:r>
        <w:t>Warna juga memiliki karakter yang berhubungan dengan kondis</w:t>
      </w:r>
      <w:r w:rsidR="005F2F4D">
        <w:t xml:space="preserve">i psikologis dan emosi </w:t>
      </w:r>
      <w:proofErr w:type="gramStart"/>
      <w:r w:rsidR="005F2F4D">
        <w:t>manusia</w:t>
      </w:r>
      <w:r w:rsidR="00204B33">
        <w:t xml:space="preserve"> </w:t>
      </w:r>
      <w:r w:rsidR="005F2F4D">
        <w:t>.</w:t>
      </w:r>
      <w:proofErr w:type="gramEnd"/>
      <w:r w:rsidR="005F2F4D">
        <w:t xml:space="preserve"> Berikut karakter dan penggambaran dari beberapa warna pada psikologis dan emosi manusia</w:t>
      </w:r>
      <w:r w:rsidR="00204B33">
        <w:t xml:space="preserve"> </w:t>
      </w:r>
      <w:r w:rsidR="00204B33">
        <w:fldChar w:fldCharType="begin" w:fldLock="1"/>
      </w:r>
      <w:r w:rsidR="00771268">
        <w:instrText>ADDIN CSL_CITATION {"citationItems":[{"id":"ITEM-1","itemData":{"ISBN":"978-623-7792-06-2","author":[{"dropping-particle":"","family":"Surianto Rustan","given":"","non-dropping-particle":"","parse-names":false,"suffix":""}],"edition":"1","id":"ITEM-1","issued":{"date-parts":[["2020"]]},"number-of-pages":"52","publisher":"CV. Nulisbuku Jendela Dunia","publisher-place":"jakarta","title":"Layout 2020","type":"book"},"uris":["http://www.mendeley.com/documents/?uuid=67e7047c-4e1a-48cd-bc7c-bf219f754755"]}],"mendeley":{"formattedCitation":"(Surianto Rustan, 2020)","plainTextFormattedCitation":"(Surianto Rustan, 2020)","previouslyFormattedCitation":"(Surianto Rustan, 2020)"},"properties":{"noteIndex":0},"schema":"https://github.com/citation-style-language/schema/raw/master/csl-citation.json"}</w:instrText>
      </w:r>
      <w:r w:rsidR="00204B33">
        <w:fldChar w:fldCharType="separate"/>
      </w:r>
      <w:r w:rsidR="00204B33" w:rsidRPr="00204B33">
        <w:rPr>
          <w:noProof/>
        </w:rPr>
        <w:t>(Surianto Rustan, 2020)</w:t>
      </w:r>
      <w:r w:rsidR="00204B33">
        <w:fldChar w:fldCharType="end"/>
      </w:r>
      <w:r w:rsidR="00204B33">
        <w:t xml:space="preserve"> </w:t>
      </w:r>
      <w:r w:rsidR="005F2F4D">
        <w:t>:</w:t>
      </w:r>
    </w:p>
    <w:p w14:paraId="0C9C1911" w14:textId="3C823585" w:rsidR="007F4349" w:rsidRDefault="005F2F4D" w:rsidP="001673F0">
      <w:pPr>
        <w:pStyle w:val="ListParagraph"/>
        <w:numPr>
          <w:ilvl w:val="0"/>
          <w:numId w:val="25"/>
        </w:numPr>
        <w:spacing w:line="480" w:lineRule="auto"/>
        <w:ind w:left="1134"/>
      </w:pPr>
      <w:r>
        <w:t xml:space="preserve">Merah </w:t>
      </w:r>
    </w:p>
    <w:p w14:paraId="25DE613C" w14:textId="2F63BCED" w:rsidR="00F76FD2" w:rsidRDefault="007F4349" w:rsidP="00F76FD2">
      <w:pPr>
        <w:pStyle w:val="ListParagraph"/>
        <w:spacing w:line="240" w:lineRule="auto"/>
        <w:jc w:val="center"/>
        <w:rPr>
          <w:rFonts w:cs="Times New Roman"/>
          <w:i/>
          <w:sz w:val="20"/>
        </w:rPr>
      </w:pPr>
      <w:r w:rsidRPr="007F4349">
        <w:rPr>
          <w:noProof/>
          <w:lang w:val="id-ID" w:eastAsia="id-ID"/>
        </w:rPr>
        <w:drawing>
          <wp:inline distT="0" distB="0" distL="0" distR="0" wp14:anchorId="15C2C1F0" wp14:editId="6B96C4F7">
            <wp:extent cx="2152950" cy="504895"/>
            <wp:effectExtent l="0" t="0" r="0" b="952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52950" cy="504895"/>
                    </a:xfrm>
                    <a:prstGeom prst="rect">
                      <a:avLst/>
                    </a:prstGeom>
                  </pic:spPr>
                </pic:pic>
              </a:graphicData>
            </a:graphic>
          </wp:inline>
        </w:drawing>
      </w:r>
      <w:r w:rsidR="00F76FD2">
        <w:br/>
      </w:r>
      <w:r w:rsidR="00F76FD2">
        <w:rPr>
          <w:rFonts w:cs="Times New Roman"/>
          <w:b/>
          <w:sz w:val="20"/>
        </w:rPr>
        <w:t>Gambar 2.</w:t>
      </w:r>
      <w:r w:rsidR="008A3542">
        <w:rPr>
          <w:rFonts w:cs="Times New Roman"/>
          <w:b/>
          <w:sz w:val="20"/>
        </w:rPr>
        <w:t>11</w:t>
      </w:r>
      <w:r w:rsidR="00F76FD2">
        <w:rPr>
          <w:rFonts w:cs="Times New Roman"/>
          <w:sz w:val="20"/>
        </w:rPr>
        <w:t xml:space="preserve"> </w:t>
      </w:r>
      <w:r w:rsidR="008A3542">
        <w:rPr>
          <w:rFonts w:cs="Times New Roman"/>
          <w:sz w:val="20"/>
        </w:rPr>
        <w:t>palet merah</w:t>
      </w:r>
    </w:p>
    <w:p w14:paraId="5F450E91" w14:textId="3C31F8F0" w:rsidR="00F76FD2" w:rsidRDefault="00F76FD2" w:rsidP="00F76FD2">
      <w:pPr>
        <w:pStyle w:val="ListParagraph"/>
        <w:spacing w:line="480" w:lineRule="auto"/>
        <w:jc w:val="center"/>
        <w:rPr>
          <w:rFonts w:cs="Times New Roman"/>
        </w:rPr>
      </w:pPr>
      <w:r>
        <w:rPr>
          <w:rFonts w:cs="Times New Roman"/>
          <w:sz w:val="20"/>
        </w:rPr>
        <w:t>(</w:t>
      </w:r>
      <w:proofErr w:type="gramStart"/>
      <w:r>
        <w:rPr>
          <w:rFonts w:cs="Times New Roman"/>
          <w:sz w:val="20"/>
        </w:rPr>
        <w:t>sumber :</w:t>
      </w:r>
      <w:proofErr w:type="gramEnd"/>
      <w:r>
        <w:rPr>
          <w:rFonts w:cs="Times New Roman"/>
          <w:sz w:val="20"/>
        </w:rPr>
        <w:t xml:space="preserve"> </w:t>
      </w:r>
      <w:r w:rsidR="00BD4E47">
        <w:rPr>
          <w:rFonts w:cs="Times New Roman"/>
          <w:sz w:val="20"/>
        </w:rPr>
        <w:t>color.adobe.com</w:t>
      </w:r>
      <w:r>
        <w:rPr>
          <w:rFonts w:cs="Times New Roman"/>
          <w:sz w:val="20"/>
        </w:rPr>
        <w:t>)</w:t>
      </w:r>
    </w:p>
    <w:p w14:paraId="17BC8A84" w14:textId="69BDCEE6" w:rsidR="005F2F4D" w:rsidRDefault="007F4349" w:rsidP="007F4349">
      <w:pPr>
        <w:pStyle w:val="ListParagraph"/>
        <w:spacing w:line="480" w:lineRule="auto"/>
        <w:ind w:left="1134"/>
      </w:pPr>
      <w:r>
        <w:t xml:space="preserve">Memiliki </w:t>
      </w:r>
      <w:r w:rsidR="004424FD">
        <w:t>karakter</w:t>
      </w:r>
      <w:r>
        <w:t xml:space="preserve"> </w:t>
      </w:r>
      <w:r w:rsidR="005F2F4D">
        <w:t xml:space="preserve">amarah, </w:t>
      </w:r>
      <w:r w:rsidR="005F2F4D" w:rsidRPr="005F2F4D">
        <w:t xml:space="preserve">gairah, kuat, energi, api, cinta, roman, gembira, cepat, panas, sombong, ambisi, pemimpin, </w:t>
      </w:r>
      <w:r w:rsidR="005F2F4D">
        <w:t xml:space="preserve">dan </w:t>
      </w:r>
      <w:r w:rsidR="005F2F4D" w:rsidRPr="005F2F4D">
        <w:t>maskulin</w:t>
      </w:r>
      <w:r w:rsidR="005F2F4D">
        <w:t>.</w:t>
      </w:r>
    </w:p>
    <w:p w14:paraId="1743C982" w14:textId="35C8BF0A" w:rsidR="00537E6B" w:rsidRDefault="005F2F4D" w:rsidP="001673F0">
      <w:pPr>
        <w:pStyle w:val="ListParagraph"/>
        <w:numPr>
          <w:ilvl w:val="0"/>
          <w:numId w:val="25"/>
        </w:numPr>
        <w:spacing w:line="480" w:lineRule="auto"/>
        <w:ind w:left="1134"/>
      </w:pPr>
      <w:r>
        <w:t>Kuning</w:t>
      </w:r>
    </w:p>
    <w:p w14:paraId="4E7DAA40" w14:textId="0880EF1B" w:rsidR="00F76FD2" w:rsidRDefault="004424FD" w:rsidP="00F76FD2">
      <w:pPr>
        <w:pStyle w:val="ListParagraph"/>
        <w:spacing w:line="240" w:lineRule="auto"/>
        <w:jc w:val="center"/>
        <w:rPr>
          <w:rFonts w:cs="Times New Roman"/>
          <w:i/>
          <w:sz w:val="20"/>
        </w:rPr>
      </w:pPr>
      <w:r w:rsidRPr="004424FD">
        <w:rPr>
          <w:noProof/>
          <w:lang w:val="id-ID" w:eastAsia="id-ID"/>
        </w:rPr>
        <w:drawing>
          <wp:inline distT="0" distB="0" distL="0" distR="0" wp14:anchorId="2D69CA8E" wp14:editId="4E8C8213">
            <wp:extent cx="2219635" cy="495369"/>
            <wp:effectExtent l="0" t="0" r="9525" b="0"/>
            <wp:docPr id="170" name="Picture 170" descr="Chart, treemap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Chart, treemap chart&#10;&#10;Description automatically generated with medium confidence"/>
                    <pic:cNvPicPr/>
                  </pic:nvPicPr>
                  <pic:blipFill>
                    <a:blip r:embed="rId20"/>
                    <a:stretch>
                      <a:fillRect/>
                    </a:stretch>
                  </pic:blipFill>
                  <pic:spPr>
                    <a:xfrm>
                      <a:off x="0" y="0"/>
                      <a:ext cx="2219635" cy="495369"/>
                    </a:xfrm>
                    <a:prstGeom prst="rect">
                      <a:avLst/>
                    </a:prstGeom>
                  </pic:spPr>
                </pic:pic>
              </a:graphicData>
            </a:graphic>
          </wp:inline>
        </w:drawing>
      </w:r>
      <w:r w:rsidR="00F76FD2">
        <w:br/>
      </w:r>
      <w:r w:rsidR="00F76FD2">
        <w:rPr>
          <w:rFonts w:cs="Times New Roman"/>
          <w:b/>
          <w:sz w:val="20"/>
        </w:rPr>
        <w:t>Gambar 2.</w:t>
      </w:r>
      <w:r w:rsidR="008A3542">
        <w:rPr>
          <w:rFonts w:cs="Times New Roman"/>
          <w:b/>
          <w:sz w:val="20"/>
        </w:rPr>
        <w:t>12</w:t>
      </w:r>
      <w:r w:rsidR="00F76FD2">
        <w:rPr>
          <w:rFonts w:cs="Times New Roman"/>
          <w:sz w:val="20"/>
        </w:rPr>
        <w:t xml:space="preserve"> </w:t>
      </w:r>
      <w:r w:rsidR="008A3542">
        <w:rPr>
          <w:rFonts w:cs="Times New Roman"/>
          <w:sz w:val="20"/>
        </w:rPr>
        <w:t>palet kuning</w:t>
      </w:r>
    </w:p>
    <w:p w14:paraId="45F92E5E" w14:textId="34838B46" w:rsidR="00F76FD2" w:rsidRDefault="00F76FD2" w:rsidP="00F76FD2">
      <w:pPr>
        <w:pStyle w:val="ListParagraph"/>
        <w:spacing w:line="480" w:lineRule="auto"/>
        <w:jc w:val="center"/>
        <w:rPr>
          <w:rFonts w:cs="Times New Roman"/>
        </w:rPr>
      </w:pPr>
      <w:r>
        <w:rPr>
          <w:rFonts w:cs="Times New Roman"/>
          <w:sz w:val="20"/>
        </w:rPr>
        <w:t>(</w:t>
      </w:r>
      <w:proofErr w:type="gramStart"/>
      <w:r>
        <w:rPr>
          <w:rFonts w:cs="Times New Roman"/>
          <w:sz w:val="20"/>
        </w:rPr>
        <w:t>sumber :</w:t>
      </w:r>
      <w:proofErr w:type="gramEnd"/>
      <w:r>
        <w:rPr>
          <w:rFonts w:cs="Times New Roman"/>
          <w:sz w:val="20"/>
        </w:rPr>
        <w:t xml:space="preserve"> </w:t>
      </w:r>
      <w:r w:rsidR="00BD4E47">
        <w:rPr>
          <w:rFonts w:cs="Times New Roman"/>
          <w:sz w:val="20"/>
        </w:rPr>
        <w:t>color.adobe.com</w:t>
      </w:r>
      <w:r>
        <w:rPr>
          <w:rFonts w:cs="Times New Roman"/>
          <w:sz w:val="20"/>
        </w:rPr>
        <w:t>)</w:t>
      </w:r>
    </w:p>
    <w:p w14:paraId="16E71951" w14:textId="1F9269FF" w:rsidR="005F2F4D" w:rsidRDefault="003F2FAB" w:rsidP="00537E6B">
      <w:pPr>
        <w:pStyle w:val="ListParagraph"/>
        <w:spacing w:line="480" w:lineRule="auto"/>
        <w:ind w:left="1134"/>
      </w:pPr>
      <w:r>
        <w:t xml:space="preserve">Memiliki karakter </w:t>
      </w:r>
      <w:r w:rsidR="005F2F4D" w:rsidRPr="005F2F4D">
        <w:t xml:space="preserve">gembira, bahagia, tanah, optimis, cerdas, idealisme, kaya (emas), musim panas, harapan, udara, liberalisme, pengecut, </w:t>
      </w:r>
      <w:r w:rsidR="005F2F4D">
        <w:t xml:space="preserve">dan </w:t>
      </w:r>
      <w:r w:rsidR="005F2F4D" w:rsidRPr="005F2F4D">
        <w:t>sakit (karantina)</w:t>
      </w:r>
      <w:r w:rsidR="005F2F4D">
        <w:t>.</w:t>
      </w:r>
    </w:p>
    <w:p w14:paraId="4EF927B0" w14:textId="477472CA" w:rsidR="00747F22" w:rsidRDefault="00747F22" w:rsidP="00537E6B">
      <w:pPr>
        <w:pStyle w:val="ListParagraph"/>
        <w:spacing w:line="480" w:lineRule="auto"/>
        <w:ind w:left="1134"/>
      </w:pPr>
    </w:p>
    <w:p w14:paraId="59647FC8" w14:textId="77777777" w:rsidR="00747F22" w:rsidRDefault="00747F22" w:rsidP="00537E6B">
      <w:pPr>
        <w:pStyle w:val="ListParagraph"/>
        <w:spacing w:line="480" w:lineRule="auto"/>
        <w:ind w:left="1134"/>
      </w:pPr>
    </w:p>
    <w:p w14:paraId="70957434" w14:textId="6159E312" w:rsidR="004424FD" w:rsidRDefault="005F2F4D" w:rsidP="001673F0">
      <w:pPr>
        <w:pStyle w:val="ListParagraph"/>
        <w:numPr>
          <w:ilvl w:val="0"/>
          <w:numId w:val="25"/>
        </w:numPr>
        <w:spacing w:line="480" w:lineRule="auto"/>
        <w:ind w:left="1134"/>
      </w:pPr>
      <w:r>
        <w:lastRenderedPageBreak/>
        <w:t xml:space="preserve">Hijau </w:t>
      </w:r>
    </w:p>
    <w:p w14:paraId="7ACF17C8" w14:textId="7D8C6F67" w:rsidR="00F76FD2" w:rsidRDefault="00AA6CB0" w:rsidP="00F76FD2">
      <w:pPr>
        <w:pStyle w:val="ListParagraph"/>
        <w:spacing w:line="240" w:lineRule="auto"/>
        <w:jc w:val="center"/>
        <w:rPr>
          <w:rFonts w:cs="Times New Roman"/>
          <w:i/>
          <w:sz w:val="20"/>
        </w:rPr>
      </w:pPr>
      <w:r w:rsidRPr="00AA6CB0">
        <w:rPr>
          <w:noProof/>
          <w:lang w:val="id-ID" w:eastAsia="id-ID"/>
        </w:rPr>
        <w:drawing>
          <wp:inline distT="0" distB="0" distL="0" distR="0" wp14:anchorId="1070723A" wp14:editId="44DADC55">
            <wp:extent cx="2305372" cy="457264"/>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05372" cy="457264"/>
                    </a:xfrm>
                    <a:prstGeom prst="rect">
                      <a:avLst/>
                    </a:prstGeom>
                  </pic:spPr>
                </pic:pic>
              </a:graphicData>
            </a:graphic>
          </wp:inline>
        </w:drawing>
      </w:r>
      <w:r w:rsidR="00F76FD2">
        <w:br/>
      </w:r>
      <w:r w:rsidR="00F76FD2">
        <w:rPr>
          <w:rFonts w:cs="Times New Roman"/>
          <w:b/>
          <w:sz w:val="20"/>
        </w:rPr>
        <w:t>Gambar 2.</w:t>
      </w:r>
      <w:r w:rsidR="008A3542">
        <w:rPr>
          <w:rFonts w:cs="Times New Roman"/>
          <w:b/>
          <w:sz w:val="20"/>
        </w:rPr>
        <w:t>13</w:t>
      </w:r>
      <w:r w:rsidR="00F76FD2">
        <w:rPr>
          <w:rFonts w:cs="Times New Roman"/>
          <w:sz w:val="20"/>
        </w:rPr>
        <w:t xml:space="preserve"> </w:t>
      </w:r>
      <w:r w:rsidR="008A3542">
        <w:rPr>
          <w:rFonts w:cs="Times New Roman"/>
          <w:sz w:val="20"/>
        </w:rPr>
        <w:t>Palet Hijau</w:t>
      </w:r>
    </w:p>
    <w:p w14:paraId="75D0404D" w14:textId="4D92F097" w:rsidR="00F76FD2" w:rsidRDefault="00F76FD2" w:rsidP="00F76FD2">
      <w:pPr>
        <w:pStyle w:val="ListParagraph"/>
        <w:spacing w:line="480" w:lineRule="auto"/>
        <w:jc w:val="center"/>
        <w:rPr>
          <w:rFonts w:cs="Times New Roman"/>
        </w:rPr>
      </w:pPr>
      <w:r>
        <w:rPr>
          <w:rFonts w:cs="Times New Roman"/>
          <w:sz w:val="20"/>
        </w:rPr>
        <w:t>(</w:t>
      </w:r>
      <w:proofErr w:type="gramStart"/>
      <w:r>
        <w:rPr>
          <w:rFonts w:cs="Times New Roman"/>
          <w:sz w:val="20"/>
        </w:rPr>
        <w:t>sumber :</w:t>
      </w:r>
      <w:proofErr w:type="gramEnd"/>
      <w:r>
        <w:rPr>
          <w:rFonts w:cs="Times New Roman"/>
          <w:sz w:val="20"/>
        </w:rPr>
        <w:t xml:space="preserve"> </w:t>
      </w:r>
      <w:r w:rsidR="00BD4E47">
        <w:rPr>
          <w:rFonts w:cs="Times New Roman"/>
          <w:sz w:val="20"/>
        </w:rPr>
        <w:t>color.adobe.com</w:t>
      </w:r>
      <w:r>
        <w:rPr>
          <w:rFonts w:cs="Times New Roman"/>
          <w:sz w:val="20"/>
        </w:rPr>
        <w:t>)</w:t>
      </w:r>
    </w:p>
    <w:p w14:paraId="43ED0122" w14:textId="6A2771F0" w:rsidR="005F2F4D" w:rsidRDefault="003F2FAB" w:rsidP="004424FD">
      <w:pPr>
        <w:pStyle w:val="ListParagraph"/>
        <w:spacing w:line="480" w:lineRule="auto"/>
        <w:ind w:left="1134"/>
      </w:pPr>
      <w:r>
        <w:t xml:space="preserve">Memiliki karakter </w:t>
      </w:r>
      <w:r w:rsidR="00204B33" w:rsidRPr="00204B33">
        <w:t xml:space="preserve">alam, musim semi, kesuburan, masa muda, lingkungan hidup, kekayaan, uang (Amerika), nasib baik, giat, </w:t>
      </w:r>
      <w:r w:rsidR="00204B33">
        <w:t xml:space="preserve">dan </w:t>
      </w:r>
      <w:r w:rsidR="00204B33" w:rsidRPr="00204B33">
        <w:t>murah hati</w:t>
      </w:r>
      <w:r w:rsidR="00204B33">
        <w:t>.</w:t>
      </w:r>
    </w:p>
    <w:p w14:paraId="0DB3D910" w14:textId="1B438ABD" w:rsidR="003F2FAB" w:rsidRDefault="005F2F4D" w:rsidP="001673F0">
      <w:pPr>
        <w:pStyle w:val="ListParagraph"/>
        <w:numPr>
          <w:ilvl w:val="0"/>
          <w:numId w:val="25"/>
        </w:numPr>
        <w:spacing w:line="480" w:lineRule="auto"/>
        <w:ind w:left="1134"/>
      </w:pPr>
      <w:r>
        <w:t xml:space="preserve">Putih </w:t>
      </w:r>
    </w:p>
    <w:p w14:paraId="092E30AE" w14:textId="79EA9C8A" w:rsidR="00AA6CB0" w:rsidRDefault="003D7981" w:rsidP="006E3FEC">
      <w:pPr>
        <w:pStyle w:val="ListParagraph"/>
        <w:spacing w:line="480" w:lineRule="auto"/>
        <w:ind w:left="990"/>
        <w:jc w:val="center"/>
      </w:pPr>
      <w:r>
        <w:rPr>
          <w:noProof/>
          <w:lang w:val="id-ID" w:eastAsia="id-ID"/>
        </w:rPr>
        <w:drawing>
          <wp:inline distT="0" distB="0" distL="0" distR="0" wp14:anchorId="6533E3EF" wp14:editId="6C750159">
            <wp:extent cx="2066925" cy="423013"/>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76412" cy="445420"/>
                    </a:xfrm>
                    <a:prstGeom prst="rect">
                      <a:avLst/>
                    </a:prstGeom>
                    <a:noFill/>
                    <a:ln>
                      <a:noFill/>
                    </a:ln>
                  </pic:spPr>
                </pic:pic>
              </a:graphicData>
            </a:graphic>
          </wp:inline>
        </w:drawing>
      </w:r>
    </w:p>
    <w:p w14:paraId="4659E022" w14:textId="29B6733E" w:rsidR="003D7981" w:rsidRDefault="003D7981" w:rsidP="006E3FEC">
      <w:pPr>
        <w:pStyle w:val="ListParagraph"/>
        <w:spacing w:line="240" w:lineRule="auto"/>
        <w:ind w:left="990"/>
        <w:jc w:val="center"/>
        <w:rPr>
          <w:rFonts w:cs="Times New Roman"/>
          <w:i/>
          <w:sz w:val="20"/>
        </w:rPr>
      </w:pPr>
      <w:r>
        <w:rPr>
          <w:rFonts w:cs="Times New Roman"/>
          <w:b/>
          <w:sz w:val="20"/>
        </w:rPr>
        <w:t>Gambar 2.</w:t>
      </w:r>
      <w:r w:rsidR="008A3542">
        <w:rPr>
          <w:rFonts w:cs="Times New Roman"/>
          <w:b/>
          <w:sz w:val="20"/>
        </w:rPr>
        <w:t>14</w:t>
      </w:r>
      <w:r>
        <w:rPr>
          <w:rFonts w:cs="Times New Roman"/>
          <w:sz w:val="20"/>
        </w:rPr>
        <w:t xml:space="preserve"> </w:t>
      </w:r>
      <w:r w:rsidR="008A3542">
        <w:rPr>
          <w:rFonts w:cs="Times New Roman"/>
          <w:sz w:val="20"/>
        </w:rPr>
        <w:t>Putih</w:t>
      </w:r>
    </w:p>
    <w:p w14:paraId="00F84FB9" w14:textId="50D12F7D" w:rsidR="003D7981" w:rsidRDefault="003D7981" w:rsidP="006E3FEC">
      <w:pPr>
        <w:pStyle w:val="ListParagraph"/>
        <w:spacing w:line="480" w:lineRule="auto"/>
        <w:ind w:left="990"/>
        <w:jc w:val="center"/>
        <w:rPr>
          <w:rFonts w:cs="Times New Roman"/>
        </w:rPr>
      </w:pPr>
      <w:r>
        <w:rPr>
          <w:rFonts w:cs="Times New Roman"/>
          <w:sz w:val="20"/>
        </w:rPr>
        <w:t>(</w:t>
      </w:r>
      <w:proofErr w:type="gramStart"/>
      <w:r>
        <w:rPr>
          <w:rFonts w:cs="Times New Roman"/>
          <w:sz w:val="20"/>
        </w:rPr>
        <w:t>sumber :</w:t>
      </w:r>
      <w:proofErr w:type="gramEnd"/>
      <w:r>
        <w:rPr>
          <w:rFonts w:cs="Times New Roman"/>
          <w:sz w:val="20"/>
        </w:rPr>
        <w:t xml:space="preserve"> </w:t>
      </w:r>
      <w:r w:rsidR="00BD4E47">
        <w:rPr>
          <w:rFonts w:cs="Times New Roman"/>
          <w:sz w:val="20"/>
        </w:rPr>
        <w:t>color.adobe.com</w:t>
      </w:r>
      <w:r>
        <w:rPr>
          <w:rFonts w:cs="Times New Roman"/>
          <w:sz w:val="20"/>
        </w:rPr>
        <w:t>)</w:t>
      </w:r>
    </w:p>
    <w:p w14:paraId="38844BBA" w14:textId="77777777" w:rsidR="003D7981" w:rsidRDefault="003D7981" w:rsidP="003D7981">
      <w:pPr>
        <w:pStyle w:val="ListParagraph"/>
        <w:spacing w:line="480" w:lineRule="auto"/>
        <w:ind w:left="1134"/>
        <w:jc w:val="center"/>
      </w:pPr>
    </w:p>
    <w:p w14:paraId="39D76634" w14:textId="479AF927" w:rsidR="005F2F4D" w:rsidRDefault="003F2FAB" w:rsidP="003F2FAB">
      <w:pPr>
        <w:pStyle w:val="ListParagraph"/>
        <w:spacing w:line="480" w:lineRule="auto"/>
        <w:ind w:left="1134"/>
      </w:pPr>
      <w:r>
        <w:t xml:space="preserve">Memiliki karakter </w:t>
      </w:r>
      <w:r w:rsidR="00204B33" w:rsidRPr="00204B33">
        <w:t xml:space="preserve">Rendah hati, suci, netral, tidak kreatif, masa muda, bersih, cahaya, penghormatan, kebenaran, salju, </w:t>
      </w:r>
      <w:r w:rsidR="00204B33">
        <w:t xml:space="preserve">dan </w:t>
      </w:r>
      <w:r w:rsidR="00204B33" w:rsidRPr="00204B33">
        <w:t>damai</w:t>
      </w:r>
      <w:r w:rsidR="005F2F4D">
        <w:t>.</w:t>
      </w:r>
    </w:p>
    <w:p w14:paraId="0C0F8154" w14:textId="0224D61B" w:rsidR="003F2FAB" w:rsidRDefault="005F2F4D" w:rsidP="001673F0">
      <w:pPr>
        <w:pStyle w:val="ListParagraph"/>
        <w:numPr>
          <w:ilvl w:val="0"/>
          <w:numId w:val="25"/>
        </w:numPr>
        <w:spacing w:line="480" w:lineRule="auto"/>
        <w:ind w:left="1134"/>
      </w:pPr>
      <w:r>
        <w:t>Biru</w:t>
      </w:r>
    </w:p>
    <w:p w14:paraId="7D8B52BF" w14:textId="058103FB" w:rsidR="00F76FD2" w:rsidRDefault="00F76FD2" w:rsidP="00F76FD2">
      <w:pPr>
        <w:pStyle w:val="ListParagraph"/>
        <w:spacing w:line="240" w:lineRule="auto"/>
        <w:ind w:left="990"/>
        <w:jc w:val="center"/>
        <w:rPr>
          <w:rFonts w:cs="Times New Roman"/>
          <w:i/>
          <w:sz w:val="20"/>
        </w:rPr>
      </w:pPr>
      <w:r w:rsidRPr="00F76FD2">
        <w:rPr>
          <w:noProof/>
          <w:lang w:val="id-ID" w:eastAsia="id-ID"/>
        </w:rPr>
        <w:drawing>
          <wp:inline distT="0" distB="0" distL="0" distR="0" wp14:anchorId="0E753C81" wp14:editId="429EE5CC">
            <wp:extent cx="2172003" cy="485843"/>
            <wp:effectExtent l="0" t="0" r="0" b="9525"/>
            <wp:docPr id="176" name="Picture 176"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Shape, rectangle&#10;&#10;Description automatically generated"/>
                    <pic:cNvPicPr/>
                  </pic:nvPicPr>
                  <pic:blipFill>
                    <a:blip r:embed="rId23"/>
                    <a:stretch>
                      <a:fillRect/>
                    </a:stretch>
                  </pic:blipFill>
                  <pic:spPr>
                    <a:xfrm>
                      <a:off x="0" y="0"/>
                      <a:ext cx="2172003" cy="485843"/>
                    </a:xfrm>
                    <a:prstGeom prst="rect">
                      <a:avLst/>
                    </a:prstGeom>
                  </pic:spPr>
                </pic:pic>
              </a:graphicData>
            </a:graphic>
          </wp:inline>
        </w:drawing>
      </w:r>
      <w:r>
        <w:br/>
      </w:r>
      <w:r>
        <w:rPr>
          <w:rFonts w:cs="Times New Roman"/>
          <w:b/>
          <w:sz w:val="20"/>
        </w:rPr>
        <w:t>Gambar 2.</w:t>
      </w:r>
      <w:r w:rsidR="008A3542">
        <w:rPr>
          <w:rFonts w:cs="Times New Roman"/>
          <w:b/>
          <w:sz w:val="20"/>
        </w:rPr>
        <w:t>15</w:t>
      </w:r>
      <w:r>
        <w:rPr>
          <w:rFonts w:cs="Times New Roman"/>
          <w:sz w:val="20"/>
        </w:rPr>
        <w:t xml:space="preserve"> </w:t>
      </w:r>
      <w:r w:rsidR="008A3542">
        <w:rPr>
          <w:rFonts w:cs="Times New Roman"/>
          <w:sz w:val="20"/>
        </w:rPr>
        <w:t>Palet Biru</w:t>
      </w:r>
    </w:p>
    <w:p w14:paraId="64F258BA" w14:textId="39B800AC" w:rsidR="00F76FD2" w:rsidRDefault="00F76FD2" w:rsidP="00F76FD2">
      <w:pPr>
        <w:pStyle w:val="ListParagraph"/>
        <w:spacing w:line="480" w:lineRule="auto"/>
        <w:ind w:left="990"/>
        <w:jc w:val="center"/>
        <w:rPr>
          <w:rFonts w:cs="Times New Roman"/>
        </w:rPr>
      </w:pPr>
      <w:r>
        <w:rPr>
          <w:rFonts w:cs="Times New Roman"/>
          <w:sz w:val="20"/>
        </w:rPr>
        <w:t>(</w:t>
      </w:r>
      <w:proofErr w:type="gramStart"/>
      <w:r>
        <w:rPr>
          <w:rFonts w:cs="Times New Roman"/>
          <w:sz w:val="20"/>
        </w:rPr>
        <w:t>sumber :</w:t>
      </w:r>
      <w:proofErr w:type="gramEnd"/>
      <w:r>
        <w:rPr>
          <w:rFonts w:cs="Times New Roman"/>
          <w:sz w:val="20"/>
        </w:rPr>
        <w:t xml:space="preserve"> </w:t>
      </w:r>
      <w:r w:rsidR="00BD4E47">
        <w:rPr>
          <w:rFonts w:cs="Times New Roman"/>
          <w:sz w:val="20"/>
        </w:rPr>
        <w:t>color.adobe.com</w:t>
      </w:r>
      <w:r>
        <w:rPr>
          <w:rFonts w:cs="Times New Roman"/>
          <w:sz w:val="20"/>
        </w:rPr>
        <w:t>)</w:t>
      </w:r>
    </w:p>
    <w:p w14:paraId="09000120" w14:textId="0C0D3253" w:rsidR="005F2F4D" w:rsidRDefault="003F2FAB" w:rsidP="003F2FAB">
      <w:pPr>
        <w:pStyle w:val="ListParagraph"/>
        <w:spacing w:line="480" w:lineRule="auto"/>
        <w:ind w:left="1134"/>
      </w:pPr>
      <w:r>
        <w:t xml:space="preserve">Memiliki karakter atau bermakna </w:t>
      </w:r>
      <w:r w:rsidR="00204B33">
        <w:t xml:space="preserve">laut, </w:t>
      </w:r>
      <w:r w:rsidR="00204B33" w:rsidRPr="00204B33">
        <w:t xml:space="preserve">produktif, isi, dalam, langit, damai, kesatuan, harmoni, tenang, percaya, sejuk, kolot, air es, setia, bersih, teknologi, </w:t>
      </w:r>
      <w:r w:rsidR="00204B33">
        <w:t xml:space="preserve">dan </w:t>
      </w:r>
      <w:r w:rsidR="00204B33" w:rsidRPr="00204B33">
        <w:t>musim dingin</w:t>
      </w:r>
      <w:r w:rsidR="00204B33">
        <w:t>.</w:t>
      </w:r>
    </w:p>
    <w:p w14:paraId="578AAF3A" w14:textId="274EF9B8" w:rsidR="003F2FAB" w:rsidRDefault="005F2F4D" w:rsidP="001673F0">
      <w:pPr>
        <w:pStyle w:val="ListParagraph"/>
        <w:numPr>
          <w:ilvl w:val="0"/>
          <w:numId w:val="25"/>
        </w:numPr>
        <w:spacing w:line="480" w:lineRule="auto"/>
        <w:ind w:left="1134"/>
      </w:pPr>
      <w:r>
        <w:t xml:space="preserve">Hitam </w:t>
      </w:r>
    </w:p>
    <w:p w14:paraId="73D2E9AF" w14:textId="6CA3B62E" w:rsidR="001A19BA" w:rsidRDefault="001A19BA" w:rsidP="001A19BA">
      <w:pPr>
        <w:pStyle w:val="ListParagraph"/>
        <w:spacing w:line="240" w:lineRule="auto"/>
        <w:jc w:val="center"/>
        <w:rPr>
          <w:rFonts w:cs="Times New Roman"/>
          <w:i/>
          <w:sz w:val="20"/>
        </w:rPr>
      </w:pPr>
      <w:r>
        <w:rPr>
          <w:noProof/>
          <w:lang w:val="id-ID" w:eastAsia="id-ID"/>
        </w:rPr>
        <w:drawing>
          <wp:inline distT="0" distB="0" distL="0" distR="0" wp14:anchorId="62A00FE0" wp14:editId="6AEA34DC">
            <wp:extent cx="2047798" cy="41910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00324" cy="429850"/>
                    </a:xfrm>
                    <a:prstGeom prst="rect">
                      <a:avLst/>
                    </a:prstGeom>
                    <a:noFill/>
                    <a:ln>
                      <a:noFill/>
                    </a:ln>
                  </pic:spPr>
                </pic:pic>
              </a:graphicData>
            </a:graphic>
          </wp:inline>
        </w:drawing>
      </w:r>
      <w:r>
        <w:br/>
      </w:r>
      <w:r>
        <w:rPr>
          <w:rFonts w:cs="Times New Roman"/>
          <w:b/>
          <w:sz w:val="20"/>
        </w:rPr>
        <w:t>Gambar 2.</w:t>
      </w:r>
      <w:r w:rsidR="008A3542">
        <w:rPr>
          <w:rFonts w:cs="Times New Roman"/>
          <w:b/>
          <w:sz w:val="20"/>
        </w:rPr>
        <w:t>1</w:t>
      </w:r>
      <w:r>
        <w:rPr>
          <w:rFonts w:cs="Times New Roman"/>
          <w:b/>
          <w:sz w:val="20"/>
        </w:rPr>
        <w:t>6</w:t>
      </w:r>
      <w:r>
        <w:rPr>
          <w:rFonts w:cs="Times New Roman"/>
          <w:sz w:val="20"/>
        </w:rPr>
        <w:t xml:space="preserve"> </w:t>
      </w:r>
      <w:r w:rsidR="008A3542">
        <w:rPr>
          <w:rFonts w:cs="Times New Roman"/>
          <w:sz w:val="20"/>
        </w:rPr>
        <w:t>Hitam</w:t>
      </w:r>
    </w:p>
    <w:p w14:paraId="7D5BC453" w14:textId="124B1335" w:rsidR="001A19BA" w:rsidRDefault="001A19BA" w:rsidP="001A19BA">
      <w:pPr>
        <w:pStyle w:val="ListParagraph"/>
        <w:spacing w:line="480" w:lineRule="auto"/>
        <w:jc w:val="center"/>
        <w:rPr>
          <w:rFonts w:cs="Times New Roman"/>
        </w:rPr>
      </w:pPr>
      <w:r>
        <w:rPr>
          <w:rFonts w:cs="Times New Roman"/>
          <w:sz w:val="20"/>
        </w:rPr>
        <w:t>(</w:t>
      </w:r>
      <w:proofErr w:type="gramStart"/>
      <w:r>
        <w:rPr>
          <w:rFonts w:cs="Times New Roman"/>
          <w:sz w:val="20"/>
        </w:rPr>
        <w:t>sumber :</w:t>
      </w:r>
      <w:proofErr w:type="gramEnd"/>
      <w:r>
        <w:rPr>
          <w:rFonts w:cs="Times New Roman"/>
          <w:sz w:val="20"/>
        </w:rPr>
        <w:t xml:space="preserve"> </w:t>
      </w:r>
      <w:r w:rsidR="00BD4E47">
        <w:rPr>
          <w:rFonts w:cs="Times New Roman"/>
          <w:sz w:val="20"/>
        </w:rPr>
        <w:t>color.adobe.com</w:t>
      </w:r>
      <w:r>
        <w:rPr>
          <w:rFonts w:cs="Times New Roman"/>
          <w:sz w:val="20"/>
        </w:rPr>
        <w:t>)</w:t>
      </w:r>
    </w:p>
    <w:p w14:paraId="41EFED25" w14:textId="7F86F1AC" w:rsidR="005F2F4D" w:rsidRDefault="003F2FAB" w:rsidP="003F2FAB">
      <w:pPr>
        <w:pStyle w:val="ListParagraph"/>
        <w:spacing w:line="480" w:lineRule="auto"/>
        <w:ind w:left="1134"/>
      </w:pPr>
      <w:r>
        <w:t>Memiliki karakter k</w:t>
      </w:r>
      <w:r w:rsidR="00204B33" w:rsidRPr="00204B33">
        <w:t xml:space="preserve">lasik, baru, ketakutan, depresi, kemarahan, kematian (tradisi Barat), kecerdasan, pemberontakan, misteri, </w:t>
      </w:r>
      <w:r w:rsidR="00204B33">
        <w:t xml:space="preserve">dan </w:t>
      </w:r>
      <w:r w:rsidR="00204B33" w:rsidRPr="00204B33">
        <w:t>ketiadaan</w:t>
      </w:r>
      <w:r w:rsidR="00204B33">
        <w:t>.</w:t>
      </w:r>
    </w:p>
    <w:p w14:paraId="76F24167" w14:textId="77777777" w:rsidR="00747F22" w:rsidRDefault="00747F22" w:rsidP="003F2FAB">
      <w:pPr>
        <w:pStyle w:val="ListParagraph"/>
        <w:spacing w:line="480" w:lineRule="auto"/>
        <w:ind w:left="1134"/>
      </w:pPr>
    </w:p>
    <w:p w14:paraId="371126D4" w14:textId="4000E057" w:rsidR="003F2FAB" w:rsidRDefault="00204B33" w:rsidP="001673F0">
      <w:pPr>
        <w:pStyle w:val="ListParagraph"/>
        <w:numPr>
          <w:ilvl w:val="0"/>
          <w:numId w:val="25"/>
        </w:numPr>
        <w:spacing w:line="480" w:lineRule="auto"/>
        <w:ind w:left="1134"/>
      </w:pPr>
      <w:r>
        <w:lastRenderedPageBreak/>
        <w:t xml:space="preserve">Ungu </w:t>
      </w:r>
    </w:p>
    <w:p w14:paraId="22B77599" w14:textId="2103520A" w:rsidR="00AA7DC8" w:rsidRDefault="00AA7DC8" w:rsidP="00AA7DC8">
      <w:pPr>
        <w:pStyle w:val="ListParagraph"/>
        <w:spacing w:line="240" w:lineRule="auto"/>
        <w:jc w:val="center"/>
        <w:rPr>
          <w:rFonts w:cs="Times New Roman"/>
          <w:i/>
          <w:sz w:val="20"/>
        </w:rPr>
      </w:pPr>
      <w:r w:rsidRPr="00AA7DC8">
        <w:rPr>
          <w:noProof/>
          <w:lang w:val="id-ID" w:eastAsia="id-ID"/>
        </w:rPr>
        <w:drawing>
          <wp:inline distT="0" distB="0" distL="0" distR="0" wp14:anchorId="0DE707F5" wp14:editId="73290849">
            <wp:extent cx="2200582" cy="447737"/>
            <wp:effectExtent l="0" t="0" r="9525" b="952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00582" cy="447737"/>
                    </a:xfrm>
                    <a:prstGeom prst="rect">
                      <a:avLst/>
                    </a:prstGeom>
                  </pic:spPr>
                </pic:pic>
              </a:graphicData>
            </a:graphic>
          </wp:inline>
        </w:drawing>
      </w:r>
      <w:r>
        <w:br/>
      </w:r>
      <w:r>
        <w:rPr>
          <w:rFonts w:cs="Times New Roman"/>
          <w:b/>
          <w:sz w:val="20"/>
        </w:rPr>
        <w:t>Gambar 2.</w:t>
      </w:r>
      <w:r w:rsidR="00442544">
        <w:rPr>
          <w:rFonts w:cs="Times New Roman"/>
          <w:b/>
          <w:sz w:val="20"/>
        </w:rPr>
        <w:t>17</w:t>
      </w:r>
      <w:r>
        <w:rPr>
          <w:rFonts w:cs="Times New Roman"/>
          <w:sz w:val="20"/>
        </w:rPr>
        <w:t xml:space="preserve"> P</w:t>
      </w:r>
      <w:r w:rsidR="00442544">
        <w:rPr>
          <w:rFonts w:cs="Times New Roman"/>
          <w:sz w:val="20"/>
        </w:rPr>
        <w:t>alet Ungu</w:t>
      </w:r>
    </w:p>
    <w:p w14:paraId="73272F65" w14:textId="764AD6F5" w:rsidR="00AA7DC8" w:rsidRDefault="00AA7DC8" w:rsidP="00AA7DC8">
      <w:pPr>
        <w:pStyle w:val="ListParagraph"/>
        <w:spacing w:line="480" w:lineRule="auto"/>
        <w:jc w:val="center"/>
        <w:rPr>
          <w:rFonts w:cs="Times New Roman"/>
        </w:rPr>
      </w:pPr>
      <w:r>
        <w:rPr>
          <w:rFonts w:cs="Times New Roman"/>
          <w:sz w:val="20"/>
        </w:rPr>
        <w:t>(</w:t>
      </w:r>
      <w:proofErr w:type="gramStart"/>
      <w:r>
        <w:rPr>
          <w:rFonts w:cs="Times New Roman"/>
          <w:sz w:val="20"/>
        </w:rPr>
        <w:t>sumber :</w:t>
      </w:r>
      <w:proofErr w:type="gramEnd"/>
      <w:r>
        <w:rPr>
          <w:rFonts w:cs="Times New Roman"/>
          <w:sz w:val="20"/>
        </w:rPr>
        <w:t xml:space="preserve"> </w:t>
      </w:r>
      <w:r w:rsidR="00BD4E47">
        <w:rPr>
          <w:rFonts w:cs="Times New Roman"/>
          <w:sz w:val="20"/>
        </w:rPr>
        <w:t>color.adobe.com</w:t>
      </w:r>
      <w:r>
        <w:rPr>
          <w:rFonts w:cs="Times New Roman"/>
          <w:sz w:val="20"/>
        </w:rPr>
        <w:t>)</w:t>
      </w:r>
    </w:p>
    <w:p w14:paraId="5FD958DD" w14:textId="35099F91" w:rsidR="00204B33" w:rsidRDefault="003F2FAB" w:rsidP="003F2FAB">
      <w:pPr>
        <w:pStyle w:val="ListParagraph"/>
        <w:spacing w:line="480" w:lineRule="auto"/>
        <w:ind w:left="1134"/>
      </w:pPr>
      <w:r>
        <w:t>Memiliki karakter b</w:t>
      </w:r>
      <w:r w:rsidR="00204B33" w:rsidRPr="00204B33">
        <w:t xml:space="preserve">angsawan, iri, sensual, spiritual, kreativitas, kaya, kerajaan, upacara, misteri, bijaksana, pencerahan, sombong, </w:t>
      </w:r>
      <w:r w:rsidR="00204B33">
        <w:t xml:space="preserve">dan </w:t>
      </w:r>
      <w:r w:rsidR="00204B33" w:rsidRPr="00204B33">
        <w:t>flamboyan</w:t>
      </w:r>
      <w:r w:rsidR="00204B33">
        <w:t>.</w:t>
      </w:r>
    </w:p>
    <w:p w14:paraId="10994A30" w14:textId="49D01AB8" w:rsidR="003F2FAB" w:rsidRDefault="00204B33" w:rsidP="001673F0">
      <w:pPr>
        <w:pStyle w:val="ListParagraph"/>
        <w:numPr>
          <w:ilvl w:val="0"/>
          <w:numId w:val="25"/>
        </w:numPr>
        <w:spacing w:line="480" w:lineRule="auto"/>
        <w:ind w:left="1134"/>
      </w:pPr>
      <w:r>
        <w:t xml:space="preserve">Jingga </w:t>
      </w:r>
    </w:p>
    <w:p w14:paraId="6CC9C438" w14:textId="66196B73" w:rsidR="00806723" w:rsidRDefault="00806723" w:rsidP="00806723">
      <w:pPr>
        <w:pStyle w:val="ListParagraph"/>
        <w:spacing w:line="240" w:lineRule="auto"/>
        <w:jc w:val="center"/>
        <w:rPr>
          <w:rFonts w:cs="Times New Roman"/>
          <w:i/>
          <w:sz w:val="20"/>
        </w:rPr>
      </w:pPr>
      <w:r w:rsidRPr="00806723">
        <w:rPr>
          <w:noProof/>
          <w:lang w:val="id-ID" w:eastAsia="id-ID"/>
        </w:rPr>
        <w:drawing>
          <wp:inline distT="0" distB="0" distL="0" distR="0" wp14:anchorId="03F58893" wp14:editId="7D851B02">
            <wp:extent cx="2172003" cy="485843"/>
            <wp:effectExtent l="0" t="0" r="0" b="9525"/>
            <wp:docPr id="179" name="Picture 179" descr="Treemap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Treemap chart&#10;&#10;Description automatically generated with medium confidence"/>
                    <pic:cNvPicPr/>
                  </pic:nvPicPr>
                  <pic:blipFill>
                    <a:blip r:embed="rId26"/>
                    <a:stretch>
                      <a:fillRect/>
                    </a:stretch>
                  </pic:blipFill>
                  <pic:spPr>
                    <a:xfrm>
                      <a:off x="0" y="0"/>
                      <a:ext cx="2172003" cy="485843"/>
                    </a:xfrm>
                    <a:prstGeom prst="rect">
                      <a:avLst/>
                    </a:prstGeom>
                  </pic:spPr>
                </pic:pic>
              </a:graphicData>
            </a:graphic>
          </wp:inline>
        </w:drawing>
      </w:r>
      <w:r>
        <w:br/>
      </w:r>
      <w:r>
        <w:rPr>
          <w:rFonts w:cs="Times New Roman"/>
          <w:b/>
          <w:sz w:val="20"/>
        </w:rPr>
        <w:t>Gambar 2.</w:t>
      </w:r>
      <w:r w:rsidR="00442544">
        <w:rPr>
          <w:rFonts w:cs="Times New Roman"/>
          <w:b/>
          <w:sz w:val="20"/>
        </w:rPr>
        <w:t>18</w:t>
      </w:r>
      <w:r>
        <w:rPr>
          <w:rFonts w:cs="Times New Roman"/>
          <w:sz w:val="20"/>
        </w:rPr>
        <w:t xml:space="preserve"> </w:t>
      </w:r>
      <w:r w:rsidR="00442544">
        <w:rPr>
          <w:rFonts w:cs="Times New Roman"/>
          <w:sz w:val="20"/>
        </w:rPr>
        <w:t>Palet Jingga</w:t>
      </w:r>
    </w:p>
    <w:p w14:paraId="13799793" w14:textId="6FFE9299" w:rsidR="00806723" w:rsidRDefault="00806723" w:rsidP="00806723">
      <w:pPr>
        <w:pStyle w:val="ListParagraph"/>
        <w:spacing w:line="480" w:lineRule="auto"/>
        <w:jc w:val="center"/>
        <w:rPr>
          <w:rFonts w:cs="Times New Roman"/>
        </w:rPr>
      </w:pPr>
      <w:r>
        <w:rPr>
          <w:rFonts w:cs="Times New Roman"/>
          <w:sz w:val="20"/>
        </w:rPr>
        <w:t>(</w:t>
      </w:r>
      <w:proofErr w:type="gramStart"/>
      <w:r>
        <w:rPr>
          <w:rFonts w:cs="Times New Roman"/>
          <w:sz w:val="20"/>
        </w:rPr>
        <w:t>sumber :</w:t>
      </w:r>
      <w:proofErr w:type="gramEnd"/>
      <w:r>
        <w:rPr>
          <w:rFonts w:cs="Times New Roman"/>
          <w:sz w:val="20"/>
        </w:rPr>
        <w:t xml:space="preserve"> </w:t>
      </w:r>
      <w:r w:rsidR="00BD4E47">
        <w:rPr>
          <w:rFonts w:cs="Times New Roman"/>
          <w:sz w:val="20"/>
        </w:rPr>
        <w:t>color.adobe.com</w:t>
      </w:r>
      <w:r>
        <w:rPr>
          <w:rFonts w:cs="Times New Roman"/>
          <w:sz w:val="20"/>
        </w:rPr>
        <w:t>)</w:t>
      </w:r>
    </w:p>
    <w:p w14:paraId="50D68B12" w14:textId="0EE0AD3B" w:rsidR="00204B33" w:rsidRDefault="003F2FAB" w:rsidP="003F2FAB">
      <w:pPr>
        <w:pStyle w:val="ListParagraph"/>
        <w:spacing w:line="480" w:lineRule="auto"/>
        <w:ind w:left="1134"/>
      </w:pPr>
      <w:r>
        <w:t>Memiliki karakter atau makna h</w:t>
      </w:r>
      <w:r w:rsidR="00204B33" w:rsidRPr="00204B33">
        <w:t xml:space="preserve">induisme, Buddhisme, kebahagiaan, energi, keseimbangan, panas, api, </w:t>
      </w:r>
      <w:r w:rsidR="00204B33">
        <w:t xml:space="preserve">dan </w:t>
      </w:r>
      <w:r w:rsidR="00204B33" w:rsidRPr="00204B33">
        <w:t>antusiasme</w:t>
      </w:r>
      <w:r w:rsidR="00204B33">
        <w:t>.</w:t>
      </w:r>
    </w:p>
    <w:p w14:paraId="2E5B0378" w14:textId="001F71BA" w:rsidR="000402B7" w:rsidRDefault="00204B33" w:rsidP="001673F0">
      <w:pPr>
        <w:pStyle w:val="ListParagraph"/>
        <w:numPr>
          <w:ilvl w:val="0"/>
          <w:numId w:val="25"/>
        </w:numPr>
        <w:spacing w:line="480" w:lineRule="auto"/>
        <w:ind w:left="1134"/>
      </w:pPr>
      <w:r>
        <w:t xml:space="preserve">Abu-abu </w:t>
      </w:r>
    </w:p>
    <w:p w14:paraId="495EFD9F" w14:textId="50FADD98" w:rsidR="00AC4E25" w:rsidRDefault="00AC4E25" w:rsidP="00AC4E25">
      <w:pPr>
        <w:pStyle w:val="ListParagraph"/>
        <w:spacing w:line="240" w:lineRule="auto"/>
        <w:jc w:val="center"/>
        <w:rPr>
          <w:rFonts w:cs="Times New Roman"/>
          <w:i/>
          <w:sz w:val="20"/>
        </w:rPr>
      </w:pPr>
      <w:r w:rsidRPr="00AC4E25">
        <w:rPr>
          <w:noProof/>
          <w:lang w:val="id-ID" w:eastAsia="id-ID"/>
        </w:rPr>
        <w:drawing>
          <wp:inline distT="0" distB="0" distL="0" distR="0" wp14:anchorId="6D55BD29" wp14:editId="0D46CF99">
            <wp:extent cx="2200582" cy="457264"/>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00582" cy="457264"/>
                    </a:xfrm>
                    <a:prstGeom prst="rect">
                      <a:avLst/>
                    </a:prstGeom>
                  </pic:spPr>
                </pic:pic>
              </a:graphicData>
            </a:graphic>
          </wp:inline>
        </w:drawing>
      </w:r>
      <w:r>
        <w:br/>
      </w:r>
      <w:r>
        <w:rPr>
          <w:rFonts w:cs="Times New Roman"/>
          <w:b/>
          <w:sz w:val="20"/>
        </w:rPr>
        <w:t>Gambar 2.</w:t>
      </w:r>
      <w:r w:rsidR="00442544">
        <w:rPr>
          <w:rFonts w:cs="Times New Roman"/>
          <w:b/>
          <w:sz w:val="20"/>
        </w:rPr>
        <w:t>19</w:t>
      </w:r>
      <w:r>
        <w:rPr>
          <w:rFonts w:cs="Times New Roman"/>
          <w:sz w:val="20"/>
        </w:rPr>
        <w:t xml:space="preserve"> </w:t>
      </w:r>
      <w:r w:rsidR="00442544">
        <w:rPr>
          <w:rFonts w:cs="Times New Roman"/>
          <w:sz w:val="20"/>
        </w:rPr>
        <w:t>Palet Abu-Abu</w:t>
      </w:r>
    </w:p>
    <w:p w14:paraId="5C3488BD" w14:textId="6663CDD0" w:rsidR="00AC4E25" w:rsidRDefault="00AC4E25" w:rsidP="00AC4E25">
      <w:pPr>
        <w:pStyle w:val="ListParagraph"/>
        <w:spacing w:line="480" w:lineRule="auto"/>
        <w:jc w:val="center"/>
        <w:rPr>
          <w:rFonts w:cs="Times New Roman"/>
        </w:rPr>
      </w:pPr>
      <w:r>
        <w:rPr>
          <w:rFonts w:cs="Times New Roman"/>
          <w:sz w:val="20"/>
        </w:rPr>
        <w:t>(</w:t>
      </w:r>
      <w:proofErr w:type="gramStart"/>
      <w:r>
        <w:rPr>
          <w:rFonts w:cs="Times New Roman"/>
          <w:sz w:val="20"/>
        </w:rPr>
        <w:t>sumber :</w:t>
      </w:r>
      <w:proofErr w:type="gramEnd"/>
      <w:r>
        <w:rPr>
          <w:rFonts w:cs="Times New Roman"/>
          <w:sz w:val="20"/>
        </w:rPr>
        <w:t xml:space="preserve"> </w:t>
      </w:r>
      <w:r w:rsidR="00BD4E47">
        <w:rPr>
          <w:rFonts w:cs="Times New Roman"/>
          <w:sz w:val="20"/>
        </w:rPr>
        <w:t>color.adobe.com</w:t>
      </w:r>
      <w:r>
        <w:rPr>
          <w:rFonts w:cs="Times New Roman"/>
          <w:sz w:val="20"/>
        </w:rPr>
        <w:t>)</w:t>
      </w:r>
    </w:p>
    <w:p w14:paraId="66956397" w14:textId="332E69E9" w:rsidR="00204B33" w:rsidRDefault="000402B7" w:rsidP="000402B7">
      <w:pPr>
        <w:pStyle w:val="ListParagraph"/>
        <w:spacing w:line="480" w:lineRule="auto"/>
        <w:ind w:left="1134"/>
      </w:pPr>
      <w:r>
        <w:t xml:space="preserve">Memiliki karakter </w:t>
      </w:r>
      <w:r w:rsidR="004C1F3D">
        <w:t xml:space="preserve">atau arti </w:t>
      </w:r>
      <w:r w:rsidR="003F2FAB">
        <w:t>d</w:t>
      </w:r>
      <w:r w:rsidR="00204B33" w:rsidRPr="00204B33">
        <w:t xml:space="preserve">apat diandalkan, keamanan, elegan, rendah hati, rasa hormat, stabil, kehalusan, </w:t>
      </w:r>
      <w:r w:rsidR="004C1F3D">
        <w:t>ke</w:t>
      </w:r>
      <w:r w:rsidR="00204B33" w:rsidRPr="00204B33">
        <w:t>bijaksana</w:t>
      </w:r>
      <w:r w:rsidR="004C1F3D">
        <w:t>an</w:t>
      </w:r>
      <w:r w:rsidR="00204B33" w:rsidRPr="00204B33">
        <w:t>, masa la</w:t>
      </w:r>
      <w:r w:rsidR="004C1F3D">
        <w:t>mpau</w:t>
      </w:r>
      <w:r w:rsidR="00204B33" w:rsidRPr="00204B33">
        <w:t xml:space="preserve">, </w:t>
      </w:r>
      <w:r w:rsidR="004C1F3D">
        <w:t>ke</w:t>
      </w:r>
      <w:r w:rsidR="00204B33" w:rsidRPr="00204B33">
        <w:t>bosan</w:t>
      </w:r>
      <w:r w:rsidR="004C1F3D">
        <w:t>an</w:t>
      </w:r>
      <w:r w:rsidR="00204B33" w:rsidRPr="00204B33">
        <w:t xml:space="preserve">, kebusukan, renta, </w:t>
      </w:r>
      <w:r w:rsidR="00204B33">
        <w:t xml:space="preserve">dan </w:t>
      </w:r>
      <w:r w:rsidR="00204B33" w:rsidRPr="00204B33">
        <w:t>polusi</w:t>
      </w:r>
      <w:r w:rsidR="00204B33">
        <w:t>.</w:t>
      </w:r>
    </w:p>
    <w:p w14:paraId="383C8C72" w14:textId="6B5600B5" w:rsidR="000402B7" w:rsidRDefault="00204B33" w:rsidP="001673F0">
      <w:pPr>
        <w:pStyle w:val="ListParagraph"/>
        <w:numPr>
          <w:ilvl w:val="0"/>
          <w:numId w:val="25"/>
        </w:numPr>
        <w:spacing w:line="480" w:lineRule="auto"/>
        <w:ind w:left="1134"/>
      </w:pPr>
      <w:r>
        <w:t xml:space="preserve">Coklat </w:t>
      </w:r>
    </w:p>
    <w:p w14:paraId="4DDA8E92" w14:textId="444D9768" w:rsidR="00AC5FD2" w:rsidRDefault="00AC5FD2" w:rsidP="00AC5FD2">
      <w:pPr>
        <w:pStyle w:val="ListParagraph"/>
        <w:spacing w:line="240" w:lineRule="auto"/>
        <w:jc w:val="center"/>
        <w:rPr>
          <w:rFonts w:cs="Times New Roman"/>
          <w:i/>
          <w:sz w:val="20"/>
        </w:rPr>
      </w:pPr>
      <w:r w:rsidRPr="00AC5FD2">
        <w:rPr>
          <w:noProof/>
          <w:lang w:val="id-ID" w:eastAsia="id-ID"/>
        </w:rPr>
        <w:drawing>
          <wp:inline distT="0" distB="0" distL="0" distR="0" wp14:anchorId="4C42FBA4" wp14:editId="0CBC2D54">
            <wp:extent cx="2210108" cy="495369"/>
            <wp:effectExtent l="0" t="0" r="0" b="0"/>
            <wp:docPr id="182" name="Picture 18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Chart, treemap chart&#10;&#10;Description automatically generated"/>
                    <pic:cNvPicPr/>
                  </pic:nvPicPr>
                  <pic:blipFill>
                    <a:blip r:embed="rId28"/>
                    <a:stretch>
                      <a:fillRect/>
                    </a:stretch>
                  </pic:blipFill>
                  <pic:spPr>
                    <a:xfrm>
                      <a:off x="0" y="0"/>
                      <a:ext cx="2210108" cy="495369"/>
                    </a:xfrm>
                    <a:prstGeom prst="rect">
                      <a:avLst/>
                    </a:prstGeom>
                  </pic:spPr>
                </pic:pic>
              </a:graphicData>
            </a:graphic>
          </wp:inline>
        </w:drawing>
      </w:r>
      <w:r>
        <w:br/>
      </w:r>
      <w:r>
        <w:rPr>
          <w:rFonts w:cs="Times New Roman"/>
          <w:b/>
          <w:sz w:val="20"/>
        </w:rPr>
        <w:t>Gambar 2.</w:t>
      </w:r>
      <w:r w:rsidR="00442544">
        <w:rPr>
          <w:rFonts w:cs="Times New Roman"/>
          <w:b/>
          <w:sz w:val="20"/>
        </w:rPr>
        <w:t>20</w:t>
      </w:r>
      <w:r>
        <w:rPr>
          <w:rFonts w:cs="Times New Roman"/>
          <w:sz w:val="20"/>
        </w:rPr>
        <w:t xml:space="preserve"> </w:t>
      </w:r>
      <w:r w:rsidR="00442544">
        <w:rPr>
          <w:rFonts w:cs="Times New Roman"/>
          <w:sz w:val="20"/>
        </w:rPr>
        <w:t>Palet Coklat</w:t>
      </w:r>
    </w:p>
    <w:p w14:paraId="549C4796" w14:textId="2F4D584F" w:rsidR="00AC5FD2" w:rsidRDefault="00AC5FD2" w:rsidP="00AC5FD2">
      <w:pPr>
        <w:pStyle w:val="ListParagraph"/>
        <w:spacing w:line="480" w:lineRule="auto"/>
        <w:jc w:val="center"/>
        <w:rPr>
          <w:rFonts w:cs="Times New Roman"/>
        </w:rPr>
      </w:pPr>
      <w:r>
        <w:rPr>
          <w:rFonts w:cs="Times New Roman"/>
          <w:sz w:val="20"/>
        </w:rPr>
        <w:t>(</w:t>
      </w:r>
      <w:proofErr w:type="gramStart"/>
      <w:r>
        <w:rPr>
          <w:rFonts w:cs="Times New Roman"/>
          <w:sz w:val="20"/>
        </w:rPr>
        <w:t>sumber :</w:t>
      </w:r>
      <w:proofErr w:type="gramEnd"/>
      <w:r>
        <w:rPr>
          <w:rFonts w:cs="Times New Roman"/>
          <w:sz w:val="20"/>
        </w:rPr>
        <w:t xml:space="preserve"> </w:t>
      </w:r>
      <w:r w:rsidR="00467AD0">
        <w:rPr>
          <w:rFonts w:cs="Times New Roman"/>
          <w:sz w:val="20"/>
        </w:rPr>
        <w:t>color.adobe</w:t>
      </w:r>
      <w:r>
        <w:rPr>
          <w:rFonts w:cs="Times New Roman"/>
          <w:sz w:val="20"/>
        </w:rPr>
        <w:t>.com)</w:t>
      </w:r>
    </w:p>
    <w:p w14:paraId="29C70B16" w14:textId="0FD04F5E" w:rsidR="00204B33" w:rsidRDefault="000402B7" w:rsidP="000402B7">
      <w:pPr>
        <w:pStyle w:val="ListParagraph"/>
        <w:spacing w:line="480" w:lineRule="auto"/>
        <w:ind w:left="1134"/>
      </w:pPr>
      <w:r>
        <w:t>Memiliki karakter keten</w:t>
      </w:r>
      <w:r w:rsidR="00204B33" w:rsidRPr="00204B33">
        <w:t>enang</w:t>
      </w:r>
      <w:r>
        <w:t>an</w:t>
      </w:r>
      <w:r w:rsidR="00204B33" w:rsidRPr="00204B33">
        <w:t>, berani, kedalaman, makhluk hidup, alam, kesuburan, desa, stabil, tradisi,</w:t>
      </w:r>
      <w:r w:rsidR="00204B33">
        <w:t xml:space="preserve"> dan</w:t>
      </w:r>
      <w:r w:rsidR="00204B33" w:rsidRPr="00204B33">
        <w:t xml:space="preserve"> ketidaktepatan</w:t>
      </w:r>
      <w:r w:rsidR="00204B33">
        <w:t>.</w:t>
      </w:r>
    </w:p>
    <w:p w14:paraId="458192BA" w14:textId="77777777" w:rsidR="00747F22" w:rsidRDefault="00747F22" w:rsidP="000402B7">
      <w:pPr>
        <w:pStyle w:val="ListParagraph"/>
        <w:spacing w:line="480" w:lineRule="auto"/>
        <w:ind w:left="1134"/>
      </w:pPr>
    </w:p>
    <w:p w14:paraId="4E9D5CC0" w14:textId="76D15D70" w:rsidR="00503EF5" w:rsidRDefault="0042640F" w:rsidP="00747F22">
      <w:pPr>
        <w:pStyle w:val="ListParagraph"/>
        <w:spacing w:line="480" w:lineRule="auto"/>
      </w:pPr>
      <w:r>
        <w:lastRenderedPageBreak/>
        <w:t xml:space="preserve">Dalam merepresentasikan warna pada media digital, warna yang </w:t>
      </w:r>
      <w:r w:rsidR="000B3D0D">
        <w:t>dipakai</w:t>
      </w:r>
      <w:r>
        <w:t xml:space="preserve"> akan digambarkan </w:t>
      </w:r>
      <w:r w:rsidR="000B3D0D">
        <w:t xml:space="preserve">atau diubah </w:t>
      </w:r>
      <w:r>
        <w:t>dengan bentuk angka. Umumnya suatu warna direpresentasikan sebagai kombinasi</w:t>
      </w:r>
      <w:r w:rsidR="000B3D0D">
        <w:t xml:space="preserve"> angka dan huruf</w:t>
      </w:r>
      <w:r>
        <w:t xml:space="preserve"> dari beberapa warna primer yang memiliki intensitas beragam. Model warna yang digunakan pada media digital adalah model warna RGB, CMYK, dan HEX</w:t>
      </w:r>
      <w:r w:rsidR="00B14AA1">
        <w:t xml:space="preserve">. </w:t>
      </w:r>
    </w:p>
    <w:p w14:paraId="373E1987" w14:textId="0A85712B" w:rsidR="00B14AA1" w:rsidRDefault="00B14AA1" w:rsidP="001673F0">
      <w:pPr>
        <w:pStyle w:val="ListParagraph"/>
        <w:numPr>
          <w:ilvl w:val="0"/>
          <w:numId w:val="36"/>
        </w:numPr>
        <w:spacing w:line="480" w:lineRule="auto"/>
        <w:ind w:left="1080"/>
      </w:pPr>
      <w:r>
        <w:t>RGB</w:t>
      </w:r>
    </w:p>
    <w:p w14:paraId="3C533804" w14:textId="276393BD" w:rsidR="00B14AA1" w:rsidRDefault="00B14AA1" w:rsidP="00B14AA1">
      <w:pPr>
        <w:pStyle w:val="ListParagraph"/>
        <w:spacing w:line="480" w:lineRule="auto"/>
        <w:ind w:left="1080"/>
      </w:pPr>
      <w:r>
        <w:t xml:space="preserve">Merupakan </w:t>
      </w:r>
      <w:r w:rsidR="0035177D">
        <w:t xml:space="preserve">jenis </w:t>
      </w:r>
      <w:r>
        <w:t>warna</w:t>
      </w:r>
      <w:r w:rsidR="0035177D">
        <w:t xml:space="preserve"> yang digunkan untuk media</w:t>
      </w:r>
      <w:r>
        <w:t xml:space="preserve"> digital</w:t>
      </w:r>
      <w:r w:rsidR="0035177D">
        <w:t>, warna ini</w:t>
      </w:r>
      <w:r>
        <w:t xml:space="preserve"> menggunakan warna-warna primer seperti merah, hijau, dan biru. Warna merah yang bercampur dengan warna hijau akan menghasilkan warna kuning, </w:t>
      </w:r>
      <w:r w:rsidR="008075A6">
        <w:t>warna hijau yang bercampur dengan warna biru akan menghasilkan warna sian, warna merah yang bercampur dengan warna biru akan menghasilkan warna magenta, sedangkan gabungan warna biru, merah, hijau akan menghasilkan warna putih.</w:t>
      </w:r>
    </w:p>
    <w:p w14:paraId="51D13D0F" w14:textId="77777777" w:rsidR="008075A6" w:rsidRDefault="008075A6" w:rsidP="008075A6">
      <w:pPr>
        <w:pStyle w:val="ListParagraph"/>
        <w:spacing w:line="240" w:lineRule="auto"/>
        <w:ind w:firstLine="720"/>
        <w:jc w:val="center"/>
        <w:rPr>
          <w:rFonts w:cs="Times New Roman"/>
          <w:b/>
          <w:sz w:val="20"/>
        </w:rPr>
      </w:pPr>
      <w:r>
        <w:rPr>
          <w:noProof/>
          <w:lang w:val="id-ID" w:eastAsia="id-ID"/>
        </w:rPr>
        <w:drawing>
          <wp:inline distT="0" distB="0" distL="0" distR="0" wp14:anchorId="36A6CCDD" wp14:editId="10004B75">
            <wp:extent cx="1933575" cy="1933575"/>
            <wp:effectExtent l="0" t="0" r="9525" b="9525"/>
            <wp:docPr id="137" name="Picture 137" descr="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Venn dia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33575" cy="1933575"/>
                    </a:xfrm>
                    <a:prstGeom prst="rect">
                      <a:avLst/>
                    </a:prstGeom>
                    <a:noFill/>
                    <a:ln>
                      <a:noFill/>
                    </a:ln>
                  </pic:spPr>
                </pic:pic>
              </a:graphicData>
            </a:graphic>
          </wp:inline>
        </w:drawing>
      </w:r>
    </w:p>
    <w:p w14:paraId="3B72C220" w14:textId="19ADC4FF" w:rsidR="008075A6" w:rsidRDefault="008075A6" w:rsidP="008075A6">
      <w:pPr>
        <w:pStyle w:val="ListParagraph"/>
        <w:spacing w:line="240" w:lineRule="auto"/>
        <w:ind w:firstLine="720"/>
        <w:jc w:val="center"/>
        <w:rPr>
          <w:rFonts w:cs="Times New Roman"/>
          <w:i/>
          <w:sz w:val="20"/>
        </w:rPr>
      </w:pPr>
      <w:r>
        <w:rPr>
          <w:rFonts w:cs="Times New Roman"/>
          <w:b/>
          <w:sz w:val="20"/>
        </w:rPr>
        <w:t>Gambar 2.</w:t>
      </w:r>
      <w:r w:rsidR="00442544">
        <w:rPr>
          <w:rFonts w:cs="Times New Roman"/>
          <w:b/>
          <w:sz w:val="20"/>
        </w:rPr>
        <w:t>21</w:t>
      </w:r>
      <w:r>
        <w:rPr>
          <w:rFonts w:cs="Times New Roman"/>
          <w:sz w:val="20"/>
        </w:rPr>
        <w:t xml:space="preserve"> </w:t>
      </w:r>
      <w:r w:rsidR="009A0442">
        <w:rPr>
          <w:rFonts w:cs="Times New Roman"/>
          <w:sz w:val="20"/>
        </w:rPr>
        <w:t>Warna RGB</w:t>
      </w:r>
    </w:p>
    <w:p w14:paraId="6F4133BB" w14:textId="04BF90F6" w:rsidR="008075A6" w:rsidRDefault="008075A6" w:rsidP="008075A6">
      <w:pPr>
        <w:pStyle w:val="ListParagraph"/>
        <w:spacing w:line="480" w:lineRule="auto"/>
        <w:ind w:left="1080"/>
        <w:jc w:val="center"/>
        <w:rPr>
          <w:rFonts w:cs="Times New Roman"/>
          <w:sz w:val="20"/>
        </w:rPr>
      </w:pPr>
      <w:r w:rsidRPr="005F5C6D">
        <w:rPr>
          <w:rFonts w:cs="Times New Roman"/>
          <w:sz w:val="20"/>
        </w:rPr>
        <w:t>(</w:t>
      </w:r>
      <w:proofErr w:type="gramStart"/>
      <w:r>
        <w:rPr>
          <w:rFonts w:cs="Times New Roman"/>
          <w:sz w:val="20"/>
        </w:rPr>
        <w:t>sumber :</w:t>
      </w:r>
      <w:proofErr w:type="gramEnd"/>
      <w:r>
        <w:rPr>
          <w:rFonts w:cs="Times New Roman"/>
          <w:sz w:val="20"/>
        </w:rPr>
        <w:t xml:space="preserve"> id.wikipedia.org</w:t>
      </w:r>
      <w:r w:rsidRPr="005F5C6D">
        <w:rPr>
          <w:rFonts w:cs="Times New Roman"/>
          <w:sz w:val="20"/>
        </w:rPr>
        <w:t>)</w:t>
      </w:r>
    </w:p>
    <w:p w14:paraId="532B3E76" w14:textId="6E6FBA14" w:rsidR="00B236DC" w:rsidRDefault="008075A6" w:rsidP="00B236DC">
      <w:pPr>
        <w:pStyle w:val="ListParagraph"/>
        <w:spacing w:line="480" w:lineRule="auto"/>
        <w:ind w:left="1080"/>
      </w:pPr>
      <w:r>
        <w:t>Pada layar monitor warna dipresentasikan oleh beragam titik cahaya dan layar computer telah dirancang sebagaimana mestinya sehingga warna yang ditampilkan pada pixel komputer merupakan gabungan dari cahaya merah, hijau, dan biru.</w:t>
      </w:r>
      <w:r w:rsidR="00B236DC">
        <w:t xml:space="preserve"> Program pengedit gambar pada umumnya menyediakan model warna RGB 24-Bit yang mengandung nilai warna dari 0 hingga 255 setiap warna primer. Setiap warna primer ini disebut dengan “</w:t>
      </w:r>
      <w:r w:rsidR="00B236DC" w:rsidRPr="00B236DC">
        <w:rPr>
          <w:i/>
          <w:iCs/>
        </w:rPr>
        <w:t>Channel</w:t>
      </w:r>
      <w:r w:rsidR="00B236DC">
        <w:t>” dan memiliki nilai 8 bit.</w:t>
      </w:r>
    </w:p>
    <w:p w14:paraId="14EBBF7C" w14:textId="4F427CB6" w:rsidR="00B14AA1" w:rsidRDefault="00B14AA1" w:rsidP="001673F0">
      <w:pPr>
        <w:pStyle w:val="ListParagraph"/>
        <w:numPr>
          <w:ilvl w:val="0"/>
          <w:numId w:val="36"/>
        </w:numPr>
        <w:spacing w:line="480" w:lineRule="auto"/>
        <w:ind w:left="1080"/>
      </w:pPr>
      <w:r>
        <w:lastRenderedPageBreak/>
        <w:t>CMYK</w:t>
      </w:r>
    </w:p>
    <w:p w14:paraId="44B73E3D" w14:textId="121A0644" w:rsidR="00B236DC" w:rsidRDefault="0035177D" w:rsidP="00B236DC">
      <w:pPr>
        <w:pStyle w:val="ListParagraph"/>
        <w:spacing w:line="480" w:lineRule="auto"/>
        <w:ind w:left="1080"/>
      </w:pPr>
      <w:r>
        <w:t xml:space="preserve">Merupakan </w:t>
      </w:r>
      <w:r w:rsidR="00C65C8A">
        <w:t xml:space="preserve">nama </w:t>
      </w:r>
      <w:r>
        <w:t xml:space="preserve">singkatan dari warna </w:t>
      </w:r>
      <w:r w:rsidRPr="0035177D">
        <w:rPr>
          <w:i/>
          <w:iCs/>
        </w:rPr>
        <w:t xml:space="preserve">cyan, magenta, yellow, </w:t>
      </w:r>
      <w:r w:rsidRPr="0035177D">
        <w:t>dan</w:t>
      </w:r>
      <w:r>
        <w:rPr>
          <w:i/>
          <w:iCs/>
        </w:rPr>
        <w:t xml:space="preserve"> </w:t>
      </w:r>
      <w:r w:rsidRPr="0035177D">
        <w:rPr>
          <w:i/>
          <w:iCs/>
        </w:rPr>
        <w:t>key/black</w:t>
      </w:r>
      <w:r>
        <w:rPr>
          <w:i/>
          <w:iCs/>
        </w:rPr>
        <w:t xml:space="preserve">. </w:t>
      </w:r>
      <w:r>
        <w:t xml:space="preserve">Jenis warna ini </w:t>
      </w:r>
      <w:r w:rsidR="00C65C8A">
        <w:t>sangat</w:t>
      </w:r>
      <w:r>
        <w:t xml:space="preserve"> sesuai </w:t>
      </w:r>
      <w:r w:rsidR="00A674F5">
        <w:t xml:space="preserve">dan cocok </w:t>
      </w:r>
      <w:r>
        <w:t xml:space="preserve">untuk desain </w:t>
      </w:r>
      <w:r w:rsidR="008C673D">
        <w:t xml:space="preserve">dengan kualitas </w:t>
      </w:r>
      <w:r>
        <w:t>cetak.</w:t>
      </w:r>
      <w:r w:rsidR="00CB42A6">
        <w:t xml:space="preserve"> </w:t>
      </w:r>
      <w:r w:rsidR="00CB42A6" w:rsidRPr="00CB42A6">
        <w:t>Menggabungkan warna sian d</w:t>
      </w:r>
      <w:r w:rsidR="00CB42A6">
        <w:t>engan</w:t>
      </w:r>
      <w:r w:rsidR="00CB42A6" w:rsidRPr="00CB42A6">
        <w:t xml:space="preserve"> magenta akan menghasilkan warna biru</w:t>
      </w:r>
      <w:r w:rsidR="00CB42A6">
        <w:t>,</w:t>
      </w:r>
      <w:r w:rsidR="00CB42A6" w:rsidRPr="00CB42A6">
        <w:t xml:space="preserve"> magenta d</w:t>
      </w:r>
      <w:r w:rsidR="00CB42A6">
        <w:t>engan</w:t>
      </w:r>
      <w:r w:rsidR="00CB42A6" w:rsidRPr="00CB42A6">
        <w:t xml:space="preserve"> kuning akan menghasilkan warna merah; </w:t>
      </w:r>
      <w:r w:rsidR="00A674F5">
        <w:t xml:space="preserve">warna </w:t>
      </w:r>
      <w:r w:rsidR="00CB42A6" w:rsidRPr="00CB42A6">
        <w:t>kuning d</w:t>
      </w:r>
      <w:r w:rsidR="00CB42A6">
        <w:t>engan</w:t>
      </w:r>
      <w:r w:rsidR="00CB42A6" w:rsidRPr="00CB42A6">
        <w:t xml:space="preserve"> </w:t>
      </w:r>
      <w:r w:rsidR="00A674F5">
        <w:t xml:space="preserve">warna </w:t>
      </w:r>
      <w:r w:rsidR="00CB42A6" w:rsidRPr="00CB42A6">
        <w:t>sian akan menghasilkan warna hijau.</w:t>
      </w:r>
      <w:r w:rsidR="00CB42A6">
        <w:t xml:space="preserve"> Warna CMYK merupakan </w:t>
      </w:r>
      <w:r w:rsidR="00CB42A6" w:rsidRPr="00CB42A6">
        <w:rPr>
          <w:i/>
          <w:iCs/>
        </w:rPr>
        <w:t>subtractive color model</w:t>
      </w:r>
      <w:r w:rsidR="00CB42A6">
        <w:rPr>
          <w:i/>
          <w:iCs/>
        </w:rPr>
        <w:t xml:space="preserve"> </w:t>
      </w:r>
      <w:r w:rsidR="00CB42A6">
        <w:t xml:space="preserve">yang artinya </w:t>
      </w:r>
      <w:r w:rsidR="00CB42A6" w:rsidRPr="00CB42A6">
        <w:t xml:space="preserve">apabila warna-warna yang digabungkan semakin banyak atau semakin tinggi intensitasnya, maka </w:t>
      </w:r>
      <w:r w:rsidR="00CB42A6">
        <w:t xml:space="preserve">akan </w:t>
      </w:r>
      <w:r w:rsidR="00CB42A6" w:rsidRPr="00CB42A6">
        <w:t>semakin sedikit intensitas cahaya yang dihasilkan</w:t>
      </w:r>
      <w:r w:rsidR="00CB42A6">
        <w:t xml:space="preserve"> dan membuat warna menjadi gelap.</w:t>
      </w:r>
    </w:p>
    <w:p w14:paraId="77247A33" w14:textId="00345A93" w:rsidR="00CB42A6" w:rsidRDefault="00CB42A6" w:rsidP="00CB42A6">
      <w:pPr>
        <w:pStyle w:val="ListParagraph"/>
        <w:spacing w:line="480" w:lineRule="auto"/>
        <w:ind w:left="1080"/>
        <w:jc w:val="center"/>
      </w:pPr>
      <w:r>
        <w:rPr>
          <w:noProof/>
          <w:lang w:val="id-ID" w:eastAsia="id-ID"/>
        </w:rPr>
        <w:drawing>
          <wp:inline distT="0" distB="0" distL="0" distR="0" wp14:anchorId="2FC2BEAB" wp14:editId="085C7EF8">
            <wp:extent cx="1952625" cy="1819491"/>
            <wp:effectExtent l="0" t="0" r="0" b="9525"/>
            <wp:docPr id="142" name="Picture 142"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Diagram, venn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56545" cy="1823143"/>
                    </a:xfrm>
                    <a:prstGeom prst="rect">
                      <a:avLst/>
                    </a:prstGeom>
                    <a:noFill/>
                    <a:ln>
                      <a:noFill/>
                    </a:ln>
                  </pic:spPr>
                </pic:pic>
              </a:graphicData>
            </a:graphic>
          </wp:inline>
        </w:drawing>
      </w:r>
    </w:p>
    <w:p w14:paraId="5C5E92C5" w14:textId="6C68CA20" w:rsidR="00CB42A6" w:rsidRDefault="00CB42A6" w:rsidP="00A674F5">
      <w:pPr>
        <w:pStyle w:val="ListParagraph"/>
        <w:spacing w:line="240" w:lineRule="auto"/>
        <w:jc w:val="center"/>
        <w:rPr>
          <w:rFonts w:cs="Times New Roman"/>
          <w:i/>
          <w:sz w:val="20"/>
        </w:rPr>
      </w:pPr>
      <w:r>
        <w:rPr>
          <w:rFonts w:cs="Times New Roman"/>
          <w:b/>
          <w:sz w:val="20"/>
        </w:rPr>
        <w:t>Gambar 2.</w:t>
      </w:r>
      <w:r w:rsidR="009A0442">
        <w:rPr>
          <w:rFonts w:cs="Times New Roman"/>
          <w:b/>
          <w:sz w:val="20"/>
        </w:rPr>
        <w:t>22</w:t>
      </w:r>
      <w:r>
        <w:rPr>
          <w:rFonts w:cs="Times New Roman"/>
          <w:sz w:val="20"/>
        </w:rPr>
        <w:t xml:space="preserve"> </w:t>
      </w:r>
      <w:r w:rsidR="009A0442">
        <w:rPr>
          <w:rFonts w:cs="Times New Roman"/>
          <w:sz w:val="20"/>
        </w:rPr>
        <w:t>Warna CMYK</w:t>
      </w:r>
    </w:p>
    <w:p w14:paraId="33316B81" w14:textId="77777777" w:rsidR="00CB42A6" w:rsidRDefault="00CB42A6" w:rsidP="00A674F5">
      <w:pPr>
        <w:pStyle w:val="ListParagraph"/>
        <w:spacing w:line="480" w:lineRule="auto"/>
        <w:jc w:val="center"/>
        <w:rPr>
          <w:rFonts w:cs="Times New Roman"/>
          <w:sz w:val="20"/>
        </w:rPr>
      </w:pPr>
      <w:r w:rsidRPr="005F5C6D">
        <w:rPr>
          <w:rFonts w:cs="Times New Roman"/>
          <w:sz w:val="20"/>
        </w:rPr>
        <w:t>(</w:t>
      </w:r>
      <w:proofErr w:type="gramStart"/>
      <w:r>
        <w:rPr>
          <w:rFonts w:cs="Times New Roman"/>
          <w:sz w:val="20"/>
        </w:rPr>
        <w:t>sumber :</w:t>
      </w:r>
      <w:proofErr w:type="gramEnd"/>
      <w:r>
        <w:rPr>
          <w:rFonts w:cs="Times New Roman"/>
          <w:sz w:val="20"/>
        </w:rPr>
        <w:t xml:space="preserve"> id.wikipedia.org</w:t>
      </w:r>
      <w:r w:rsidRPr="005F5C6D">
        <w:rPr>
          <w:rFonts w:cs="Times New Roman"/>
          <w:sz w:val="20"/>
        </w:rPr>
        <w:t>)</w:t>
      </w:r>
    </w:p>
    <w:p w14:paraId="2239F5A5" w14:textId="5F7FA97D" w:rsidR="00B14AA1" w:rsidRDefault="00B14AA1" w:rsidP="001673F0">
      <w:pPr>
        <w:pStyle w:val="ListParagraph"/>
        <w:numPr>
          <w:ilvl w:val="0"/>
          <w:numId w:val="36"/>
        </w:numPr>
        <w:spacing w:line="480" w:lineRule="auto"/>
        <w:ind w:left="1080"/>
      </w:pPr>
      <w:r>
        <w:t>HEX</w:t>
      </w:r>
    </w:p>
    <w:p w14:paraId="3F95FF7F" w14:textId="10085AAB" w:rsidR="00CB42A6" w:rsidRDefault="00B76B04" w:rsidP="00CB42A6">
      <w:pPr>
        <w:pStyle w:val="ListParagraph"/>
        <w:spacing w:line="480" w:lineRule="auto"/>
        <w:ind w:left="1080"/>
        <w:rPr>
          <w:i/>
          <w:iCs/>
        </w:rPr>
      </w:pPr>
      <w:r>
        <w:t xml:space="preserve">HEX merupakan </w:t>
      </w:r>
      <w:r w:rsidR="00844069">
        <w:t>kode</w:t>
      </w:r>
      <w:r w:rsidR="00B06D8A">
        <w:t xml:space="preserve"> yang me</w:t>
      </w:r>
      <w:r>
        <w:t>representasi</w:t>
      </w:r>
      <w:r w:rsidR="00B06D8A">
        <w:t>kan</w:t>
      </w:r>
      <w:r>
        <w:t xml:space="preserve"> dari berbagai model warna dengan menggunakan nilai </w:t>
      </w:r>
      <w:r w:rsidRPr="00B76B04">
        <w:rPr>
          <w:i/>
          <w:iCs/>
        </w:rPr>
        <w:t>hexadecimal</w:t>
      </w:r>
      <w:r>
        <w:rPr>
          <w:i/>
          <w:iCs/>
        </w:rPr>
        <w:t xml:space="preserve">. </w:t>
      </w:r>
      <w:r>
        <w:t xml:space="preserve">Dalam nilai tersebut ditulis 6 digit kombinasi huruf dan angka setelah tanda pagar, seperti #0345D3, #FF03J6. Warna </w:t>
      </w:r>
      <w:r w:rsidR="00CC2CAA">
        <w:rPr>
          <w:i/>
          <w:iCs/>
        </w:rPr>
        <w:t xml:space="preserve">hexadecimal </w:t>
      </w:r>
      <w:r w:rsidR="00CC2CAA">
        <w:t xml:space="preserve">mengikuti format #RRGGBB yaitu RR adalah </w:t>
      </w:r>
      <w:r w:rsidR="00CC2CAA">
        <w:rPr>
          <w:i/>
          <w:iCs/>
        </w:rPr>
        <w:t xml:space="preserve">red, </w:t>
      </w:r>
      <w:r w:rsidR="00CC2CAA">
        <w:t xml:space="preserve">GG adalah </w:t>
      </w:r>
      <w:r w:rsidR="00CC2CAA" w:rsidRPr="00CC2CAA">
        <w:rPr>
          <w:i/>
          <w:iCs/>
        </w:rPr>
        <w:t>green</w:t>
      </w:r>
      <w:r w:rsidR="00CC2CAA">
        <w:rPr>
          <w:i/>
          <w:iCs/>
        </w:rPr>
        <w:t xml:space="preserve">, </w:t>
      </w:r>
      <w:r w:rsidR="00CC2CAA">
        <w:t xml:space="preserve">dan BB adalah </w:t>
      </w:r>
      <w:r w:rsidR="00CC2CAA">
        <w:rPr>
          <w:i/>
          <w:iCs/>
        </w:rPr>
        <w:t xml:space="preserve">blue. </w:t>
      </w:r>
      <w:r w:rsidR="00CC2CAA" w:rsidRPr="00CC2CAA">
        <w:t xml:space="preserve">Misalnya kode HEX #FF0000 </w:t>
      </w:r>
      <w:r w:rsidR="00CC2CAA">
        <w:t>merupakan</w:t>
      </w:r>
      <w:r w:rsidR="00CC2CAA" w:rsidRPr="00CC2CAA">
        <w:t xml:space="preserve"> warna merah murni karena komponen warna merah mempunyai nilai maksimal FF</w:t>
      </w:r>
      <w:r w:rsidR="00CC2CAA" w:rsidRPr="00CC2CAA">
        <w:rPr>
          <w:i/>
          <w:iCs/>
        </w:rPr>
        <w:t>.</w:t>
      </w:r>
    </w:p>
    <w:p w14:paraId="7AE49222" w14:textId="4DF9D031" w:rsidR="00CC2CAA" w:rsidRDefault="00CC2CAA" w:rsidP="00CC2CAA">
      <w:pPr>
        <w:pStyle w:val="ListParagraph"/>
        <w:spacing w:line="480" w:lineRule="auto"/>
        <w:ind w:left="1080"/>
        <w:jc w:val="center"/>
      </w:pPr>
      <w:r>
        <w:rPr>
          <w:noProof/>
          <w:lang w:val="id-ID" w:eastAsia="id-ID"/>
        </w:rPr>
        <w:lastRenderedPageBreak/>
        <w:drawing>
          <wp:inline distT="0" distB="0" distL="0" distR="0" wp14:anchorId="5B9B7B51" wp14:editId="306C9FE7">
            <wp:extent cx="4057650" cy="1825943"/>
            <wp:effectExtent l="0" t="0" r="0" b="3175"/>
            <wp:docPr id="144" name="Picture 144" descr="kode hex wa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kode hex warn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63300" cy="1828485"/>
                    </a:xfrm>
                    <a:prstGeom prst="rect">
                      <a:avLst/>
                    </a:prstGeom>
                    <a:noFill/>
                    <a:ln>
                      <a:noFill/>
                    </a:ln>
                  </pic:spPr>
                </pic:pic>
              </a:graphicData>
            </a:graphic>
          </wp:inline>
        </w:drawing>
      </w:r>
    </w:p>
    <w:p w14:paraId="5F51EFAC" w14:textId="6A67F66D" w:rsidR="00CC2CAA" w:rsidRDefault="00CC2CAA" w:rsidP="00CC2CAA">
      <w:pPr>
        <w:pStyle w:val="ListParagraph"/>
        <w:spacing w:line="240" w:lineRule="auto"/>
        <w:ind w:firstLine="720"/>
        <w:jc w:val="center"/>
        <w:rPr>
          <w:rFonts w:cs="Times New Roman"/>
          <w:i/>
          <w:sz w:val="20"/>
        </w:rPr>
      </w:pPr>
      <w:r>
        <w:rPr>
          <w:rFonts w:cs="Times New Roman"/>
          <w:b/>
          <w:sz w:val="20"/>
        </w:rPr>
        <w:t>Gambar 2.</w:t>
      </w:r>
      <w:r w:rsidR="009A0442">
        <w:rPr>
          <w:rFonts w:cs="Times New Roman"/>
          <w:b/>
          <w:sz w:val="20"/>
        </w:rPr>
        <w:t>23</w:t>
      </w:r>
      <w:r>
        <w:rPr>
          <w:rFonts w:cs="Times New Roman"/>
          <w:sz w:val="20"/>
        </w:rPr>
        <w:t xml:space="preserve"> </w:t>
      </w:r>
      <w:r w:rsidR="009A0442">
        <w:rPr>
          <w:rFonts w:cs="Times New Roman"/>
          <w:sz w:val="20"/>
        </w:rPr>
        <w:t>Warna Hex</w:t>
      </w:r>
    </w:p>
    <w:p w14:paraId="6564841B" w14:textId="29BE4515" w:rsidR="00CC2CAA" w:rsidRDefault="00CC2CAA" w:rsidP="00CC2CAA">
      <w:pPr>
        <w:pStyle w:val="ListParagraph"/>
        <w:spacing w:line="480" w:lineRule="auto"/>
        <w:ind w:left="1080"/>
        <w:jc w:val="center"/>
        <w:rPr>
          <w:rFonts w:cs="Times New Roman"/>
          <w:sz w:val="20"/>
        </w:rPr>
      </w:pPr>
      <w:r w:rsidRPr="005F5C6D">
        <w:rPr>
          <w:rFonts w:cs="Times New Roman"/>
          <w:sz w:val="20"/>
        </w:rPr>
        <w:t>(</w:t>
      </w:r>
      <w:proofErr w:type="gramStart"/>
      <w:r>
        <w:rPr>
          <w:rFonts w:cs="Times New Roman"/>
          <w:sz w:val="20"/>
        </w:rPr>
        <w:t>sumber :</w:t>
      </w:r>
      <w:proofErr w:type="gramEnd"/>
      <w:r>
        <w:rPr>
          <w:rFonts w:cs="Times New Roman"/>
          <w:sz w:val="20"/>
        </w:rPr>
        <w:t xml:space="preserve"> id.wikipedia.org</w:t>
      </w:r>
      <w:r w:rsidRPr="005F5C6D">
        <w:rPr>
          <w:rFonts w:cs="Times New Roman"/>
          <w:sz w:val="20"/>
        </w:rPr>
        <w:t>)</w:t>
      </w:r>
    </w:p>
    <w:p w14:paraId="5F5199F5" w14:textId="29038754" w:rsidR="00FF1653" w:rsidRDefault="00FF1653" w:rsidP="00A700E3">
      <w:pPr>
        <w:pStyle w:val="subbab2"/>
        <w:ind w:left="709"/>
      </w:pPr>
      <w:bookmarkStart w:id="30" w:name="_Toc78533485"/>
      <w:r>
        <w:t>Teori Tipografi</w:t>
      </w:r>
      <w:bookmarkEnd w:id="30"/>
    </w:p>
    <w:p w14:paraId="052B55F9" w14:textId="2212E526" w:rsidR="00536106" w:rsidRDefault="00E60CF6" w:rsidP="00536106">
      <w:pPr>
        <w:spacing w:line="480" w:lineRule="auto"/>
        <w:ind w:left="709" w:firstLine="851"/>
        <w:rPr>
          <w:i/>
        </w:rPr>
      </w:pPr>
      <w:r>
        <w:t xml:space="preserve">Tipografi </w:t>
      </w:r>
      <w:r w:rsidR="00536106">
        <w:t xml:space="preserve">berasal dari 2 bahasa Yunani yaitu </w:t>
      </w:r>
      <w:r w:rsidR="00536106" w:rsidRPr="00536106">
        <w:rPr>
          <w:i/>
        </w:rPr>
        <w:t>typos</w:t>
      </w:r>
      <w:r w:rsidR="00536106">
        <w:t xml:space="preserve"> berarti bentuk</w:t>
      </w:r>
      <w:r>
        <w:t xml:space="preserve"> </w:t>
      </w:r>
      <w:r w:rsidR="00536106">
        <w:t xml:space="preserve">dan </w:t>
      </w:r>
      <w:r w:rsidR="00536106" w:rsidRPr="00536106">
        <w:rPr>
          <w:i/>
        </w:rPr>
        <w:t>grapho</w:t>
      </w:r>
      <w:r w:rsidR="00536106">
        <w:t xml:space="preserve"> berarti menulis, secara umum tipografi adalah seni memilih dan menata huruf yang digunakan untuk menciptakan kesan khusus sehingga menolong pembaca mendapatkan kenyamanan. Pada tipografi memiliki beberapa istilah yaitu </w:t>
      </w:r>
      <w:r w:rsidR="00536106" w:rsidRPr="00536106">
        <w:rPr>
          <w:i/>
        </w:rPr>
        <w:t>typeface</w:t>
      </w:r>
      <w:r w:rsidR="00536106">
        <w:t xml:space="preserve">, </w:t>
      </w:r>
      <w:r w:rsidR="00536106" w:rsidRPr="00536106">
        <w:rPr>
          <w:i/>
        </w:rPr>
        <w:t>typefont</w:t>
      </w:r>
      <w:r w:rsidR="00536106">
        <w:t xml:space="preserve">, dan </w:t>
      </w:r>
      <w:r w:rsidR="00536106" w:rsidRPr="00536106">
        <w:rPr>
          <w:i/>
        </w:rPr>
        <w:t>typestyle</w:t>
      </w:r>
      <w:r w:rsidR="00536106">
        <w:rPr>
          <w:i/>
        </w:rPr>
        <w:t>.</w:t>
      </w:r>
    </w:p>
    <w:p w14:paraId="49EDA890" w14:textId="27AA751C" w:rsidR="00536106" w:rsidRDefault="00536106" w:rsidP="001673F0">
      <w:pPr>
        <w:pStyle w:val="ListParagraph"/>
        <w:numPr>
          <w:ilvl w:val="0"/>
          <w:numId w:val="33"/>
        </w:numPr>
        <w:spacing w:line="480" w:lineRule="auto"/>
        <w:ind w:left="1134"/>
        <w:rPr>
          <w:i/>
        </w:rPr>
      </w:pPr>
      <w:r w:rsidRPr="00536106">
        <w:rPr>
          <w:i/>
        </w:rPr>
        <w:t>Typeface</w:t>
      </w:r>
    </w:p>
    <w:p w14:paraId="4977EC0F" w14:textId="15FD1A75" w:rsidR="00D80133" w:rsidRDefault="00D80133" w:rsidP="00D80133">
      <w:pPr>
        <w:pStyle w:val="ListParagraph"/>
        <w:spacing w:line="240" w:lineRule="auto"/>
        <w:jc w:val="center"/>
        <w:rPr>
          <w:rFonts w:cs="Times New Roman"/>
          <w:i/>
          <w:sz w:val="20"/>
        </w:rPr>
      </w:pPr>
      <w:r w:rsidRPr="00D80133">
        <w:rPr>
          <w:i/>
          <w:noProof/>
          <w:lang w:val="id-ID" w:eastAsia="id-ID"/>
        </w:rPr>
        <w:drawing>
          <wp:inline distT="0" distB="0" distL="0" distR="0" wp14:anchorId="0A07E40D" wp14:editId="483229BF">
            <wp:extent cx="2076450" cy="2109113"/>
            <wp:effectExtent l="0" t="0" r="0" b="5715"/>
            <wp:docPr id="183" name="Picture 1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Text&#10;&#10;Description automatically generated"/>
                    <pic:cNvPicPr/>
                  </pic:nvPicPr>
                  <pic:blipFill>
                    <a:blip r:embed="rId32"/>
                    <a:stretch>
                      <a:fillRect/>
                    </a:stretch>
                  </pic:blipFill>
                  <pic:spPr>
                    <a:xfrm>
                      <a:off x="0" y="0"/>
                      <a:ext cx="2083241" cy="2116011"/>
                    </a:xfrm>
                    <a:prstGeom prst="rect">
                      <a:avLst/>
                    </a:prstGeom>
                  </pic:spPr>
                </pic:pic>
              </a:graphicData>
            </a:graphic>
          </wp:inline>
        </w:drawing>
      </w:r>
      <w:r>
        <w:rPr>
          <w:i/>
        </w:rPr>
        <w:br/>
      </w:r>
      <w:r>
        <w:rPr>
          <w:rFonts w:cs="Times New Roman"/>
          <w:b/>
          <w:sz w:val="20"/>
        </w:rPr>
        <w:t>Gambar 2.</w:t>
      </w:r>
      <w:r w:rsidR="00553B65">
        <w:rPr>
          <w:rFonts w:cs="Times New Roman"/>
          <w:b/>
          <w:sz w:val="20"/>
        </w:rPr>
        <w:t>24</w:t>
      </w:r>
      <w:r>
        <w:rPr>
          <w:rFonts w:cs="Times New Roman"/>
          <w:sz w:val="20"/>
        </w:rPr>
        <w:t xml:space="preserve"> </w:t>
      </w:r>
      <w:r w:rsidR="00553B65" w:rsidRPr="00553B65">
        <w:rPr>
          <w:rFonts w:cs="Times New Roman"/>
          <w:i/>
          <w:iCs/>
          <w:sz w:val="20"/>
        </w:rPr>
        <w:t>Typeface</w:t>
      </w:r>
    </w:p>
    <w:p w14:paraId="18A7E0FB" w14:textId="510E95B7" w:rsidR="00D80133" w:rsidRDefault="00D80133" w:rsidP="00D80133">
      <w:pPr>
        <w:pStyle w:val="ListParagraph"/>
        <w:spacing w:line="480" w:lineRule="auto"/>
        <w:jc w:val="center"/>
        <w:rPr>
          <w:rFonts w:cs="Times New Roman"/>
          <w:sz w:val="20"/>
        </w:rPr>
      </w:pPr>
      <w:r w:rsidRPr="005F5C6D">
        <w:rPr>
          <w:rFonts w:cs="Times New Roman"/>
          <w:sz w:val="20"/>
        </w:rPr>
        <w:t>(</w:t>
      </w:r>
      <w:proofErr w:type="gramStart"/>
      <w:r>
        <w:rPr>
          <w:rFonts w:cs="Times New Roman"/>
          <w:sz w:val="20"/>
        </w:rPr>
        <w:t>sumber :</w:t>
      </w:r>
      <w:proofErr w:type="gramEnd"/>
      <w:r>
        <w:rPr>
          <w:rFonts w:cs="Times New Roman"/>
          <w:sz w:val="20"/>
        </w:rPr>
        <w:t xml:space="preserve"> </w:t>
      </w:r>
      <w:r w:rsidR="002A7B03">
        <w:rPr>
          <w:rFonts w:cs="Times New Roman"/>
          <w:sz w:val="20"/>
        </w:rPr>
        <w:t>dreamst</w:t>
      </w:r>
      <w:r w:rsidR="00ED0CF1">
        <w:rPr>
          <w:rFonts w:cs="Times New Roman"/>
          <w:sz w:val="20"/>
        </w:rPr>
        <w:t>ime</w:t>
      </w:r>
      <w:r w:rsidR="002A7B03">
        <w:rPr>
          <w:rFonts w:cs="Times New Roman"/>
          <w:sz w:val="20"/>
        </w:rPr>
        <w:t>.com</w:t>
      </w:r>
      <w:r w:rsidRPr="005F5C6D">
        <w:rPr>
          <w:rFonts w:cs="Times New Roman"/>
          <w:sz w:val="20"/>
        </w:rPr>
        <w:t>)</w:t>
      </w:r>
    </w:p>
    <w:p w14:paraId="3ABBAAB2" w14:textId="465B01E1" w:rsidR="00536106" w:rsidRPr="00536106" w:rsidRDefault="00536106" w:rsidP="008957F6">
      <w:pPr>
        <w:pStyle w:val="ListParagraph"/>
        <w:spacing w:line="480" w:lineRule="auto"/>
        <w:ind w:left="1134"/>
      </w:pPr>
      <w:r>
        <w:t xml:space="preserve">Merupakan satu set bentuk huruf, angka, dan tanda baca yang memiliki satu visual yang standar dan konsisten. </w:t>
      </w:r>
      <w:r w:rsidR="00A674F5">
        <w:t xml:space="preserve">Memiliki </w:t>
      </w:r>
      <w:r w:rsidR="00CF6759">
        <w:t>karakter</w:t>
      </w:r>
      <w:r w:rsidR="00A674F5">
        <w:t xml:space="preserve"> huruf</w:t>
      </w:r>
      <w:r w:rsidR="00CF6759">
        <w:t xml:space="preserve"> yang tetap meski rupa dan bentuk telah dimodifikasi</w:t>
      </w:r>
      <w:r w:rsidR="00A674F5">
        <w:t xml:space="preserve"> sedemikian rupa</w:t>
      </w:r>
      <w:r w:rsidR="00CF6759">
        <w:t>.</w:t>
      </w:r>
    </w:p>
    <w:p w14:paraId="743DBF04" w14:textId="6B25EBAE" w:rsidR="00536106" w:rsidRDefault="00536106" w:rsidP="001673F0">
      <w:pPr>
        <w:pStyle w:val="ListParagraph"/>
        <w:numPr>
          <w:ilvl w:val="0"/>
          <w:numId w:val="33"/>
        </w:numPr>
        <w:spacing w:line="480" w:lineRule="auto"/>
        <w:ind w:left="1134" w:hanging="284"/>
        <w:rPr>
          <w:i/>
        </w:rPr>
      </w:pPr>
      <w:r>
        <w:rPr>
          <w:i/>
        </w:rPr>
        <w:lastRenderedPageBreak/>
        <w:t>Typefont</w:t>
      </w:r>
    </w:p>
    <w:p w14:paraId="4B81CF31" w14:textId="73837E06" w:rsidR="002A7B03" w:rsidRDefault="002A7B03" w:rsidP="002A7B03">
      <w:pPr>
        <w:pStyle w:val="ListParagraph"/>
        <w:spacing w:line="240" w:lineRule="auto"/>
        <w:jc w:val="center"/>
        <w:rPr>
          <w:rFonts w:cs="Times New Roman"/>
          <w:i/>
          <w:sz w:val="20"/>
        </w:rPr>
      </w:pPr>
      <w:r>
        <w:rPr>
          <w:noProof/>
          <w:lang w:val="id-ID" w:eastAsia="id-ID"/>
        </w:rPr>
        <w:drawing>
          <wp:inline distT="0" distB="0" distL="0" distR="0" wp14:anchorId="61840B0A" wp14:editId="2528EA6A">
            <wp:extent cx="2492375" cy="1495425"/>
            <wp:effectExtent l="0" t="0" r="3175" b="9525"/>
            <wp:docPr id="184" name="Picture 184"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e the source imag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92375" cy="1495425"/>
                    </a:xfrm>
                    <a:prstGeom prst="rect">
                      <a:avLst/>
                    </a:prstGeom>
                    <a:noFill/>
                    <a:ln>
                      <a:noFill/>
                    </a:ln>
                  </pic:spPr>
                </pic:pic>
              </a:graphicData>
            </a:graphic>
          </wp:inline>
        </w:drawing>
      </w:r>
      <w:r>
        <w:rPr>
          <w:i/>
        </w:rPr>
        <w:br/>
      </w:r>
      <w:r>
        <w:rPr>
          <w:rFonts w:cs="Times New Roman"/>
          <w:b/>
          <w:sz w:val="20"/>
        </w:rPr>
        <w:t>Gambar 2.</w:t>
      </w:r>
      <w:r w:rsidR="00553B65">
        <w:rPr>
          <w:rFonts w:cs="Times New Roman"/>
          <w:b/>
          <w:sz w:val="20"/>
        </w:rPr>
        <w:t>25</w:t>
      </w:r>
      <w:r>
        <w:rPr>
          <w:rFonts w:cs="Times New Roman"/>
          <w:sz w:val="20"/>
        </w:rPr>
        <w:t xml:space="preserve"> </w:t>
      </w:r>
      <w:r w:rsidR="00553B65" w:rsidRPr="00553B65">
        <w:rPr>
          <w:rFonts w:cs="Times New Roman"/>
          <w:i/>
          <w:iCs/>
          <w:sz w:val="20"/>
        </w:rPr>
        <w:t>Typefont</w:t>
      </w:r>
    </w:p>
    <w:p w14:paraId="4DF66FF4" w14:textId="04AC6561" w:rsidR="002A7B03" w:rsidRDefault="002A7B03" w:rsidP="002A7B03">
      <w:pPr>
        <w:pStyle w:val="ListParagraph"/>
        <w:spacing w:line="480" w:lineRule="auto"/>
        <w:jc w:val="center"/>
        <w:rPr>
          <w:rFonts w:cs="Times New Roman"/>
          <w:sz w:val="20"/>
        </w:rPr>
      </w:pPr>
      <w:r w:rsidRPr="005F5C6D">
        <w:rPr>
          <w:rFonts w:cs="Times New Roman"/>
          <w:sz w:val="20"/>
        </w:rPr>
        <w:t>(</w:t>
      </w:r>
      <w:proofErr w:type="gramStart"/>
      <w:r>
        <w:rPr>
          <w:rFonts w:cs="Times New Roman"/>
          <w:sz w:val="20"/>
        </w:rPr>
        <w:t>sumber :</w:t>
      </w:r>
      <w:proofErr w:type="gramEnd"/>
      <w:r>
        <w:rPr>
          <w:rFonts w:cs="Times New Roman"/>
          <w:sz w:val="20"/>
        </w:rPr>
        <w:t xml:space="preserve"> id.pinterest.com</w:t>
      </w:r>
      <w:r w:rsidRPr="005F5C6D">
        <w:rPr>
          <w:rFonts w:cs="Times New Roman"/>
          <w:sz w:val="20"/>
        </w:rPr>
        <w:t>)</w:t>
      </w:r>
    </w:p>
    <w:p w14:paraId="2C8B7997" w14:textId="67A10597" w:rsidR="00664A46" w:rsidRDefault="00CF6759" w:rsidP="00747F22">
      <w:pPr>
        <w:pStyle w:val="ListParagraph"/>
        <w:spacing w:line="480" w:lineRule="auto"/>
        <w:ind w:left="1134"/>
      </w:pPr>
      <w:r>
        <w:t xml:space="preserve">Merupakan satu set </w:t>
      </w:r>
      <w:r w:rsidR="00A674F5">
        <w:t xml:space="preserve">atau sepaket </w:t>
      </w:r>
      <w:r>
        <w:t xml:space="preserve">bentuk huruf, angka, dan tanda baca yang memiliki gaya khusus untuk </w:t>
      </w:r>
      <w:r w:rsidR="00A674F5">
        <w:t>di</w:t>
      </w:r>
      <w:r>
        <w:t>komunikasi</w:t>
      </w:r>
      <w:r w:rsidR="00A674F5">
        <w:t>kan atau ditampilkan</w:t>
      </w:r>
      <w:r>
        <w:t>.</w:t>
      </w:r>
    </w:p>
    <w:p w14:paraId="2654B46B" w14:textId="7C433DEF" w:rsidR="00536106" w:rsidRDefault="00536106" w:rsidP="001673F0">
      <w:pPr>
        <w:pStyle w:val="ListParagraph"/>
        <w:numPr>
          <w:ilvl w:val="0"/>
          <w:numId w:val="33"/>
        </w:numPr>
        <w:spacing w:line="480" w:lineRule="auto"/>
        <w:ind w:left="1134" w:hanging="284"/>
        <w:rPr>
          <w:i/>
        </w:rPr>
      </w:pPr>
      <w:r>
        <w:rPr>
          <w:i/>
        </w:rPr>
        <w:t>Typestyle</w:t>
      </w:r>
    </w:p>
    <w:p w14:paraId="52E511ED" w14:textId="5D0CB755" w:rsidR="00C85CEB" w:rsidRDefault="00C85CEB" w:rsidP="00C85CEB">
      <w:pPr>
        <w:pStyle w:val="ListParagraph"/>
        <w:spacing w:line="240" w:lineRule="auto"/>
        <w:jc w:val="center"/>
        <w:rPr>
          <w:rFonts w:cs="Times New Roman"/>
          <w:i/>
          <w:sz w:val="20"/>
        </w:rPr>
      </w:pPr>
      <w:r>
        <w:rPr>
          <w:noProof/>
          <w:lang w:val="id-ID" w:eastAsia="id-ID"/>
        </w:rPr>
        <w:drawing>
          <wp:inline distT="0" distB="0" distL="0" distR="0" wp14:anchorId="305DADF4" wp14:editId="7D0CD535">
            <wp:extent cx="2743200" cy="1179646"/>
            <wp:effectExtent l="0" t="0" r="0" b="1905"/>
            <wp:docPr id="185" name="Picture 185"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e the source imag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55694" cy="1185019"/>
                    </a:xfrm>
                    <a:prstGeom prst="rect">
                      <a:avLst/>
                    </a:prstGeom>
                    <a:noFill/>
                    <a:ln>
                      <a:noFill/>
                    </a:ln>
                  </pic:spPr>
                </pic:pic>
              </a:graphicData>
            </a:graphic>
          </wp:inline>
        </w:drawing>
      </w:r>
      <w:r>
        <w:rPr>
          <w:i/>
        </w:rPr>
        <w:br/>
      </w:r>
      <w:r>
        <w:rPr>
          <w:rFonts w:cs="Times New Roman"/>
          <w:b/>
          <w:sz w:val="20"/>
        </w:rPr>
        <w:t>Gambar 2.</w:t>
      </w:r>
      <w:r w:rsidR="00553B65">
        <w:rPr>
          <w:rFonts w:cs="Times New Roman"/>
          <w:b/>
          <w:sz w:val="20"/>
        </w:rPr>
        <w:t>2</w:t>
      </w:r>
      <w:r>
        <w:rPr>
          <w:rFonts w:cs="Times New Roman"/>
          <w:b/>
          <w:sz w:val="20"/>
        </w:rPr>
        <w:t>6</w:t>
      </w:r>
      <w:r>
        <w:rPr>
          <w:rFonts w:cs="Times New Roman"/>
          <w:sz w:val="20"/>
        </w:rPr>
        <w:t xml:space="preserve"> </w:t>
      </w:r>
      <w:r w:rsidR="00553B65" w:rsidRPr="00553B65">
        <w:rPr>
          <w:rFonts w:cs="Times New Roman"/>
          <w:i/>
          <w:iCs/>
          <w:sz w:val="20"/>
        </w:rPr>
        <w:t>Typestyle</w:t>
      </w:r>
    </w:p>
    <w:p w14:paraId="3AABF6A8" w14:textId="17675956" w:rsidR="00C85CEB" w:rsidRDefault="00C85CEB" w:rsidP="004F2220">
      <w:pPr>
        <w:pStyle w:val="ListParagraph"/>
        <w:spacing w:line="480" w:lineRule="auto"/>
        <w:jc w:val="center"/>
        <w:rPr>
          <w:i/>
        </w:rPr>
      </w:pPr>
      <w:r w:rsidRPr="005F5C6D">
        <w:rPr>
          <w:rFonts w:cs="Times New Roman"/>
          <w:sz w:val="20"/>
        </w:rPr>
        <w:t>(</w:t>
      </w:r>
      <w:proofErr w:type="gramStart"/>
      <w:r>
        <w:rPr>
          <w:rFonts w:cs="Times New Roman"/>
          <w:sz w:val="20"/>
        </w:rPr>
        <w:t>sumber :</w:t>
      </w:r>
      <w:proofErr w:type="gramEnd"/>
      <w:r>
        <w:rPr>
          <w:rFonts w:cs="Times New Roman"/>
          <w:sz w:val="20"/>
        </w:rPr>
        <w:t xml:space="preserve"> </w:t>
      </w:r>
      <w:r w:rsidR="004F2220">
        <w:rPr>
          <w:rFonts w:cs="Times New Roman"/>
          <w:sz w:val="20"/>
        </w:rPr>
        <w:t>morethanpaper</w:t>
      </w:r>
      <w:r>
        <w:rPr>
          <w:rFonts w:cs="Times New Roman"/>
          <w:sz w:val="20"/>
        </w:rPr>
        <w:t>.com</w:t>
      </w:r>
      <w:r w:rsidRPr="005F5C6D">
        <w:rPr>
          <w:rFonts w:cs="Times New Roman"/>
          <w:sz w:val="20"/>
        </w:rPr>
        <w:t>)</w:t>
      </w:r>
    </w:p>
    <w:p w14:paraId="41E338E1" w14:textId="3EFBD27C" w:rsidR="00CF6759" w:rsidRDefault="00CF6759" w:rsidP="008957F6">
      <w:pPr>
        <w:pStyle w:val="ListParagraph"/>
        <w:spacing w:line="480" w:lineRule="auto"/>
        <w:ind w:left="1134"/>
      </w:pPr>
      <w:r>
        <w:t xml:space="preserve">Merupakan modifikasi dari typeface yang digunakan untuk memunculkan karakter visual yang berbeda dengan meliputi </w:t>
      </w:r>
      <w:r w:rsidRPr="00CF6759">
        <w:rPr>
          <w:i/>
        </w:rPr>
        <w:t>weight</w:t>
      </w:r>
      <w:r>
        <w:t xml:space="preserve">, </w:t>
      </w:r>
      <w:r w:rsidRPr="00CF6759">
        <w:rPr>
          <w:i/>
        </w:rPr>
        <w:t>angle</w:t>
      </w:r>
      <w:r>
        <w:t xml:space="preserve">, dan </w:t>
      </w:r>
      <w:r w:rsidRPr="00CF6759">
        <w:rPr>
          <w:i/>
        </w:rPr>
        <w:t>elaboration</w:t>
      </w:r>
      <w:r>
        <w:t>.</w:t>
      </w:r>
    </w:p>
    <w:p w14:paraId="5EA811CD" w14:textId="2D6F38CE" w:rsidR="00F96E8B" w:rsidRDefault="00CF6759" w:rsidP="00F96E8B">
      <w:pPr>
        <w:spacing w:line="480" w:lineRule="auto"/>
        <w:ind w:left="709" w:firstLine="992"/>
        <w:rPr>
          <w:i/>
        </w:rPr>
      </w:pPr>
      <w:r>
        <w:t>Tipografi memiliki beberapa jenis huruf yang</w:t>
      </w:r>
      <w:r w:rsidR="00F96E8B">
        <w:t xml:space="preserve"> sering diklasifikasikan oleh James Craig</w:t>
      </w:r>
      <w:r>
        <w:t xml:space="preserve"> yaitu </w:t>
      </w:r>
      <w:r w:rsidRPr="00CF6759">
        <w:rPr>
          <w:i/>
        </w:rPr>
        <w:t>serif</w:t>
      </w:r>
      <w:r>
        <w:t xml:space="preserve">, </w:t>
      </w:r>
      <w:r w:rsidRPr="00CF6759">
        <w:rPr>
          <w:i/>
        </w:rPr>
        <w:t>sans serif, slab serif, script</w:t>
      </w:r>
      <w:r>
        <w:t xml:space="preserve">, dan </w:t>
      </w:r>
      <w:r w:rsidRPr="00CF6759">
        <w:rPr>
          <w:i/>
        </w:rPr>
        <w:t>miscellaneous</w:t>
      </w:r>
      <w:r w:rsidR="00F96E8B">
        <w:rPr>
          <w:i/>
        </w:rPr>
        <w:t>.</w:t>
      </w:r>
    </w:p>
    <w:p w14:paraId="569AAF82" w14:textId="6892237A" w:rsidR="00F96E8B" w:rsidRDefault="00F96E8B" w:rsidP="001673F0">
      <w:pPr>
        <w:pStyle w:val="ListParagraph"/>
        <w:numPr>
          <w:ilvl w:val="0"/>
          <w:numId w:val="27"/>
        </w:numPr>
        <w:spacing w:line="480" w:lineRule="auto"/>
        <w:ind w:left="993" w:hanging="284"/>
        <w:rPr>
          <w:i/>
        </w:rPr>
      </w:pPr>
      <w:r w:rsidRPr="00F96E8B">
        <w:rPr>
          <w:i/>
        </w:rPr>
        <w:t>Serif</w:t>
      </w:r>
    </w:p>
    <w:p w14:paraId="4799DBA8" w14:textId="7D80CD06" w:rsidR="00E401A5" w:rsidRDefault="00E401A5" w:rsidP="00E401A5">
      <w:pPr>
        <w:pStyle w:val="ListParagraph"/>
        <w:spacing w:line="240" w:lineRule="auto"/>
        <w:jc w:val="center"/>
        <w:rPr>
          <w:rFonts w:cs="Times New Roman"/>
          <w:i/>
          <w:sz w:val="20"/>
        </w:rPr>
      </w:pPr>
      <w:r w:rsidRPr="00E401A5">
        <w:rPr>
          <w:i/>
          <w:noProof/>
          <w:lang w:val="id-ID" w:eastAsia="id-ID"/>
        </w:rPr>
        <w:drawing>
          <wp:inline distT="0" distB="0" distL="0" distR="0" wp14:anchorId="1B86FE3D" wp14:editId="6A5BEE4A">
            <wp:extent cx="1724025" cy="1542016"/>
            <wp:effectExtent l="0" t="0" r="0" b="1270"/>
            <wp:docPr id="186" name="Picture 18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A picture containing graphical user interface&#10;&#10;Description automatically generated"/>
                    <pic:cNvPicPr/>
                  </pic:nvPicPr>
                  <pic:blipFill>
                    <a:blip r:embed="rId35"/>
                    <a:stretch>
                      <a:fillRect/>
                    </a:stretch>
                  </pic:blipFill>
                  <pic:spPr>
                    <a:xfrm>
                      <a:off x="0" y="0"/>
                      <a:ext cx="1730199" cy="1547538"/>
                    </a:xfrm>
                    <a:prstGeom prst="rect">
                      <a:avLst/>
                    </a:prstGeom>
                  </pic:spPr>
                </pic:pic>
              </a:graphicData>
            </a:graphic>
          </wp:inline>
        </w:drawing>
      </w:r>
      <w:r>
        <w:rPr>
          <w:i/>
        </w:rPr>
        <w:br/>
      </w:r>
      <w:r>
        <w:rPr>
          <w:rFonts w:cs="Times New Roman"/>
          <w:b/>
          <w:sz w:val="20"/>
        </w:rPr>
        <w:t>Gambar 2.</w:t>
      </w:r>
      <w:r w:rsidR="00553B65">
        <w:rPr>
          <w:rFonts w:cs="Times New Roman"/>
          <w:b/>
          <w:sz w:val="20"/>
        </w:rPr>
        <w:t>27</w:t>
      </w:r>
      <w:r>
        <w:rPr>
          <w:rFonts w:cs="Times New Roman"/>
          <w:sz w:val="20"/>
        </w:rPr>
        <w:t xml:space="preserve"> </w:t>
      </w:r>
      <w:r w:rsidR="00553B65" w:rsidRPr="00553B65">
        <w:rPr>
          <w:rFonts w:cs="Times New Roman"/>
          <w:i/>
          <w:iCs/>
          <w:sz w:val="20"/>
        </w:rPr>
        <w:t>Serif</w:t>
      </w:r>
    </w:p>
    <w:p w14:paraId="748C974B" w14:textId="0BEDF780" w:rsidR="00E401A5" w:rsidRDefault="00E401A5" w:rsidP="00E401A5">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w:t>
      </w:r>
      <w:r w:rsidR="00A2199F" w:rsidRPr="00A2199F">
        <w:rPr>
          <w:rFonts w:cs="Times New Roman"/>
          <w:sz w:val="20"/>
        </w:rPr>
        <w:t>newenglandrepro.com</w:t>
      </w:r>
      <w:r>
        <w:rPr>
          <w:rFonts w:cs="Times New Roman"/>
          <w:sz w:val="20"/>
        </w:rPr>
        <w:t>)</w:t>
      </w:r>
    </w:p>
    <w:p w14:paraId="62E14D07" w14:textId="03492C39" w:rsidR="003705BE" w:rsidRPr="003705BE" w:rsidRDefault="003705BE" w:rsidP="00B14AA1">
      <w:pPr>
        <w:pStyle w:val="ListParagraph"/>
        <w:spacing w:line="480" w:lineRule="auto"/>
        <w:ind w:left="993"/>
      </w:pPr>
      <w:r>
        <w:lastRenderedPageBreak/>
        <w:t xml:space="preserve">Memiliki sirip atau kaki yang berbentuk lancip pada ujung objek dan memiliki ketebalan sekaligus ketipisan yang kontras pada gari-garisnya. Kesan yang ditimbulkan adalah </w:t>
      </w:r>
      <w:r w:rsidR="00B266F2">
        <w:t xml:space="preserve">berkesan </w:t>
      </w:r>
      <w:r>
        <w:t>klasik, anggun, dan feminim.</w:t>
      </w:r>
    </w:p>
    <w:p w14:paraId="1EE2F10F" w14:textId="30AC63F0" w:rsidR="00F96E8B" w:rsidRDefault="00F96E8B" w:rsidP="001673F0">
      <w:pPr>
        <w:pStyle w:val="ListParagraph"/>
        <w:numPr>
          <w:ilvl w:val="0"/>
          <w:numId w:val="27"/>
        </w:numPr>
        <w:spacing w:line="480" w:lineRule="auto"/>
        <w:ind w:left="993" w:hanging="284"/>
        <w:rPr>
          <w:i/>
        </w:rPr>
      </w:pPr>
      <w:r w:rsidRPr="00F96E8B">
        <w:rPr>
          <w:i/>
        </w:rPr>
        <w:t xml:space="preserve"> </w:t>
      </w:r>
      <w:r>
        <w:rPr>
          <w:i/>
        </w:rPr>
        <w:t>Sans serif</w:t>
      </w:r>
    </w:p>
    <w:p w14:paraId="103CCA41" w14:textId="382978E7" w:rsidR="00E401A5" w:rsidRDefault="00E401A5" w:rsidP="00E401A5">
      <w:pPr>
        <w:pStyle w:val="ListParagraph"/>
        <w:spacing w:line="240" w:lineRule="auto"/>
        <w:jc w:val="center"/>
        <w:rPr>
          <w:rFonts w:cs="Times New Roman"/>
          <w:i/>
          <w:sz w:val="20"/>
        </w:rPr>
      </w:pPr>
      <w:r w:rsidRPr="00E401A5">
        <w:rPr>
          <w:i/>
          <w:noProof/>
          <w:lang w:val="id-ID" w:eastAsia="id-ID"/>
        </w:rPr>
        <w:drawing>
          <wp:inline distT="0" distB="0" distL="0" distR="0" wp14:anchorId="4FE57E98" wp14:editId="7064548D">
            <wp:extent cx="2030682" cy="1603169"/>
            <wp:effectExtent l="0" t="0" r="8255" b="0"/>
            <wp:docPr id="187" name="Picture 187"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A picture containing text, clipart&#10;&#10;Description automatically generated"/>
                    <pic:cNvPicPr/>
                  </pic:nvPicPr>
                  <pic:blipFill>
                    <a:blip r:embed="rId36"/>
                    <a:stretch>
                      <a:fillRect/>
                    </a:stretch>
                  </pic:blipFill>
                  <pic:spPr>
                    <a:xfrm>
                      <a:off x="0" y="0"/>
                      <a:ext cx="2055402" cy="1622685"/>
                    </a:xfrm>
                    <a:prstGeom prst="rect">
                      <a:avLst/>
                    </a:prstGeom>
                  </pic:spPr>
                </pic:pic>
              </a:graphicData>
            </a:graphic>
          </wp:inline>
        </w:drawing>
      </w:r>
      <w:r>
        <w:rPr>
          <w:i/>
        </w:rPr>
        <w:br/>
      </w:r>
      <w:r>
        <w:rPr>
          <w:rFonts w:cs="Times New Roman"/>
          <w:b/>
          <w:sz w:val="20"/>
        </w:rPr>
        <w:t>Gambar 2.</w:t>
      </w:r>
      <w:r w:rsidR="00553B65">
        <w:rPr>
          <w:rFonts w:cs="Times New Roman"/>
          <w:b/>
          <w:sz w:val="20"/>
        </w:rPr>
        <w:t>28</w:t>
      </w:r>
      <w:r>
        <w:rPr>
          <w:rFonts w:cs="Times New Roman"/>
          <w:sz w:val="20"/>
        </w:rPr>
        <w:t xml:space="preserve"> </w:t>
      </w:r>
      <w:r w:rsidR="00553B65" w:rsidRPr="00553B65">
        <w:rPr>
          <w:rFonts w:cs="Times New Roman"/>
          <w:i/>
          <w:iCs/>
          <w:sz w:val="20"/>
        </w:rPr>
        <w:t>Sans Serif</w:t>
      </w:r>
    </w:p>
    <w:p w14:paraId="0727DB8F" w14:textId="75484523" w:rsidR="00E401A5" w:rsidRDefault="00E401A5" w:rsidP="00E401A5">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w:t>
      </w:r>
      <w:r w:rsidR="00A2199F" w:rsidRPr="00A2199F">
        <w:rPr>
          <w:rFonts w:cs="Times New Roman"/>
          <w:sz w:val="20"/>
        </w:rPr>
        <w:t>newenglandrepro.com</w:t>
      </w:r>
      <w:r>
        <w:rPr>
          <w:rFonts w:cs="Times New Roman"/>
          <w:sz w:val="20"/>
        </w:rPr>
        <w:t>)</w:t>
      </w:r>
    </w:p>
    <w:p w14:paraId="6082BA9D" w14:textId="1F1EBC6A" w:rsidR="004E65E9" w:rsidRDefault="004E65E9" w:rsidP="004E65E9">
      <w:pPr>
        <w:pStyle w:val="ListParagraph"/>
        <w:spacing w:line="480" w:lineRule="auto"/>
        <w:ind w:left="993"/>
        <w:rPr>
          <w:i/>
        </w:rPr>
      </w:pPr>
    </w:p>
    <w:p w14:paraId="6FEB55B4" w14:textId="23498069" w:rsidR="003705BE" w:rsidRDefault="003705BE" w:rsidP="008957F6">
      <w:pPr>
        <w:pStyle w:val="ListParagraph"/>
        <w:spacing w:line="480" w:lineRule="auto"/>
        <w:ind w:left="993"/>
        <w:rPr>
          <w:i/>
        </w:rPr>
      </w:pPr>
      <w:r>
        <w:t xml:space="preserve">Merupakan huruf yang tanpa sirip/serif, jadi huruf jenis ini tidak memiliki sirip pada ujung huruf dan memiliki ketebalan huruf yang sama. Kesan yang </w:t>
      </w:r>
      <w:r w:rsidR="00CC20AB">
        <w:t>tampil</w:t>
      </w:r>
      <w:r>
        <w:t xml:space="preserve"> oleh huruf </w:t>
      </w:r>
      <w:r w:rsidR="00CC20AB">
        <w:t>ber</w:t>
      </w:r>
      <w:r>
        <w:t>jenis</w:t>
      </w:r>
      <w:r w:rsidR="00CC20AB">
        <w:t xml:space="preserve"> </w:t>
      </w:r>
      <w:r w:rsidR="00CC20AB" w:rsidRPr="00CC20AB">
        <w:rPr>
          <w:i/>
          <w:iCs/>
        </w:rPr>
        <w:t>sans serif</w:t>
      </w:r>
      <w:r>
        <w:t xml:space="preserve"> ini adalah modern, kontemporer dan efisien.</w:t>
      </w:r>
    </w:p>
    <w:p w14:paraId="3780E613" w14:textId="5D985F1A" w:rsidR="003705BE" w:rsidRDefault="00F96E8B" w:rsidP="001673F0">
      <w:pPr>
        <w:pStyle w:val="ListParagraph"/>
        <w:numPr>
          <w:ilvl w:val="0"/>
          <w:numId w:val="27"/>
        </w:numPr>
        <w:spacing w:line="480" w:lineRule="auto"/>
        <w:ind w:left="993" w:hanging="284"/>
        <w:rPr>
          <w:i/>
        </w:rPr>
      </w:pPr>
      <w:r>
        <w:rPr>
          <w:i/>
        </w:rPr>
        <w:t>Slab serif</w:t>
      </w:r>
    </w:p>
    <w:p w14:paraId="5B76E555" w14:textId="5BF117E6" w:rsidR="006006C8" w:rsidRPr="00553B65" w:rsidRDefault="006006C8" w:rsidP="006006C8">
      <w:pPr>
        <w:pStyle w:val="ListParagraph"/>
        <w:spacing w:line="240" w:lineRule="auto"/>
        <w:jc w:val="center"/>
        <w:rPr>
          <w:rFonts w:cs="Times New Roman"/>
          <w:i/>
          <w:iCs/>
          <w:sz w:val="20"/>
        </w:rPr>
      </w:pPr>
      <w:r>
        <w:rPr>
          <w:noProof/>
          <w:lang w:val="id-ID" w:eastAsia="id-ID"/>
        </w:rPr>
        <w:drawing>
          <wp:inline distT="0" distB="0" distL="0" distR="0" wp14:anchorId="050DCEF6" wp14:editId="76AF9D00">
            <wp:extent cx="2997731" cy="1995054"/>
            <wp:effectExtent l="0" t="0" r="0" b="5715"/>
            <wp:docPr id="188" name="Picture 188"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e the source imag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16305" cy="2007415"/>
                    </a:xfrm>
                    <a:prstGeom prst="rect">
                      <a:avLst/>
                    </a:prstGeom>
                    <a:noFill/>
                    <a:ln>
                      <a:noFill/>
                    </a:ln>
                  </pic:spPr>
                </pic:pic>
              </a:graphicData>
            </a:graphic>
          </wp:inline>
        </w:drawing>
      </w:r>
      <w:r>
        <w:rPr>
          <w:i/>
        </w:rPr>
        <w:br/>
      </w:r>
      <w:r>
        <w:rPr>
          <w:rFonts w:cs="Times New Roman"/>
          <w:b/>
          <w:sz w:val="20"/>
        </w:rPr>
        <w:t>Gambar 2.</w:t>
      </w:r>
      <w:r w:rsidR="00553B65">
        <w:rPr>
          <w:rFonts w:cs="Times New Roman"/>
          <w:b/>
          <w:sz w:val="20"/>
        </w:rPr>
        <w:t>29</w:t>
      </w:r>
      <w:r>
        <w:rPr>
          <w:rFonts w:cs="Times New Roman"/>
          <w:sz w:val="20"/>
        </w:rPr>
        <w:t xml:space="preserve"> </w:t>
      </w:r>
      <w:r w:rsidR="00553B65">
        <w:rPr>
          <w:rFonts w:cs="Times New Roman"/>
          <w:i/>
          <w:iCs/>
          <w:sz w:val="20"/>
        </w:rPr>
        <w:t>Slab Serif</w:t>
      </w:r>
    </w:p>
    <w:p w14:paraId="7B48E0AA" w14:textId="23573022" w:rsidR="006006C8" w:rsidRDefault="006006C8" w:rsidP="006006C8">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creativemarket.com)</w:t>
      </w:r>
    </w:p>
    <w:p w14:paraId="14A434B5" w14:textId="2130FEDD" w:rsidR="003705BE" w:rsidRDefault="003705BE" w:rsidP="008957F6">
      <w:pPr>
        <w:pStyle w:val="ListParagraph"/>
        <w:spacing w:line="480" w:lineRule="auto"/>
        <w:ind w:left="993"/>
      </w:pPr>
      <w:r>
        <w:t xml:space="preserve">Jenis huruf yang memiliki ciri kaki/sirip/serif yang berbentuk persegi seperti papan dengan ketebalan yang sama atau hampir sama. </w:t>
      </w:r>
      <w:r w:rsidR="00F36D53">
        <w:t>Jenis huruf ini memiliki kesan</w:t>
      </w:r>
      <w:r>
        <w:t xml:space="preserve"> kokoh, kuat, kekar dan stabil.</w:t>
      </w:r>
    </w:p>
    <w:p w14:paraId="5681E2AC" w14:textId="77777777" w:rsidR="00747F22" w:rsidRPr="003705BE" w:rsidRDefault="00747F22" w:rsidP="008957F6">
      <w:pPr>
        <w:pStyle w:val="ListParagraph"/>
        <w:spacing w:line="480" w:lineRule="auto"/>
        <w:ind w:left="993"/>
        <w:rPr>
          <w:i/>
        </w:rPr>
      </w:pPr>
    </w:p>
    <w:p w14:paraId="25AAD715" w14:textId="62DE3F46" w:rsidR="00F96E8B" w:rsidRDefault="00F96E8B" w:rsidP="001673F0">
      <w:pPr>
        <w:pStyle w:val="ListParagraph"/>
        <w:numPr>
          <w:ilvl w:val="0"/>
          <w:numId w:val="27"/>
        </w:numPr>
        <w:spacing w:line="480" w:lineRule="auto"/>
        <w:ind w:left="993" w:hanging="284"/>
        <w:rPr>
          <w:i/>
        </w:rPr>
      </w:pPr>
      <w:r>
        <w:rPr>
          <w:i/>
        </w:rPr>
        <w:lastRenderedPageBreak/>
        <w:t>Script</w:t>
      </w:r>
    </w:p>
    <w:p w14:paraId="564B002A" w14:textId="2E290B79" w:rsidR="00C911CD" w:rsidRDefault="00C911CD" w:rsidP="00C911CD">
      <w:pPr>
        <w:pStyle w:val="ListParagraph"/>
        <w:spacing w:line="240" w:lineRule="auto"/>
        <w:jc w:val="center"/>
        <w:rPr>
          <w:rFonts w:cs="Times New Roman"/>
          <w:i/>
          <w:sz w:val="20"/>
        </w:rPr>
      </w:pPr>
      <w:r>
        <w:rPr>
          <w:noProof/>
          <w:lang w:val="id-ID" w:eastAsia="id-ID"/>
        </w:rPr>
        <w:drawing>
          <wp:inline distT="0" distB="0" distL="0" distR="0" wp14:anchorId="0F266EF9" wp14:editId="733C500C">
            <wp:extent cx="2701389" cy="1800225"/>
            <wp:effectExtent l="0" t="0" r="3810" b="0"/>
            <wp:docPr id="189" name="Picture 189"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e the source imag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65927" cy="1843234"/>
                    </a:xfrm>
                    <a:prstGeom prst="rect">
                      <a:avLst/>
                    </a:prstGeom>
                    <a:noFill/>
                    <a:ln>
                      <a:noFill/>
                    </a:ln>
                  </pic:spPr>
                </pic:pic>
              </a:graphicData>
            </a:graphic>
          </wp:inline>
        </w:drawing>
      </w:r>
      <w:r>
        <w:rPr>
          <w:i/>
        </w:rPr>
        <w:br/>
      </w:r>
      <w:r>
        <w:rPr>
          <w:rFonts w:cs="Times New Roman"/>
          <w:b/>
          <w:sz w:val="20"/>
        </w:rPr>
        <w:t>Gambar 2.</w:t>
      </w:r>
      <w:r w:rsidR="00553B65">
        <w:rPr>
          <w:rFonts w:cs="Times New Roman"/>
          <w:b/>
          <w:sz w:val="20"/>
        </w:rPr>
        <w:t>30</w:t>
      </w:r>
      <w:r>
        <w:rPr>
          <w:rFonts w:cs="Times New Roman"/>
          <w:sz w:val="20"/>
        </w:rPr>
        <w:t xml:space="preserve"> </w:t>
      </w:r>
      <w:r w:rsidR="00293872">
        <w:rPr>
          <w:rFonts w:cs="Times New Roman"/>
          <w:sz w:val="20"/>
        </w:rPr>
        <w:t>S</w:t>
      </w:r>
      <w:r w:rsidR="00293872" w:rsidRPr="00293872">
        <w:rPr>
          <w:rFonts w:cs="Times New Roman"/>
          <w:i/>
          <w:iCs/>
          <w:sz w:val="20"/>
        </w:rPr>
        <w:t>cript</w:t>
      </w:r>
    </w:p>
    <w:p w14:paraId="1652282C" w14:textId="70690695" w:rsidR="00C911CD" w:rsidRDefault="00C911CD" w:rsidP="00C911CD">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w:t>
      </w:r>
      <w:r w:rsidR="00780057">
        <w:rPr>
          <w:rFonts w:cs="Times New Roman"/>
          <w:sz w:val="20"/>
        </w:rPr>
        <w:t>kreativfont</w:t>
      </w:r>
      <w:r>
        <w:rPr>
          <w:rFonts w:cs="Times New Roman"/>
          <w:sz w:val="20"/>
        </w:rPr>
        <w:t>.com)</w:t>
      </w:r>
    </w:p>
    <w:p w14:paraId="29853531" w14:textId="312486C7" w:rsidR="003705BE" w:rsidRDefault="003705BE" w:rsidP="008957F6">
      <w:pPr>
        <w:pStyle w:val="ListParagraph"/>
        <w:spacing w:line="480" w:lineRule="auto"/>
        <w:ind w:left="993"/>
        <w:rPr>
          <w:i/>
        </w:rPr>
      </w:pPr>
      <w:r>
        <w:t xml:space="preserve">Huruf Script menyerupai goresan tangan </w:t>
      </w:r>
      <w:r w:rsidR="00CD76C4">
        <w:t>seca</w:t>
      </w:r>
      <w:r w:rsidR="00ED4831">
        <w:t xml:space="preserve">ra natural </w:t>
      </w:r>
      <w:r w:rsidR="00641B36">
        <w:t xml:space="preserve">dan </w:t>
      </w:r>
      <w:r>
        <w:t xml:space="preserve">dikerjakan dengan pena, kuas atau pensil tajam dan biasanya miring ke kanan. </w:t>
      </w:r>
      <w:r w:rsidR="00F36D53">
        <w:t>Jenis huruf ini menimbulkan kesan</w:t>
      </w:r>
      <w:r>
        <w:t xml:space="preserve"> </w:t>
      </w:r>
      <w:r w:rsidR="00F36D53">
        <w:t>ber</w:t>
      </w:r>
      <w:r>
        <w:t>sifat pribadi dan akrab.</w:t>
      </w:r>
    </w:p>
    <w:p w14:paraId="147DBF8B" w14:textId="6BD7D90A" w:rsidR="00F96E8B" w:rsidRDefault="00F96E8B" w:rsidP="001673F0">
      <w:pPr>
        <w:pStyle w:val="ListParagraph"/>
        <w:numPr>
          <w:ilvl w:val="0"/>
          <w:numId w:val="27"/>
        </w:numPr>
        <w:spacing w:line="480" w:lineRule="auto"/>
        <w:ind w:left="993" w:hanging="284"/>
        <w:rPr>
          <w:i/>
        </w:rPr>
      </w:pPr>
      <w:r w:rsidRPr="00F96E8B">
        <w:rPr>
          <w:i/>
        </w:rPr>
        <w:t>Miscellaneous</w:t>
      </w:r>
    </w:p>
    <w:p w14:paraId="2F152A00" w14:textId="26CCDDDD" w:rsidR="00FD6A2A" w:rsidRDefault="00FD6A2A" w:rsidP="00FD6A2A">
      <w:pPr>
        <w:pStyle w:val="ListParagraph"/>
        <w:spacing w:line="240" w:lineRule="auto"/>
        <w:jc w:val="center"/>
        <w:rPr>
          <w:rFonts w:cs="Times New Roman"/>
          <w:i/>
          <w:sz w:val="20"/>
        </w:rPr>
      </w:pPr>
      <w:r>
        <w:rPr>
          <w:noProof/>
          <w:lang w:val="id-ID" w:eastAsia="id-ID"/>
        </w:rPr>
        <w:drawing>
          <wp:inline distT="0" distB="0" distL="0" distR="0" wp14:anchorId="390C0BD0" wp14:editId="1EEAE7C8">
            <wp:extent cx="2609850" cy="1171628"/>
            <wp:effectExtent l="0" t="0" r="0" b="9525"/>
            <wp:docPr id="190" name="Picture 190"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ee the source imag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21113" cy="1176684"/>
                    </a:xfrm>
                    <a:prstGeom prst="rect">
                      <a:avLst/>
                    </a:prstGeom>
                    <a:noFill/>
                    <a:ln>
                      <a:noFill/>
                    </a:ln>
                  </pic:spPr>
                </pic:pic>
              </a:graphicData>
            </a:graphic>
          </wp:inline>
        </w:drawing>
      </w:r>
      <w:r>
        <w:rPr>
          <w:i/>
        </w:rPr>
        <w:br/>
      </w:r>
      <w:r>
        <w:rPr>
          <w:rFonts w:cs="Times New Roman"/>
          <w:b/>
          <w:sz w:val="20"/>
        </w:rPr>
        <w:t>Gambar 2.</w:t>
      </w:r>
      <w:r w:rsidR="00293872">
        <w:rPr>
          <w:rFonts w:cs="Times New Roman"/>
          <w:b/>
          <w:sz w:val="20"/>
        </w:rPr>
        <w:t>31</w:t>
      </w:r>
      <w:r>
        <w:rPr>
          <w:rFonts w:cs="Times New Roman"/>
          <w:sz w:val="20"/>
        </w:rPr>
        <w:t xml:space="preserve"> </w:t>
      </w:r>
      <w:r w:rsidR="00293872" w:rsidRPr="00293872">
        <w:rPr>
          <w:rFonts w:cs="Times New Roman"/>
          <w:i/>
          <w:iCs/>
          <w:sz w:val="20"/>
        </w:rPr>
        <w:t>Miscellaneous</w:t>
      </w:r>
    </w:p>
    <w:p w14:paraId="59F9098E" w14:textId="77777777" w:rsidR="00FD6A2A" w:rsidRDefault="00FD6A2A" w:rsidP="00FD6A2A">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dreamstime.com)</w:t>
      </w:r>
    </w:p>
    <w:p w14:paraId="46A614FF" w14:textId="1E7FDF8B" w:rsidR="003705BE" w:rsidRPr="00F96E8B" w:rsidRDefault="003705BE" w:rsidP="008957F6">
      <w:pPr>
        <w:pStyle w:val="ListParagraph"/>
        <w:spacing w:line="480" w:lineRule="auto"/>
        <w:ind w:left="993"/>
        <w:rPr>
          <w:i/>
        </w:rPr>
      </w:pPr>
      <w:r>
        <w:t>Huruf jenis ini merupakan pengembangan dari bentuk</w:t>
      </w:r>
      <w:r w:rsidR="007B7CC6">
        <w:t xml:space="preserve"> huruf</w:t>
      </w:r>
      <w:r>
        <w:t xml:space="preserve"> yang sudah ada. </w:t>
      </w:r>
      <w:r w:rsidR="00C9291B">
        <w:t>Pada jenis huruf ini sering d</w:t>
      </w:r>
      <w:r>
        <w:t>itambah</w:t>
      </w:r>
      <w:r w:rsidR="00C9291B">
        <w:t>kan</w:t>
      </w:r>
      <w:r>
        <w:t xml:space="preserve"> hiasan ornamen, atau garis-garis dekoratif. </w:t>
      </w:r>
      <w:r w:rsidR="00F36D53">
        <w:t>D</w:t>
      </w:r>
      <w:r>
        <w:t>ekoratif dan ornamental</w:t>
      </w:r>
      <w:r w:rsidR="00F36D53">
        <w:t xml:space="preserve"> adalah kesan yang muncul dari jenis huruf ini</w:t>
      </w:r>
      <w:r>
        <w:t>.</w:t>
      </w:r>
    </w:p>
    <w:p w14:paraId="78D0324B" w14:textId="1E4358DE" w:rsidR="00404CBF" w:rsidRDefault="00200918" w:rsidP="00A700E3">
      <w:pPr>
        <w:pStyle w:val="subbab2"/>
        <w:ind w:left="709"/>
      </w:pPr>
      <w:bookmarkStart w:id="31" w:name="_Toc53076696"/>
      <w:bookmarkStart w:id="32" w:name="_Toc78533486"/>
      <w:r>
        <w:t>Design Thin</w:t>
      </w:r>
      <w:r w:rsidR="0047211B" w:rsidRPr="007323D6">
        <w:t>king</w:t>
      </w:r>
      <w:r w:rsidR="00404CBF">
        <w:t xml:space="preserve"> (</w:t>
      </w:r>
      <w:r w:rsidR="0047211B">
        <w:t>DT</w:t>
      </w:r>
      <w:r w:rsidR="00404CBF">
        <w:t>)</w:t>
      </w:r>
      <w:bookmarkEnd w:id="31"/>
      <w:bookmarkEnd w:id="32"/>
    </w:p>
    <w:p w14:paraId="6626680C" w14:textId="2BF41AFA" w:rsidR="00F85913" w:rsidRDefault="00200918" w:rsidP="007323D6">
      <w:pPr>
        <w:pStyle w:val="ListParagraph"/>
        <w:spacing w:line="480" w:lineRule="auto"/>
        <w:ind w:firstLine="720"/>
        <w:rPr>
          <w:rFonts w:cs="Times New Roman"/>
          <w:i/>
        </w:rPr>
      </w:pPr>
      <w:r w:rsidRPr="00D33482">
        <w:rPr>
          <w:rFonts w:cs="Times New Roman"/>
          <w:i/>
        </w:rPr>
        <w:t>Design Thin</w:t>
      </w:r>
      <w:r w:rsidR="00BE63DA" w:rsidRPr="00D33482">
        <w:rPr>
          <w:rFonts w:cs="Times New Roman"/>
          <w:i/>
        </w:rPr>
        <w:t>king</w:t>
      </w:r>
      <w:r w:rsidR="00BE63DA" w:rsidRPr="00D33482">
        <w:rPr>
          <w:rFonts w:cs="Times New Roman"/>
        </w:rPr>
        <w:t xml:space="preserve"> adalah proses non-linear dan berulang yang digunakan untuk memahami pengguna, menantang asumsi, mendefinisikan ulang masalah, dan membuat solusi inovatif </w:t>
      </w:r>
      <w:r w:rsidR="00BE63DA" w:rsidRPr="00D33482">
        <w:rPr>
          <w:rFonts w:cs="Times New Roman"/>
        </w:rPr>
        <w:fldChar w:fldCharType="begin" w:fldLock="1"/>
      </w:r>
      <w:r w:rsidR="00BE63DA" w:rsidRPr="00D33482">
        <w:rPr>
          <w:rFonts w:cs="Times New Roman"/>
        </w:rPr>
        <w:instrText>ADDIN CSL_CITATION {"citationItems":[{"id":"ITEM-1","itemData":{"URL":"https://www.interaction-design.org/literature/topics/design-thinking","accessed":{"date-parts":[["2020","9","30"]]},"author":[{"dropping-particle":"","family":"Siang","given":"Teo Yu","non-dropping-particle":"","parse-names":false,"suffix":""}],"container-title":"Interaction Design Foundation","id":"ITEM-1","issued":{"date-parts":[["2010"]]},"title":"Design Thinking","type":"webpage"},"uris":["http://www.mendeley.com/documents/?uuid=88a30ecd-c40d-400a-ad21-c5c525687b23"]}],"mendeley":{"formattedCitation":"(Siang, 2010)","plainTextFormattedCitation":"(Siang, 2010)","previouslyFormattedCitation":"(Siang, 2010)"},"properties":{"noteIndex":0},"schema":"https://github.com/citation-style-language/schema/raw/master/csl-citation.json"}</w:instrText>
      </w:r>
      <w:r w:rsidR="00BE63DA" w:rsidRPr="00D33482">
        <w:rPr>
          <w:rFonts w:cs="Times New Roman"/>
        </w:rPr>
        <w:fldChar w:fldCharType="separate"/>
      </w:r>
      <w:r w:rsidR="00BE63DA" w:rsidRPr="00D33482">
        <w:rPr>
          <w:rFonts w:cs="Times New Roman"/>
          <w:noProof/>
        </w:rPr>
        <w:t>(Siang, 2010)</w:t>
      </w:r>
      <w:r w:rsidR="00BE63DA" w:rsidRPr="00D33482">
        <w:rPr>
          <w:rFonts w:cs="Times New Roman"/>
        </w:rPr>
        <w:fldChar w:fldCharType="end"/>
      </w:r>
      <w:r w:rsidR="00BE63DA" w:rsidRPr="00D33482">
        <w:rPr>
          <w:rFonts w:cs="Times New Roman"/>
        </w:rPr>
        <w:t>.</w:t>
      </w:r>
      <w:r w:rsidR="00D33482">
        <w:rPr>
          <w:rFonts w:cs="Times New Roman"/>
        </w:rPr>
        <w:t xml:space="preserve"> </w:t>
      </w:r>
      <w:r w:rsidR="00D33482" w:rsidRPr="00D33482">
        <w:rPr>
          <w:rFonts w:cs="Times New Roman"/>
          <w:i/>
        </w:rPr>
        <w:t>Design thinking</w:t>
      </w:r>
      <w:r w:rsidR="00D33482">
        <w:rPr>
          <w:rFonts w:cs="Times New Roman"/>
        </w:rPr>
        <w:t xml:space="preserve"> mem</w:t>
      </w:r>
      <w:r w:rsidR="00F36D53">
        <w:rPr>
          <w:rFonts w:cs="Times New Roman"/>
        </w:rPr>
        <w:t>punyai</w:t>
      </w:r>
      <w:r w:rsidR="00D33482">
        <w:rPr>
          <w:rFonts w:cs="Times New Roman"/>
        </w:rPr>
        <w:t xml:space="preserve"> </w:t>
      </w:r>
      <w:r w:rsidR="00F36D53">
        <w:rPr>
          <w:rFonts w:cs="Times New Roman"/>
        </w:rPr>
        <w:t>lima</w:t>
      </w:r>
      <w:r w:rsidR="00D33482">
        <w:rPr>
          <w:rFonts w:cs="Times New Roman"/>
        </w:rPr>
        <w:t xml:space="preserve"> tahapan</w:t>
      </w:r>
      <w:r w:rsidR="00F36D53">
        <w:rPr>
          <w:rFonts w:cs="Times New Roman"/>
        </w:rPr>
        <w:t xml:space="preserve"> penting</w:t>
      </w:r>
      <w:r w:rsidR="00D33482">
        <w:rPr>
          <w:rFonts w:cs="Times New Roman"/>
        </w:rPr>
        <w:t xml:space="preserve"> </w:t>
      </w:r>
      <w:r w:rsidR="00F36D53">
        <w:rPr>
          <w:rFonts w:cs="Times New Roman"/>
        </w:rPr>
        <w:t>yang terdiri dari</w:t>
      </w:r>
      <w:r w:rsidR="00D33482">
        <w:rPr>
          <w:rFonts w:cs="Times New Roman"/>
        </w:rPr>
        <w:t xml:space="preserve"> </w:t>
      </w:r>
      <w:r w:rsidR="00D33482" w:rsidRPr="00D33482">
        <w:rPr>
          <w:rFonts w:cs="Times New Roman"/>
          <w:i/>
        </w:rPr>
        <w:t>empathize</w:t>
      </w:r>
      <w:r w:rsidR="00D33482">
        <w:rPr>
          <w:rFonts w:cs="Times New Roman"/>
          <w:i/>
        </w:rPr>
        <w:t xml:space="preserve">, define, ideate, prototype, </w:t>
      </w:r>
      <w:r w:rsidR="00D33482" w:rsidRPr="00D33482">
        <w:rPr>
          <w:rFonts w:cs="Times New Roman"/>
        </w:rPr>
        <w:t>dan</w:t>
      </w:r>
      <w:r w:rsidR="00D33482">
        <w:rPr>
          <w:rFonts w:cs="Times New Roman"/>
          <w:i/>
        </w:rPr>
        <w:t xml:space="preserve"> test. </w:t>
      </w:r>
    </w:p>
    <w:p w14:paraId="4DC26297" w14:textId="742F037C" w:rsidR="00664A46" w:rsidRPr="00293872" w:rsidRDefault="00664A46" w:rsidP="00664A46">
      <w:pPr>
        <w:pStyle w:val="ListParagraph"/>
        <w:spacing w:line="240" w:lineRule="auto"/>
        <w:jc w:val="center"/>
        <w:rPr>
          <w:rFonts w:cs="Times New Roman"/>
          <w:i/>
          <w:iCs/>
          <w:sz w:val="20"/>
        </w:rPr>
      </w:pPr>
      <w:r>
        <w:rPr>
          <w:noProof/>
          <w:lang w:val="id-ID" w:eastAsia="id-ID"/>
        </w:rPr>
        <w:lastRenderedPageBreak/>
        <w:drawing>
          <wp:inline distT="0" distB="0" distL="0" distR="0" wp14:anchorId="1FE84EFD" wp14:editId="186E7C97">
            <wp:extent cx="2938892" cy="1331383"/>
            <wp:effectExtent l="0" t="0" r="0" b="2540"/>
            <wp:docPr id="191" name="Picture 191" descr="5 Tahap Design Thinking menurut Stanford (d.school) | by Murni Telaumbanu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5 Tahap Design Thinking menurut Stanford (d.school) | by Murni Telaumbanua  | Medium"/>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45181" cy="1334232"/>
                    </a:xfrm>
                    <a:prstGeom prst="rect">
                      <a:avLst/>
                    </a:prstGeom>
                    <a:noFill/>
                    <a:ln>
                      <a:noFill/>
                    </a:ln>
                  </pic:spPr>
                </pic:pic>
              </a:graphicData>
            </a:graphic>
          </wp:inline>
        </w:drawing>
      </w:r>
      <w:r>
        <w:rPr>
          <w:rFonts w:cs="Times New Roman"/>
        </w:rPr>
        <w:br/>
      </w:r>
      <w:r>
        <w:rPr>
          <w:rFonts w:cs="Times New Roman"/>
          <w:b/>
          <w:sz w:val="20"/>
        </w:rPr>
        <w:t>Gambar 2.</w:t>
      </w:r>
      <w:r w:rsidR="00293872">
        <w:rPr>
          <w:rFonts w:cs="Times New Roman"/>
          <w:b/>
          <w:sz w:val="20"/>
        </w:rPr>
        <w:t>32</w:t>
      </w:r>
      <w:r>
        <w:rPr>
          <w:rFonts w:cs="Times New Roman"/>
          <w:sz w:val="20"/>
        </w:rPr>
        <w:t xml:space="preserve"> </w:t>
      </w:r>
      <w:r w:rsidR="00293872" w:rsidRPr="00293872">
        <w:rPr>
          <w:rFonts w:cs="Times New Roman"/>
          <w:i/>
          <w:iCs/>
          <w:sz w:val="20"/>
        </w:rPr>
        <w:t>design thinking</w:t>
      </w:r>
    </w:p>
    <w:p w14:paraId="354D20AF" w14:textId="77777777" w:rsidR="00664A46" w:rsidRDefault="00664A46" w:rsidP="00664A46">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dreamstime.com)</w:t>
      </w:r>
    </w:p>
    <w:p w14:paraId="6A72777D" w14:textId="46BAECA3" w:rsidR="00D33482" w:rsidRPr="00960803" w:rsidRDefault="00D33482" w:rsidP="001673F0">
      <w:pPr>
        <w:pStyle w:val="ListParagraph"/>
        <w:numPr>
          <w:ilvl w:val="0"/>
          <w:numId w:val="14"/>
        </w:numPr>
        <w:spacing w:line="480" w:lineRule="auto"/>
        <w:ind w:left="1134"/>
        <w:rPr>
          <w:rFonts w:cs="Times New Roman"/>
          <w:i/>
        </w:rPr>
      </w:pPr>
      <w:r>
        <w:rPr>
          <w:rFonts w:cs="Times New Roman"/>
          <w:i/>
        </w:rPr>
        <w:t>Emp</w:t>
      </w:r>
      <w:r w:rsidRPr="00D33482">
        <w:rPr>
          <w:rFonts w:cs="Times New Roman"/>
          <w:i/>
        </w:rPr>
        <w:t>at</w:t>
      </w:r>
      <w:r>
        <w:rPr>
          <w:rFonts w:cs="Times New Roman"/>
          <w:i/>
        </w:rPr>
        <w:t>h</w:t>
      </w:r>
      <w:r w:rsidRPr="00D33482">
        <w:rPr>
          <w:rFonts w:cs="Times New Roman"/>
          <w:i/>
        </w:rPr>
        <w:t>ize</w:t>
      </w:r>
      <w:r>
        <w:rPr>
          <w:rFonts w:cs="Times New Roman"/>
          <w:i/>
        </w:rPr>
        <w:t xml:space="preserve"> </w:t>
      </w:r>
      <w:r>
        <w:rPr>
          <w:rFonts w:cs="Times New Roman"/>
        </w:rPr>
        <w:t xml:space="preserve">atau empati adalah bagian dimana </w:t>
      </w:r>
      <w:r w:rsidR="0062006F">
        <w:rPr>
          <w:rFonts w:cs="Times New Roman"/>
        </w:rPr>
        <w:t xml:space="preserve">proses </w:t>
      </w:r>
      <w:r>
        <w:rPr>
          <w:rFonts w:cs="Times New Roman"/>
        </w:rPr>
        <w:t xml:space="preserve">memahami masalah yang akan diselesaikan berdasarkan hasil riset. Bagian ini </w:t>
      </w:r>
      <w:r w:rsidR="00F36D53">
        <w:rPr>
          <w:rFonts w:cs="Times New Roman"/>
        </w:rPr>
        <w:t>merupakan bagian yang</w:t>
      </w:r>
      <w:r>
        <w:rPr>
          <w:rFonts w:cs="Times New Roman"/>
        </w:rPr>
        <w:t xml:space="preserve"> penting karena memungkinkan </w:t>
      </w:r>
      <w:r w:rsidR="00F36D53">
        <w:rPr>
          <w:rFonts w:cs="Times New Roman"/>
        </w:rPr>
        <w:t xml:space="preserve">peneliti atau perancang </w:t>
      </w:r>
      <w:r>
        <w:rPr>
          <w:rFonts w:cs="Times New Roman"/>
        </w:rPr>
        <w:t>untuk mengesampingkan asumsi</w:t>
      </w:r>
      <w:r w:rsidR="00F36D53">
        <w:rPr>
          <w:rFonts w:cs="Times New Roman"/>
        </w:rPr>
        <w:t xml:space="preserve"> yang muncul pada</w:t>
      </w:r>
      <w:r>
        <w:rPr>
          <w:rFonts w:cs="Times New Roman"/>
        </w:rPr>
        <w:t xml:space="preserve"> diri sendiri. Pada bagian empati</w:t>
      </w:r>
      <w:r w:rsidR="00FE436F">
        <w:rPr>
          <w:rFonts w:cs="Times New Roman"/>
        </w:rPr>
        <w:t xml:space="preserve"> yang</w:t>
      </w:r>
      <w:r>
        <w:rPr>
          <w:rFonts w:cs="Times New Roman"/>
        </w:rPr>
        <w:t xml:space="preserve"> </w:t>
      </w:r>
      <w:r w:rsidR="00960803">
        <w:rPr>
          <w:rFonts w:cs="Times New Roman"/>
        </w:rPr>
        <w:t>meliputi riset pengguna dimana akan dijadikan sebagai acuan dalam proses selanjutnya.</w:t>
      </w:r>
    </w:p>
    <w:p w14:paraId="445EDC2A" w14:textId="77777777" w:rsidR="00960803" w:rsidRPr="00306337" w:rsidRDefault="00960803" w:rsidP="001673F0">
      <w:pPr>
        <w:pStyle w:val="ListParagraph"/>
        <w:numPr>
          <w:ilvl w:val="0"/>
          <w:numId w:val="14"/>
        </w:numPr>
        <w:spacing w:line="480" w:lineRule="auto"/>
        <w:ind w:left="1134"/>
        <w:rPr>
          <w:rFonts w:cs="Times New Roman"/>
          <w:i/>
        </w:rPr>
      </w:pPr>
      <w:r>
        <w:rPr>
          <w:rFonts w:cs="Times New Roman"/>
          <w:i/>
        </w:rPr>
        <w:t xml:space="preserve">Define </w:t>
      </w:r>
      <w:r>
        <w:rPr>
          <w:rFonts w:cs="Times New Roman"/>
        </w:rPr>
        <w:t xml:space="preserve">atau penentuan </w:t>
      </w:r>
      <w:r w:rsidR="00306337">
        <w:rPr>
          <w:rFonts w:cs="Times New Roman"/>
        </w:rPr>
        <w:t>adalah bagian dimana informasi dikumpulkan menjadi satu dari tahapan sebelumnya yaitu empati. Pada bagian ini semua data dianalisa dan ditentukan apa yang menjadi kebutuhan dan juga apa masalah dari pengguna yang harus di pecahkan.</w:t>
      </w:r>
    </w:p>
    <w:p w14:paraId="0631045D" w14:textId="77777777" w:rsidR="00306337" w:rsidRPr="0071221A" w:rsidRDefault="0071221A" w:rsidP="001673F0">
      <w:pPr>
        <w:pStyle w:val="ListParagraph"/>
        <w:numPr>
          <w:ilvl w:val="0"/>
          <w:numId w:val="14"/>
        </w:numPr>
        <w:spacing w:line="480" w:lineRule="auto"/>
        <w:ind w:left="1134"/>
        <w:rPr>
          <w:rFonts w:cs="Times New Roman"/>
          <w:i/>
        </w:rPr>
      </w:pPr>
      <w:r>
        <w:rPr>
          <w:rFonts w:cs="Times New Roman"/>
          <w:i/>
        </w:rPr>
        <w:t xml:space="preserve">Ideation </w:t>
      </w:r>
      <w:r>
        <w:rPr>
          <w:rFonts w:cs="Times New Roman"/>
        </w:rPr>
        <w:t>atau ideasi adalah bagian yang mengumpulkan berbagai macam ide untuk memecahkan masalah yang sudah ditentukan pada tahapan sebelumnya. Pada tahapan ini juga ditentukan hasil ide mana yang akan dipakai sebagai solusi untuk memecahkan masalah yang sudah ditentukan.</w:t>
      </w:r>
    </w:p>
    <w:p w14:paraId="218113BE" w14:textId="25CDCC0A" w:rsidR="0071221A" w:rsidRPr="009C0733" w:rsidRDefault="0071221A" w:rsidP="001673F0">
      <w:pPr>
        <w:pStyle w:val="ListParagraph"/>
        <w:numPr>
          <w:ilvl w:val="0"/>
          <w:numId w:val="14"/>
        </w:numPr>
        <w:spacing w:line="480" w:lineRule="auto"/>
        <w:ind w:left="1134"/>
        <w:rPr>
          <w:rFonts w:cs="Times New Roman"/>
          <w:i/>
        </w:rPr>
      </w:pPr>
      <w:r>
        <w:rPr>
          <w:rFonts w:cs="Times New Roman"/>
          <w:i/>
        </w:rPr>
        <w:t xml:space="preserve">Prototype </w:t>
      </w:r>
      <w:r>
        <w:rPr>
          <w:rFonts w:cs="Times New Roman"/>
        </w:rPr>
        <w:t xml:space="preserve">atau prototipe adalah </w:t>
      </w:r>
      <w:r w:rsidR="00AB4AE7">
        <w:rPr>
          <w:rFonts w:cs="Times New Roman"/>
        </w:rPr>
        <w:t>bagian untuk memulai</w:t>
      </w:r>
      <w:r w:rsidR="00F36D53">
        <w:rPr>
          <w:rFonts w:cs="Times New Roman"/>
        </w:rPr>
        <w:t xml:space="preserve"> proses pe</w:t>
      </w:r>
      <w:r w:rsidR="00AB4AE7">
        <w:rPr>
          <w:rFonts w:cs="Times New Roman"/>
        </w:rPr>
        <w:t>ranca</w:t>
      </w:r>
      <w:r w:rsidR="00F52905">
        <w:rPr>
          <w:rFonts w:cs="Times New Roman"/>
        </w:rPr>
        <w:t>ng</w:t>
      </w:r>
      <w:r w:rsidR="00F36D53">
        <w:rPr>
          <w:rFonts w:cs="Times New Roman"/>
        </w:rPr>
        <w:t>an terhadap</w:t>
      </w:r>
      <w:r w:rsidR="00F52905">
        <w:rPr>
          <w:rFonts w:cs="Times New Roman"/>
        </w:rPr>
        <w:t xml:space="preserve"> solusi yang telah ditentukan. Pada bagian ini solusi yang dirancang pada akhirnya dapat digunakan meskipun secara </w:t>
      </w:r>
      <w:r w:rsidR="00F52905" w:rsidRPr="00F52905">
        <w:rPr>
          <w:rFonts w:cs="Times New Roman"/>
          <w:i/>
        </w:rPr>
        <w:t>basic</w:t>
      </w:r>
      <w:r w:rsidR="009C0733">
        <w:rPr>
          <w:rFonts w:cs="Times New Roman"/>
          <w:i/>
        </w:rPr>
        <w:t xml:space="preserve"> </w:t>
      </w:r>
      <w:r w:rsidR="009C0733" w:rsidRPr="009C0733">
        <w:rPr>
          <w:rFonts w:cs="Times New Roman"/>
        </w:rPr>
        <w:t>atau dalam bentuk</w:t>
      </w:r>
      <w:r w:rsidR="009C0733">
        <w:rPr>
          <w:rFonts w:cs="Times New Roman"/>
          <w:i/>
        </w:rPr>
        <w:t xml:space="preserve"> prototype</w:t>
      </w:r>
      <w:r w:rsidR="00F52905">
        <w:rPr>
          <w:rFonts w:cs="Times New Roman"/>
          <w:i/>
        </w:rPr>
        <w:t xml:space="preserve">, </w:t>
      </w:r>
      <w:r w:rsidR="00F52905">
        <w:rPr>
          <w:rFonts w:cs="Times New Roman"/>
        </w:rPr>
        <w:t xml:space="preserve">hal tersebut </w:t>
      </w:r>
      <w:r w:rsidR="009C0733">
        <w:rPr>
          <w:rFonts w:cs="Times New Roman"/>
        </w:rPr>
        <w:t>dimaksudkan agar dalam proses pengujian berjalan dengan lancar.</w:t>
      </w:r>
    </w:p>
    <w:p w14:paraId="6FDF1D16" w14:textId="77777777" w:rsidR="009C0733" w:rsidRPr="007323D6" w:rsidRDefault="009C0733" w:rsidP="001673F0">
      <w:pPr>
        <w:pStyle w:val="ListParagraph"/>
        <w:numPr>
          <w:ilvl w:val="0"/>
          <w:numId w:val="14"/>
        </w:numPr>
        <w:spacing w:line="480" w:lineRule="auto"/>
        <w:ind w:left="1134"/>
        <w:rPr>
          <w:rFonts w:cs="Times New Roman"/>
          <w:i/>
        </w:rPr>
      </w:pPr>
      <w:r>
        <w:rPr>
          <w:rFonts w:cs="Times New Roman"/>
          <w:i/>
        </w:rPr>
        <w:t xml:space="preserve">Test </w:t>
      </w:r>
      <w:r>
        <w:rPr>
          <w:rFonts w:cs="Times New Roman"/>
        </w:rPr>
        <w:t xml:space="preserve">atau pengujian adalah bagian dimana hasil dari perancangan diujicobakan untuk mendapatkan </w:t>
      </w:r>
      <w:r w:rsidRPr="009C0733">
        <w:rPr>
          <w:rFonts w:cs="Times New Roman"/>
          <w:i/>
        </w:rPr>
        <w:t>feedback</w:t>
      </w:r>
      <w:r>
        <w:rPr>
          <w:rFonts w:cs="Times New Roman"/>
          <w:i/>
        </w:rPr>
        <w:t xml:space="preserve"> </w:t>
      </w:r>
      <w:r>
        <w:rPr>
          <w:rFonts w:cs="Times New Roman"/>
        </w:rPr>
        <w:t>dari pengguna tentang apa yang perlu untuk disempurnakan.</w:t>
      </w:r>
    </w:p>
    <w:p w14:paraId="5D6BD69E" w14:textId="77777777" w:rsidR="00CF0B0E" w:rsidRDefault="00CF0B0E" w:rsidP="00A700E3">
      <w:pPr>
        <w:pStyle w:val="subbab2"/>
        <w:ind w:left="709"/>
      </w:pPr>
      <w:bookmarkStart w:id="33" w:name="_Toc53076697"/>
      <w:bookmarkStart w:id="34" w:name="_Toc78533487"/>
      <w:r>
        <w:lastRenderedPageBreak/>
        <w:t>Tahap Perancangan</w:t>
      </w:r>
      <w:bookmarkEnd w:id="33"/>
      <w:bookmarkEnd w:id="34"/>
    </w:p>
    <w:p w14:paraId="0D154E88" w14:textId="258DC622" w:rsidR="000412E2" w:rsidRDefault="000412E2" w:rsidP="006C237A">
      <w:pPr>
        <w:pStyle w:val="ListParagraph"/>
        <w:spacing w:line="480" w:lineRule="auto"/>
        <w:ind w:left="709" w:firstLine="821"/>
        <w:rPr>
          <w:rFonts w:cs="Times New Roman"/>
        </w:rPr>
      </w:pPr>
      <w:r>
        <w:rPr>
          <w:rFonts w:cs="Times New Roman"/>
        </w:rPr>
        <w:t xml:space="preserve">Terdapat beberapa tahapan perancangan desain UI/UX yaitu menentukan </w:t>
      </w:r>
      <w:r w:rsidRPr="007323D6">
        <w:rPr>
          <w:rFonts w:cs="Times New Roman"/>
          <w:i/>
        </w:rPr>
        <w:t>user persona</w:t>
      </w:r>
      <w:r w:rsidR="00BC06BE">
        <w:rPr>
          <w:rFonts w:cs="Times New Roman"/>
          <w:i/>
        </w:rPr>
        <w:t xml:space="preserve">, </w:t>
      </w:r>
      <w:r w:rsidR="00BC06BE" w:rsidRPr="00832A91">
        <w:rPr>
          <w:rFonts w:cs="Times New Roman"/>
          <w:i/>
        </w:rPr>
        <w:t>user journey</w:t>
      </w:r>
      <w:r w:rsidR="00BC06BE">
        <w:rPr>
          <w:rFonts w:cs="Times New Roman"/>
          <w:i/>
        </w:rPr>
        <w:t>,</w:t>
      </w:r>
      <w:r w:rsidRPr="007323D6">
        <w:rPr>
          <w:rFonts w:cs="Times New Roman"/>
          <w:i/>
        </w:rPr>
        <w:t xml:space="preserve"> user flow, user </w:t>
      </w:r>
      <w:proofErr w:type="gramStart"/>
      <w:r w:rsidRPr="007323D6">
        <w:rPr>
          <w:rFonts w:cs="Times New Roman"/>
          <w:i/>
        </w:rPr>
        <w:t xml:space="preserve">goal, </w:t>
      </w:r>
      <w:r w:rsidR="00BC06BE">
        <w:rPr>
          <w:rFonts w:cs="Times New Roman"/>
          <w:i/>
        </w:rPr>
        <w:t xml:space="preserve"> wireframe</w:t>
      </w:r>
      <w:proofErr w:type="gramEnd"/>
      <w:r w:rsidR="00BC06BE">
        <w:rPr>
          <w:rFonts w:cs="Times New Roman"/>
          <w:i/>
        </w:rPr>
        <w:t>, design</w:t>
      </w:r>
      <w:r w:rsidR="00934A46">
        <w:rPr>
          <w:rFonts w:cs="Times New Roman"/>
          <w:i/>
        </w:rPr>
        <w:t xml:space="preserve"> Interface</w:t>
      </w:r>
      <w:r>
        <w:rPr>
          <w:rFonts w:cs="Times New Roman"/>
        </w:rPr>
        <w:t xml:space="preserve">, dan </w:t>
      </w:r>
      <w:r w:rsidRPr="007323D6">
        <w:rPr>
          <w:rFonts w:cs="Times New Roman"/>
          <w:i/>
        </w:rPr>
        <w:t>prototype</w:t>
      </w:r>
      <w:r>
        <w:rPr>
          <w:rFonts w:cs="Times New Roman"/>
        </w:rPr>
        <w:t>.</w:t>
      </w:r>
    </w:p>
    <w:p w14:paraId="057276CD" w14:textId="77777777" w:rsidR="00882222" w:rsidRPr="007323D6" w:rsidRDefault="00882222" w:rsidP="001673F0">
      <w:pPr>
        <w:pStyle w:val="ListParagraph"/>
        <w:numPr>
          <w:ilvl w:val="0"/>
          <w:numId w:val="9"/>
        </w:numPr>
        <w:spacing w:line="480" w:lineRule="auto"/>
        <w:ind w:left="1276"/>
        <w:rPr>
          <w:rFonts w:cs="Times New Roman"/>
        </w:rPr>
      </w:pPr>
      <w:r>
        <w:rPr>
          <w:rFonts w:cs="Times New Roman"/>
          <w:i/>
        </w:rPr>
        <w:t>U</w:t>
      </w:r>
      <w:r w:rsidR="00BC06BE">
        <w:rPr>
          <w:rFonts w:cs="Times New Roman"/>
          <w:i/>
        </w:rPr>
        <w:t xml:space="preserve">ser Persona </w:t>
      </w:r>
      <w:r>
        <w:rPr>
          <w:rFonts w:cs="Times New Roman"/>
          <w:i/>
        </w:rPr>
        <w:t xml:space="preserve"> </w:t>
      </w:r>
    </w:p>
    <w:p w14:paraId="13443D37" w14:textId="77777777" w:rsidR="00A20E0D" w:rsidRDefault="00A20E0D" w:rsidP="008957F6">
      <w:pPr>
        <w:pStyle w:val="ListParagraph"/>
        <w:spacing w:line="240" w:lineRule="auto"/>
        <w:ind w:left="1276"/>
        <w:jc w:val="center"/>
        <w:rPr>
          <w:rFonts w:cs="Times New Roman"/>
        </w:rPr>
      </w:pPr>
      <w:r>
        <w:rPr>
          <w:noProof/>
          <w:lang w:val="id-ID" w:eastAsia="id-ID"/>
        </w:rPr>
        <w:drawing>
          <wp:inline distT="0" distB="0" distL="0" distR="0" wp14:anchorId="4E79FEBE" wp14:editId="392E9917">
            <wp:extent cx="2505075" cy="1657587"/>
            <wp:effectExtent l="0" t="0" r="0" b="0"/>
            <wp:docPr id="6" name="Picture 6" descr="15 examples of great user persona templates - Justinm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5 examples of great user persona templates - Justinmin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31822" cy="1675286"/>
                    </a:xfrm>
                    <a:prstGeom prst="rect">
                      <a:avLst/>
                    </a:prstGeom>
                    <a:noFill/>
                    <a:ln>
                      <a:noFill/>
                    </a:ln>
                  </pic:spPr>
                </pic:pic>
              </a:graphicData>
            </a:graphic>
          </wp:inline>
        </w:drawing>
      </w:r>
    </w:p>
    <w:p w14:paraId="3BED16EF" w14:textId="1D8087A4" w:rsidR="00A20E0D" w:rsidRDefault="00E27F41" w:rsidP="008957F6">
      <w:pPr>
        <w:pStyle w:val="ListParagraph"/>
        <w:spacing w:line="240" w:lineRule="auto"/>
        <w:ind w:left="1276" w:firstLine="720"/>
        <w:jc w:val="center"/>
        <w:rPr>
          <w:rFonts w:cs="Times New Roman"/>
          <w:i/>
          <w:sz w:val="20"/>
        </w:rPr>
      </w:pPr>
      <w:r>
        <w:rPr>
          <w:rFonts w:cs="Times New Roman"/>
          <w:b/>
          <w:sz w:val="20"/>
        </w:rPr>
        <w:t xml:space="preserve">Gambar </w:t>
      </w:r>
      <w:r w:rsidR="00E37BAA">
        <w:rPr>
          <w:rFonts w:cs="Times New Roman"/>
          <w:b/>
          <w:sz w:val="20"/>
        </w:rPr>
        <w:t>2</w:t>
      </w:r>
      <w:r w:rsidR="00A20E0D">
        <w:rPr>
          <w:rFonts w:cs="Times New Roman"/>
          <w:b/>
          <w:sz w:val="20"/>
        </w:rPr>
        <w:t>.</w:t>
      </w:r>
      <w:r w:rsidR="00293872">
        <w:rPr>
          <w:rFonts w:cs="Times New Roman"/>
          <w:b/>
          <w:sz w:val="20"/>
        </w:rPr>
        <w:t>33</w:t>
      </w:r>
      <w:r w:rsidR="00A20E0D">
        <w:rPr>
          <w:rFonts w:cs="Times New Roman"/>
          <w:sz w:val="20"/>
        </w:rPr>
        <w:t xml:space="preserve"> </w:t>
      </w:r>
      <w:r w:rsidR="00A20E0D" w:rsidRPr="005F5C6D">
        <w:rPr>
          <w:rFonts w:cs="Times New Roman"/>
          <w:i/>
          <w:sz w:val="20"/>
        </w:rPr>
        <w:t xml:space="preserve">User </w:t>
      </w:r>
      <w:r w:rsidR="00A20E0D">
        <w:rPr>
          <w:rFonts w:cs="Times New Roman"/>
          <w:i/>
          <w:sz w:val="20"/>
        </w:rPr>
        <w:t>Persona</w:t>
      </w:r>
    </w:p>
    <w:p w14:paraId="1195B242" w14:textId="77777777" w:rsidR="00A20E0D" w:rsidRDefault="00A20E0D" w:rsidP="008957F6">
      <w:pPr>
        <w:pStyle w:val="ListParagraph"/>
        <w:spacing w:line="480" w:lineRule="auto"/>
        <w:ind w:left="1276" w:firstLine="720"/>
        <w:jc w:val="center"/>
        <w:rPr>
          <w:rFonts w:cs="Times New Roman"/>
          <w:sz w:val="20"/>
        </w:rPr>
      </w:pPr>
      <w:r w:rsidRPr="005F5C6D">
        <w:rPr>
          <w:rFonts w:cs="Times New Roman"/>
          <w:sz w:val="20"/>
        </w:rPr>
        <w:t>(</w:t>
      </w:r>
      <w:proofErr w:type="gramStart"/>
      <w:r>
        <w:rPr>
          <w:rFonts w:cs="Times New Roman"/>
          <w:sz w:val="20"/>
        </w:rPr>
        <w:t>sumber :</w:t>
      </w:r>
      <w:proofErr w:type="gramEnd"/>
      <w:r>
        <w:rPr>
          <w:rFonts w:cs="Times New Roman"/>
          <w:sz w:val="20"/>
        </w:rPr>
        <w:t xml:space="preserve"> medium.com</w:t>
      </w:r>
      <w:r w:rsidRPr="005F5C6D">
        <w:rPr>
          <w:rFonts w:cs="Times New Roman"/>
          <w:sz w:val="20"/>
        </w:rPr>
        <w:t>)</w:t>
      </w:r>
    </w:p>
    <w:p w14:paraId="36E442E0" w14:textId="77777777" w:rsidR="00A20E0D" w:rsidRDefault="00A20E0D" w:rsidP="008957F6">
      <w:pPr>
        <w:pStyle w:val="ListParagraph"/>
        <w:spacing w:line="480" w:lineRule="auto"/>
        <w:ind w:left="1276"/>
        <w:rPr>
          <w:rFonts w:cs="Times New Roman"/>
        </w:rPr>
      </w:pPr>
      <w:r w:rsidRPr="001003AA">
        <w:rPr>
          <w:rFonts w:cs="Times New Roman"/>
          <w:i/>
        </w:rPr>
        <w:t>User persona</w:t>
      </w:r>
      <w:r>
        <w:rPr>
          <w:rFonts w:cs="Times New Roman"/>
        </w:rPr>
        <w:t xml:space="preserve"> </w:t>
      </w:r>
      <w:r w:rsidRPr="001003AA">
        <w:rPr>
          <w:rFonts w:cs="Times New Roman"/>
        </w:rPr>
        <w:t>adalah salah satu tools</w:t>
      </w:r>
      <w:r>
        <w:rPr>
          <w:rFonts w:cs="Times New Roman"/>
        </w:rPr>
        <w:t xml:space="preserve"> </w:t>
      </w:r>
      <w:r w:rsidRPr="001003AA">
        <w:rPr>
          <w:rFonts w:cs="Times New Roman"/>
        </w:rPr>
        <w:t>yang berharga dalam pengerjaa</w:t>
      </w:r>
      <w:r>
        <w:rPr>
          <w:rFonts w:cs="Times New Roman"/>
        </w:rPr>
        <w:t>n proyek UI/UX</w:t>
      </w:r>
      <w:r w:rsidRPr="001003AA">
        <w:rPr>
          <w:rFonts w:cs="Times New Roman"/>
        </w:rPr>
        <w:t>.</w:t>
      </w:r>
      <w:r>
        <w:rPr>
          <w:rFonts w:cs="Times New Roman"/>
        </w:rPr>
        <w:t xml:space="preserve"> S</w:t>
      </w:r>
      <w:r w:rsidRPr="00DB344B">
        <w:rPr>
          <w:rFonts w:cs="Times New Roman"/>
        </w:rPr>
        <w:t>ebuah representasi pengguna dalam bentuk individu imajiner yang memuat rangkuman singkat mengenai karakteristik, pengalaman, tujuan, dan kondisi lingkungan pengguna yang sebenarnya.</w:t>
      </w:r>
    </w:p>
    <w:p w14:paraId="6DE66E5A" w14:textId="77777777" w:rsidR="002D3861" w:rsidRPr="007323D6" w:rsidRDefault="00A20E0D" w:rsidP="001673F0">
      <w:pPr>
        <w:pStyle w:val="ListParagraph"/>
        <w:numPr>
          <w:ilvl w:val="0"/>
          <w:numId w:val="9"/>
        </w:numPr>
        <w:spacing w:line="480" w:lineRule="auto"/>
        <w:ind w:left="1276"/>
        <w:rPr>
          <w:rFonts w:cs="Times New Roman"/>
          <w:i/>
        </w:rPr>
      </w:pPr>
      <w:r w:rsidRPr="007323D6">
        <w:rPr>
          <w:rFonts w:cs="Times New Roman"/>
          <w:i/>
        </w:rPr>
        <w:t>User Journey</w:t>
      </w:r>
    </w:p>
    <w:p w14:paraId="3C2470E0" w14:textId="5F182C5C" w:rsidR="00CD6CDA" w:rsidRDefault="00CD6CDA" w:rsidP="008957F6">
      <w:pPr>
        <w:pStyle w:val="ListParagraph"/>
        <w:spacing w:line="480" w:lineRule="auto"/>
        <w:ind w:left="1276"/>
        <w:rPr>
          <w:rFonts w:cs="Times New Roman"/>
        </w:rPr>
      </w:pPr>
      <w:r>
        <w:rPr>
          <w:rFonts w:cs="Times New Roman"/>
        </w:rPr>
        <w:t>Merupakan serangkaian peristiwa atau s</w:t>
      </w:r>
      <w:r w:rsidR="00C5214C">
        <w:rPr>
          <w:rFonts w:cs="Times New Roman"/>
        </w:rPr>
        <w:t>k</w:t>
      </w:r>
      <w:r>
        <w:rPr>
          <w:rFonts w:cs="Times New Roman"/>
        </w:rPr>
        <w:t xml:space="preserve">enario yang kemungkinan besar akan dialami oleh pengguna saat menggunakan suatu produk layanan. </w:t>
      </w:r>
      <w:r w:rsidRPr="007323D6">
        <w:rPr>
          <w:rFonts w:cs="Times New Roman"/>
          <w:i/>
        </w:rPr>
        <w:t>User journey</w:t>
      </w:r>
      <w:r>
        <w:rPr>
          <w:rFonts w:cs="Times New Roman"/>
        </w:rPr>
        <w:t xml:space="preserve"> sangat penting karena desainer dapat mengetahui apa yang akan dialami oleh pengguna saat menggunakan produk yang sudah dirancang.</w:t>
      </w:r>
    </w:p>
    <w:p w14:paraId="0D73666A" w14:textId="38E1381D" w:rsidR="00A20E0D" w:rsidRDefault="00D32E2D" w:rsidP="001673F0">
      <w:pPr>
        <w:pStyle w:val="ListParagraph"/>
        <w:numPr>
          <w:ilvl w:val="0"/>
          <w:numId w:val="9"/>
        </w:numPr>
        <w:spacing w:line="480" w:lineRule="auto"/>
        <w:ind w:left="1276"/>
        <w:rPr>
          <w:rFonts w:cs="Times New Roman"/>
          <w:i/>
        </w:rPr>
      </w:pPr>
      <w:r>
        <w:rPr>
          <w:rFonts w:cs="Times New Roman"/>
          <w:i/>
        </w:rPr>
        <w:t>Task</w:t>
      </w:r>
      <w:r w:rsidR="00A20E0D">
        <w:rPr>
          <w:rFonts w:cs="Times New Roman"/>
          <w:i/>
        </w:rPr>
        <w:t xml:space="preserve"> Flow</w:t>
      </w:r>
    </w:p>
    <w:p w14:paraId="1F2CB49F" w14:textId="77777777" w:rsidR="00D13A0C" w:rsidRDefault="00D13A0C" w:rsidP="008957F6">
      <w:pPr>
        <w:pStyle w:val="ListParagraph"/>
        <w:spacing w:line="240" w:lineRule="auto"/>
        <w:ind w:left="1276"/>
        <w:jc w:val="center"/>
        <w:rPr>
          <w:rFonts w:cs="Times New Roman"/>
          <w:i/>
        </w:rPr>
      </w:pPr>
      <w:r>
        <w:rPr>
          <w:noProof/>
          <w:lang w:val="id-ID" w:eastAsia="id-ID"/>
        </w:rPr>
        <w:drawing>
          <wp:inline distT="0" distB="0" distL="0" distR="0" wp14:anchorId="4BB3C792" wp14:editId="35F43779">
            <wp:extent cx="2219696" cy="1466850"/>
            <wp:effectExtent l="0" t="0" r="0" b="0"/>
            <wp:docPr id="4" name="Picture 4" descr="What Are User Flows In UX Design? (A full beginner's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 Are User Flows In UX Design? (A full beginner's guid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248801" cy="1486083"/>
                    </a:xfrm>
                    <a:prstGeom prst="rect">
                      <a:avLst/>
                    </a:prstGeom>
                    <a:noFill/>
                    <a:ln>
                      <a:noFill/>
                    </a:ln>
                  </pic:spPr>
                </pic:pic>
              </a:graphicData>
            </a:graphic>
          </wp:inline>
        </w:drawing>
      </w:r>
    </w:p>
    <w:p w14:paraId="1119EF83" w14:textId="758B6967" w:rsidR="00D13A0C" w:rsidRDefault="00D13A0C" w:rsidP="008957F6">
      <w:pPr>
        <w:pStyle w:val="ListParagraph"/>
        <w:spacing w:line="240" w:lineRule="auto"/>
        <w:ind w:left="1276"/>
        <w:jc w:val="center"/>
        <w:rPr>
          <w:rFonts w:cs="Times New Roman"/>
          <w:i/>
          <w:sz w:val="20"/>
        </w:rPr>
      </w:pPr>
      <w:r>
        <w:rPr>
          <w:rFonts w:cs="Times New Roman"/>
          <w:b/>
          <w:sz w:val="20"/>
        </w:rPr>
        <w:t xml:space="preserve">Gambar </w:t>
      </w:r>
      <w:r w:rsidR="00E37BAA">
        <w:rPr>
          <w:rFonts w:cs="Times New Roman"/>
          <w:b/>
          <w:sz w:val="20"/>
        </w:rPr>
        <w:t>2</w:t>
      </w:r>
      <w:r>
        <w:rPr>
          <w:rFonts w:cs="Times New Roman"/>
          <w:b/>
          <w:sz w:val="20"/>
        </w:rPr>
        <w:t>.</w:t>
      </w:r>
      <w:r w:rsidR="00293872">
        <w:rPr>
          <w:rFonts w:cs="Times New Roman"/>
          <w:b/>
          <w:sz w:val="20"/>
        </w:rPr>
        <w:t>34</w:t>
      </w:r>
      <w:r>
        <w:rPr>
          <w:rFonts w:cs="Times New Roman"/>
          <w:sz w:val="20"/>
        </w:rPr>
        <w:t xml:space="preserve"> </w:t>
      </w:r>
      <w:r w:rsidR="00D32E2D">
        <w:rPr>
          <w:rFonts w:cs="Times New Roman"/>
          <w:i/>
          <w:sz w:val="20"/>
        </w:rPr>
        <w:t>Task</w:t>
      </w:r>
      <w:r w:rsidRPr="005F5C6D">
        <w:rPr>
          <w:rFonts w:cs="Times New Roman"/>
          <w:i/>
          <w:sz w:val="20"/>
        </w:rPr>
        <w:t xml:space="preserve"> </w:t>
      </w:r>
      <w:r>
        <w:rPr>
          <w:rFonts w:cs="Times New Roman"/>
          <w:i/>
          <w:sz w:val="20"/>
        </w:rPr>
        <w:t>Flow</w:t>
      </w:r>
    </w:p>
    <w:p w14:paraId="2B062D76" w14:textId="77777777" w:rsidR="00D13A0C" w:rsidRDefault="00D13A0C" w:rsidP="008957F6">
      <w:pPr>
        <w:pStyle w:val="ListParagraph"/>
        <w:spacing w:line="240" w:lineRule="auto"/>
        <w:ind w:left="1276"/>
        <w:jc w:val="center"/>
        <w:rPr>
          <w:rFonts w:cs="Times New Roman"/>
          <w:sz w:val="20"/>
        </w:rPr>
      </w:pPr>
      <w:r w:rsidRPr="005F5C6D">
        <w:rPr>
          <w:rFonts w:cs="Times New Roman"/>
          <w:sz w:val="20"/>
        </w:rPr>
        <w:t>(</w:t>
      </w:r>
      <w:proofErr w:type="gramStart"/>
      <w:r>
        <w:rPr>
          <w:rFonts w:cs="Times New Roman"/>
          <w:sz w:val="20"/>
        </w:rPr>
        <w:t>sumber :</w:t>
      </w:r>
      <w:proofErr w:type="gramEnd"/>
      <w:r>
        <w:rPr>
          <w:rFonts w:cs="Times New Roman"/>
          <w:sz w:val="20"/>
        </w:rPr>
        <w:t xml:space="preserve"> careerfoundry.com</w:t>
      </w:r>
      <w:r w:rsidRPr="005F5C6D">
        <w:rPr>
          <w:rFonts w:cs="Times New Roman"/>
          <w:sz w:val="20"/>
        </w:rPr>
        <w:t>)</w:t>
      </w:r>
    </w:p>
    <w:p w14:paraId="66BB5759" w14:textId="4CD591E6" w:rsidR="008A7B2C" w:rsidRPr="007912F4" w:rsidRDefault="0026734B" w:rsidP="008957F6">
      <w:pPr>
        <w:pStyle w:val="ListParagraph"/>
        <w:spacing w:line="480" w:lineRule="auto"/>
        <w:ind w:left="1276"/>
        <w:rPr>
          <w:rFonts w:cs="Times New Roman"/>
        </w:rPr>
      </w:pPr>
      <w:r>
        <w:rPr>
          <w:rFonts w:cs="Times New Roman"/>
        </w:rPr>
        <w:lastRenderedPageBreak/>
        <w:t xml:space="preserve">Merupakan langkah-langkah yang dilakukan oleh pengguna saat menggunakan produk yang telah dirancang untuk menyelesaikan suatu kegiatan. </w:t>
      </w:r>
      <w:r w:rsidR="00D32E2D">
        <w:rPr>
          <w:rFonts w:cs="Times New Roman"/>
          <w:i/>
        </w:rPr>
        <w:t>Task</w:t>
      </w:r>
      <w:r w:rsidRPr="007323D6">
        <w:rPr>
          <w:rFonts w:cs="Times New Roman"/>
          <w:i/>
        </w:rPr>
        <w:t xml:space="preserve"> flow</w:t>
      </w:r>
      <w:r>
        <w:rPr>
          <w:rFonts w:cs="Times New Roman"/>
        </w:rPr>
        <w:t xml:space="preserve"> sangat berpengaruh pada hasil akhir dari produk yang dirancang, karena menentukan produk yang dirancang akan lebih mempermudah pengguna atau membuatnya lebih susah.</w:t>
      </w:r>
    </w:p>
    <w:p w14:paraId="3C12DA88" w14:textId="77777777" w:rsidR="00A20E0D" w:rsidRDefault="00A20E0D" w:rsidP="001673F0">
      <w:pPr>
        <w:pStyle w:val="ListParagraph"/>
        <w:numPr>
          <w:ilvl w:val="0"/>
          <w:numId w:val="9"/>
        </w:numPr>
        <w:spacing w:line="480" w:lineRule="auto"/>
        <w:ind w:left="1276"/>
        <w:rPr>
          <w:rFonts w:cs="Times New Roman"/>
          <w:i/>
        </w:rPr>
      </w:pPr>
      <w:r>
        <w:rPr>
          <w:rFonts w:cs="Times New Roman"/>
          <w:i/>
        </w:rPr>
        <w:t>User Goal</w:t>
      </w:r>
    </w:p>
    <w:p w14:paraId="3A566E25" w14:textId="77777777" w:rsidR="008A7B2C" w:rsidRDefault="00E06806" w:rsidP="008957F6">
      <w:pPr>
        <w:pStyle w:val="ListParagraph"/>
        <w:spacing w:line="480" w:lineRule="auto"/>
        <w:ind w:left="1276"/>
        <w:rPr>
          <w:rFonts w:cs="Times New Roman"/>
          <w:i/>
        </w:rPr>
      </w:pPr>
      <w:r>
        <w:rPr>
          <w:rFonts w:cs="Times New Roman"/>
        </w:rPr>
        <w:t xml:space="preserve">Merupakan bagian dari </w:t>
      </w:r>
      <w:r w:rsidRPr="001003AA">
        <w:rPr>
          <w:rFonts w:cs="Times New Roman"/>
          <w:i/>
        </w:rPr>
        <w:t>user persona</w:t>
      </w:r>
      <w:r>
        <w:rPr>
          <w:rFonts w:cs="Times New Roman"/>
        </w:rPr>
        <w:t xml:space="preserve"> yang dimana setelah membuat </w:t>
      </w:r>
      <w:r w:rsidRPr="001003AA">
        <w:rPr>
          <w:rFonts w:cs="Times New Roman"/>
          <w:i/>
        </w:rPr>
        <w:t>user persona</w:t>
      </w:r>
      <w:r>
        <w:rPr>
          <w:rFonts w:cs="Times New Roman"/>
          <w:i/>
        </w:rPr>
        <w:t xml:space="preserve"> </w:t>
      </w:r>
      <w:r>
        <w:rPr>
          <w:rFonts w:cs="Times New Roman"/>
        </w:rPr>
        <w:t xml:space="preserve">desainer harus menentukan </w:t>
      </w:r>
      <w:r w:rsidRPr="001003AA">
        <w:rPr>
          <w:rFonts w:cs="Times New Roman"/>
          <w:i/>
        </w:rPr>
        <w:t>goal</w:t>
      </w:r>
      <w:r>
        <w:rPr>
          <w:rFonts w:cs="Times New Roman"/>
        </w:rPr>
        <w:t xml:space="preserve"> dari pengguna. Contoh seperti </w:t>
      </w:r>
      <w:r w:rsidR="00FD2A25">
        <w:rPr>
          <w:rFonts w:cs="Times New Roman"/>
        </w:rPr>
        <w:t xml:space="preserve">halnya </w:t>
      </w:r>
      <w:r>
        <w:rPr>
          <w:rFonts w:cs="Times New Roman"/>
        </w:rPr>
        <w:t xml:space="preserve">merancang aplikasi toko daring maka </w:t>
      </w:r>
      <w:r w:rsidRPr="001003AA">
        <w:rPr>
          <w:rFonts w:cs="Times New Roman"/>
          <w:i/>
        </w:rPr>
        <w:t>user goal</w:t>
      </w:r>
      <w:r>
        <w:rPr>
          <w:rFonts w:cs="Times New Roman"/>
        </w:rPr>
        <w:t xml:space="preserve"> yang dapat diambil adalah pengguna membeli barang dari aplikasi tersebut. </w:t>
      </w:r>
    </w:p>
    <w:p w14:paraId="20CC5A02" w14:textId="77777777" w:rsidR="00A20E0D" w:rsidRDefault="00A20E0D" w:rsidP="001673F0">
      <w:pPr>
        <w:pStyle w:val="ListParagraph"/>
        <w:numPr>
          <w:ilvl w:val="0"/>
          <w:numId w:val="9"/>
        </w:numPr>
        <w:spacing w:line="480" w:lineRule="auto"/>
        <w:ind w:left="1276"/>
        <w:rPr>
          <w:rFonts w:cs="Times New Roman"/>
          <w:i/>
        </w:rPr>
      </w:pPr>
      <w:r>
        <w:rPr>
          <w:rFonts w:cs="Times New Roman"/>
          <w:i/>
        </w:rPr>
        <w:t>Wireframe</w:t>
      </w:r>
    </w:p>
    <w:p w14:paraId="5AA5CD06" w14:textId="77777777" w:rsidR="00934A46" w:rsidRDefault="00934A46" w:rsidP="008957F6">
      <w:pPr>
        <w:pStyle w:val="ListParagraph"/>
        <w:spacing w:line="240" w:lineRule="auto"/>
        <w:ind w:left="1276"/>
        <w:jc w:val="center"/>
        <w:rPr>
          <w:rFonts w:cs="Times New Roman"/>
        </w:rPr>
      </w:pPr>
      <w:r>
        <w:rPr>
          <w:rFonts w:ascii="Calibri" w:hAnsi="Calibri" w:cs="Calibri"/>
          <w:noProof/>
          <w:color w:val="000000"/>
          <w:bdr w:val="none" w:sz="0" w:space="0" w:color="auto" w:frame="1"/>
          <w:lang w:val="id-ID" w:eastAsia="id-ID"/>
        </w:rPr>
        <w:drawing>
          <wp:inline distT="0" distB="0" distL="0" distR="0" wp14:anchorId="3F8ED086" wp14:editId="64E28C3B">
            <wp:extent cx="2360428" cy="1738848"/>
            <wp:effectExtent l="0" t="0" r="1905" b="0"/>
            <wp:docPr id="87" name="Picture 87" descr="https://lh4.googleusercontent.com/ny1qQNdRRlxlEjmqbeDnugq6adv8WR5sF1H1q5N_MzGKLJebfrxM7fX0fyXw7n2RN3llC40AVPQ4J8ZJHvSg0S1QIgyBXugJqpvSlPOqgVmg4pEvgr3_2u_7f02J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ny1qQNdRRlxlEjmqbeDnugq6adv8WR5sF1H1q5N_MzGKLJebfrxM7fX0fyXw7n2RN3llC40AVPQ4J8ZJHvSg0S1QIgyBXugJqpvSlPOqgVmg4pEvgr3_2u_7f02Jj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71639" cy="1747107"/>
                    </a:xfrm>
                    <a:prstGeom prst="rect">
                      <a:avLst/>
                    </a:prstGeom>
                    <a:noFill/>
                    <a:ln>
                      <a:noFill/>
                    </a:ln>
                  </pic:spPr>
                </pic:pic>
              </a:graphicData>
            </a:graphic>
          </wp:inline>
        </w:drawing>
      </w:r>
    </w:p>
    <w:p w14:paraId="25B75844" w14:textId="1B7F3312" w:rsidR="00934A46" w:rsidRDefault="00934A46" w:rsidP="008957F6">
      <w:pPr>
        <w:pStyle w:val="ListParagraph"/>
        <w:spacing w:line="240" w:lineRule="auto"/>
        <w:ind w:left="1276"/>
        <w:jc w:val="center"/>
        <w:rPr>
          <w:rFonts w:cs="Times New Roman"/>
          <w:i/>
          <w:sz w:val="20"/>
        </w:rPr>
      </w:pPr>
      <w:r>
        <w:rPr>
          <w:rFonts w:cs="Times New Roman"/>
          <w:b/>
          <w:sz w:val="20"/>
        </w:rPr>
        <w:t xml:space="preserve">Gambar </w:t>
      </w:r>
      <w:r w:rsidR="00E37BAA">
        <w:rPr>
          <w:rFonts w:cs="Times New Roman"/>
          <w:b/>
          <w:sz w:val="20"/>
        </w:rPr>
        <w:t>2</w:t>
      </w:r>
      <w:r>
        <w:rPr>
          <w:rFonts w:cs="Times New Roman"/>
          <w:b/>
          <w:sz w:val="20"/>
        </w:rPr>
        <w:t>.</w:t>
      </w:r>
      <w:r w:rsidR="00293872">
        <w:rPr>
          <w:rFonts w:cs="Times New Roman"/>
          <w:b/>
          <w:sz w:val="20"/>
        </w:rPr>
        <w:t>35</w:t>
      </w:r>
      <w:r>
        <w:rPr>
          <w:rFonts w:cs="Times New Roman"/>
          <w:sz w:val="20"/>
        </w:rPr>
        <w:t xml:space="preserve"> </w:t>
      </w:r>
      <w:r>
        <w:rPr>
          <w:rFonts w:cs="Times New Roman"/>
          <w:i/>
          <w:sz w:val="20"/>
        </w:rPr>
        <w:t>Wireframe</w:t>
      </w:r>
    </w:p>
    <w:p w14:paraId="05C1F090" w14:textId="77777777" w:rsidR="00934A46" w:rsidRDefault="00934A46" w:rsidP="008957F6">
      <w:pPr>
        <w:pStyle w:val="ListParagraph"/>
        <w:spacing w:line="240" w:lineRule="auto"/>
        <w:ind w:left="1276"/>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Dokumentasi Pribadi)</w:t>
      </w:r>
    </w:p>
    <w:p w14:paraId="7C367F34" w14:textId="77777777" w:rsidR="00934A46" w:rsidRPr="007323D6" w:rsidRDefault="00934A46" w:rsidP="008957F6">
      <w:pPr>
        <w:pStyle w:val="ListParagraph"/>
        <w:spacing w:line="480" w:lineRule="auto"/>
        <w:ind w:left="1276"/>
        <w:jc w:val="center"/>
        <w:rPr>
          <w:rFonts w:cs="Times New Roman"/>
        </w:rPr>
      </w:pPr>
    </w:p>
    <w:p w14:paraId="5C93B2E1" w14:textId="62454C44" w:rsidR="009B028A" w:rsidRDefault="00E06806" w:rsidP="008957F6">
      <w:pPr>
        <w:pStyle w:val="ListParagraph"/>
        <w:spacing w:line="480" w:lineRule="auto"/>
        <w:ind w:left="1276"/>
        <w:rPr>
          <w:rFonts w:cs="Times New Roman"/>
          <w:i/>
        </w:rPr>
      </w:pPr>
      <w:r>
        <w:rPr>
          <w:rFonts w:cs="Times New Roman"/>
          <w:i/>
        </w:rPr>
        <w:t xml:space="preserve">Wireframe </w:t>
      </w:r>
      <w:r w:rsidRPr="002276EB">
        <w:rPr>
          <w:rFonts w:cs="Times New Roman"/>
        </w:rPr>
        <w:t>adalah rancangan awal sebuah desain</w:t>
      </w:r>
      <w:r>
        <w:rPr>
          <w:rFonts w:cs="Times New Roman"/>
        </w:rPr>
        <w:t xml:space="preserve"> </w:t>
      </w:r>
      <w:r w:rsidRPr="002276EB">
        <w:rPr>
          <w:rFonts w:cs="Times New Roman"/>
          <w:i/>
        </w:rPr>
        <w:t>website</w:t>
      </w:r>
      <w:r>
        <w:rPr>
          <w:rFonts w:cs="Times New Roman"/>
        </w:rPr>
        <w:t xml:space="preserve"> atau aplikasi yang d</w:t>
      </w:r>
      <w:r w:rsidRPr="002276EB">
        <w:rPr>
          <w:rFonts w:cs="Times New Roman"/>
        </w:rPr>
        <w:t xml:space="preserve">igunakan untuk menyusun </w:t>
      </w:r>
      <w:r w:rsidRPr="002276EB">
        <w:rPr>
          <w:rFonts w:cs="Times New Roman"/>
          <w:i/>
        </w:rPr>
        <w:t>layout</w:t>
      </w:r>
      <w:r w:rsidRPr="002276EB">
        <w:rPr>
          <w:rFonts w:cs="Times New Roman"/>
        </w:rPr>
        <w:t>, navigasi dan organisir konten</w:t>
      </w:r>
      <w:r>
        <w:rPr>
          <w:rFonts w:cs="Times New Roman"/>
        </w:rPr>
        <w:t>.</w:t>
      </w:r>
      <w:r w:rsidR="00CD6CDA">
        <w:rPr>
          <w:rFonts w:cs="Times New Roman"/>
        </w:rPr>
        <w:t xml:space="preserve"> Pada bagian ini sering disebut panduan visual tujuannya adalah untuk membantu desainer dalam merancang tampilan halaman.</w:t>
      </w:r>
    </w:p>
    <w:p w14:paraId="09F9AFBB" w14:textId="77777777" w:rsidR="00A20E0D" w:rsidRDefault="00A20E0D" w:rsidP="001673F0">
      <w:pPr>
        <w:pStyle w:val="ListParagraph"/>
        <w:numPr>
          <w:ilvl w:val="0"/>
          <w:numId w:val="9"/>
        </w:numPr>
        <w:spacing w:line="480" w:lineRule="auto"/>
        <w:ind w:left="1276"/>
        <w:rPr>
          <w:rFonts w:cs="Times New Roman"/>
          <w:i/>
        </w:rPr>
      </w:pPr>
      <w:r>
        <w:rPr>
          <w:rFonts w:cs="Times New Roman"/>
          <w:i/>
        </w:rPr>
        <w:t>Design</w:t>
      </w:r>
      <w:r w:rsidR="00934A46">
        <w:rPr>
          <w:rFonts w:cs="Times New Roman"/>
          <w:i/>
        </w:rPr>
        <w:t xml:space="preserve"> Interface</w:t>
      </w:r>
    </w:p>
    <w:p w14:paraId="4AD7467D" w14:textId="3948AD4E" w:rsidR="00934A46" w:rsidRDefault="00934A46" w:rsidP="008957F6">
      <w:pPr>
        <w:pStyle w:val="ListParagraph"/>
        <w:spacing w:line="240" w:lineRule="auto"/>
        <w:ind w:left="1276"/>
        <w:jc w:val="center"/>
        <w:rPr>
          <w:rFonts w:cs="Times New Roman"/>
          <w:i/>
          <w:sz w:val="20"/>
        </w:rPr>
      </w:pPr>
      <w:r>
        <w:rPr>
          <w:noProof/>
          <w:lang w:val="id-ID" w:eastAsia="id-ID"/>
        </w:rPr>
        <w:lastRenderedPageBreak/>
        <w:drawing>
          <wp:inline distT="0" distB="0" distL="0" distR="0" wp14:anchorId="622A8E52" wp14:editId="19E68E1A">
            <wp:extent cx="2565070" cy="1902427"/>
            <wp:effectExtent l="0" t="0" r="6985" b="3175"/>
            <wp:docPr id="5" name="Picture 5" descr="20 Mobile User Interface Design for Your Inspi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0 Mobile User Interface Design for Your Inspiration"/>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74278" cy="1909256"/>
                    </a:xfrm>
                    <a:prstGeom prst="rect">
                      <a:avLst/>
                    </a:prstGeom>
                    <a:noFill/>
                    <a:ln>
                      <a:noFill/>
                    </a:ln>
                  </pic:spPr>
                </pic:pic>
              </a:graphicData>
            </a:graphic>
          </wp:inline>
        </w:drawing>
      </w:r>
      <w:r>
        <w:rPr>
          <w:rFonts w:cs="Times New Roman"/>
          <w:i/>
        </w:rPr>
        <w:br/>
      </w:r>
      <w:r>
        <w:rPr>
          <w:rFonts w:cs="Times New Roman"/>
          <w:b/>
          <w:sz w:val="20"/>
        </w:rPr>
        <w:t xml:space="preserve">Gambar </w:t>
      </w:r>
      <w:r w:rsidR="00E37BAA">
        <w:rPr>
          <w:rFonts w:cs="Times New Roman"/>
          <w:b/>
          <w:sz w:val="20"/>
        </w:rPr>
        <w:t>2</w:t>
      </w:r>
      <w:r>
        <w:rPr>
          <w:rFonts w:cs="Times New Roman"/>
          <w:b/>
          <w:sz w:val="20"/>
        </w:rPr>
        <w:t>.</w:t>
      </w:r>
      <w:r w:rsidR="00293872">
        <w:rPr>
          <w:rFonts w:cs="Times New Roman"/>
          <w:b/>
          <w:sz w:val="20"/>
        </w:rPr>
        <w:t>36</w:t>
      </w:r>
      <w:r>
        <w:rPr>
          <w:rFonts w:cs="Times New Roman"/>
          <w:sz w:val="20"/>
        </w:rPr>
        <w:t xml:space="preserve"> </w:t>
      </w:r>
      <w:r>
        <w:rPr>
          <w:rFonts w:cs="Times New Roman"/>
          <w:i/>
          <w:sz w:val="20"/>
        </w:rPr>
        <w:t>Design Interface</w:t>
      </w:r>
    </w:p>
    <w:p w14:paraId="3FB81409" w14:textId="77777777" w:rsidR="00934A46" w:rsidRDefault="00934A46" w:rsidP="008957F6">
      <w:pPr>
        <w:pStyle w:val="ListParagraph"/>
        <w:spacing w:line="240" w:lineRule="auto"/>
        <w:ind w:left="1276"/>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hongkiat.com)</w:t>
      </w:r>
    </w:p>
    <w:p w14:paraId="13E562F5" w14:textId="77777777" w:rsidR="00934A46" w:rsidRDefault="00934A46" w:rsidP="008957F6">
      <w:pPr>
        <w:pStyle w:val="ListParagraph"/>
        <w:spacing w:line="480" w:lineRule="auto"/>
        <w:ind w:left="1276"/>
        <w:jc w:val="center"/>
        <w:rPr>
          <w:rFonts w:cs="Times New Roman"/>
          <w:i/>
        </w:rPr>
      </w:pPr>
    </w:p>
    <w:p w14:paraId="1F68A4E4" w14:textId="587D4837" w:rsidR="00C161A9" w:rsidRPr="009B028A" w:rsidRDefault="00FD2A25" w:rsidP="008957F6">
      <w:pPr>
        <w:pStyle w:val="ListParagraph"/>
        <w:spacing w:line="480" w:lineRule="auto"/>
        <w:ind w:left="1276"/>
        <w:rPr>
          <w:rFonts w:cs="Times New Roman"/>
        </w:rPr>
      </w:pPr>
      <w:r>
        <w:rPr>
          <w:rFonts w:cs="Times New Roman"/>
        </w:rPr>
        <w:t>Adalah tahapan merancang tampilan antarmuka (</w:t>
      </w:r>
      <w:r w:rsidRPr="007323D6">
        <w:rPr>
          <w:rFonts w:cs="Times New Roman"/>
          <w:i/>
        </w:rPr>
        <w:t>interface</w:t>
      </w:r>
      <w:r>
        <w:rPr>
          <w:rFonts w:cs="Times New Roman"/>
        </w:rPr>
        <w:t xml:space="preserve">) sebuah produk dengan melihat panduan yang telah dibuat pada langkah sebelumnya. Pada tahapan ini semua elemen visual disertakan seperti halnya foto, gambar, icon, dan ilustrasi. Tidak ketinggalan konten </w:t>
      </w:r>
      <w:r w:rsidRPr="007323D6">
        <w:rPr>
          <w:rFonts w:cs="Times New Roman"/>
          <w:i/>
        </w:rPr>
        <w:t>dummy</w:t>
      </w:r>
      <w:r>
        <w:rPr>
          <w:rFonts w:cs="Times New Roman"/>
        </w:rPr>
        <w:t xml:space="preserve"> seperti nama, alamat, detail </w:t>
      </w:r>
      <w:r w:rsidR="002D3861">
        <w:rPr>
          <w:rFonts w:cs="Times New Roman"/>
        </w:rPr>
        <w:t xml:space="preserve">produk, hingga notifikasi. Hal tersebut dilakukan karena bertujuan untuk memudahkan </w:t>
      </w:r>
      <w:r w:rsidR="002D3861" w:rsidRPr="007323D6">
        <w:rPr>
          <w:rFonts w:cs="Times New Roman"/>
          <w:i/>
        </w:rPr>
        <w:t>developer</w:t>
      </w:r>
      <w:r w:rsidR="002D3861">
        <w:rPr>
          <w:rFonts w:cs="Times New Roman"/>
        </w:rPr>
        <w:t xml:space="preserve"> mengetahui bagaimana maksud desain produk yang dirancang dan juga memudahkan pengguna tentang bagaimana produk tersebut bekerja meskipun hanya dengan prototipe.</w:t>
      </w:r>
    </w:p>
    <w:p w14:paraId="6AC0806E" w14:textId="358D4439" w:rsidR="00A20E0D" w:rsidRDefault="00A20E0D" w:rsidP="001673F0">
      <w:pPr>
        <w:pStyle w:val="ListParagraph"/>
        <w:numPr>
          <w:ilvl w:val="0"/>
          <w:numId w:val="9"/>
        </w:numPr>
        <w:spacing w:line="480" w:lineRule="auto"/>
        <w:ind w:left="1276"/>
        <w:rPr>
          <w:rFonts w:cs="Times New Roman"/>
          <w:i/>
        </w:rPr>
      </w:pPr>
      <w:r>
        <w:rPr>
          <w:rFonts w:cs="Times New Roman"/>
          <w:i/>
        </w:rPr>
        <w:t>Prototype</w:t>
      </w:r>
      <w:r w:rsidR="00CC1718">
        <w:rPr>
          <w:rFonts w:cs="Times New Roman"/>
          <w:i/>
        </w:rPr>
        <w:t xml:space="preserve"> </w:t>
      </w:r>
      <w:r w:rsidR="00CC1718">
        <w:rPr>
          <w:rFonts w:cs="Times New Roman"/>
        </w:rPr>
        <w:t>atau prototipe</w:t>
      </w:r>
    </w:p>
    <w:p w14:paraId="760BE263" w14:textId="77777777" w:rsidR="00934A46" w:rsidRDefault="00934A46" w:rsidP="008957F6">
      <w:pPr>
        <w:pStyle w:val="ListParagraph"/>
        <w:spacing w:line="480" w:lineRule="auto"/>
        <w:ind w:left="1276"/>
        <w:jc w:val="center"/>
        <w:rPr>
          <w:rFonts w:cs="Times New Roman"/>
          <w:i/>
        </w:rPr>
      </w:pPr>
      <w:r>
        <w:rPr>
          <w:noProof/>
          <w:lang w:val="id-ID" w:eastAsia="id-ID"/>
        </w:rPr>
        <w:drawing>
          <wp:inline distT="0" distB="0" distL="0" distR="0" wp14:anchorId="209DF14E" wp14:editId="41D3D964">
            <wp:extent cx="1721922" cy="2141539"/>
            <wp:effectExtent l="0" t="0" r="0" b="0"/>
            <wp:docPr id="9" name="Picture 9" descr="Membuat Prototype Mobile App dengan Adobe XD - CodePolitan.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embuat Prototype Mobile App dengan Adobe XD - CodePolitan.com"/>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1804" r="27406"/>
                    <a:stretch/>
                  </pic:blipFill>
                  <pic:spPr bwMode="auto">
                    <a:xfrm>
                      <a:off x="0" y="0"/>
                      <a:ext cx="1733015" cy="2155335"/>
                    </a:xfrm>
                    <a:prstGeom prst="rect">
                      <a:avLst/>
                    </a:prstGeom>
                    <a:noFill/>
                    <a:ln>
                      <a:noFill/>
                    </a:ln>
                    <a:extLst>
                      <a:ext uri="{53640926-AAD7-44D8-BBD7-CCE9431645EC}">
                        <a14:shadowObscured xmlns:a14="http://schemas.microsoft.com/office/drawing/2010/main"/>
                      </a:ext>
                    </a:extLst>
                  </pic:spPr>
                </pic:pic>
              </a:graphicData>
            </a:graphic>
          </wp:inline>
        </w:drawing>
      </w:r>
    </w:p>
    <w:p w14:paraId="40F8D56B" w14:textId="5CBB3E6D" w:rsidR="00934A46" w:rsidRDefault="00934A46" w:rsidP="008957F6">
      <w:pPr>
        <w:pStyle w:val="ListParagraph"/>
        <w:spacing w:line="240" w:lineRule="auto"/>
        <w:ind w:left="1276"/>
        <w:jc w:val="center"/>
        <w:rPr>
          <w:rFonts w:cs="Times New Roman"/>
          <w:i/>
          <w:sz w:val="20"/>
        </w:rPr>
      </w:pPr>
      <w:r>
        <w:rPr>
          <w:rFonts w:cs="Times New Roman"/>
          <w:b/>
          <w:sz w:val="20"/>
        </w:rPr>
        <w:t xml:space="preserve">Gambar </w:t>
      </w:r>
      <w:r w:rsidR="00E37BAA">
        <w:rPr>
          <w:rFonts w:cs="Times New Roman"/>
          <w:b/>
          <w:sz w:val="20"/>
        </w:rPr>
        <w:t>2</w:t>
      </w:r>
      <w:r>
        <w:rPr>
          <w:rFonts w:cs="Times New Roman"/>
          <w:b/>
          <w:sz w:val="20"/>
        </w:rPr>
        <w:t>.</w:t>
      </w:r>
      <w:r w:rsidR="00293872">
        <w:rPr>
          <w:rFonts w:cs="Times New Roman"/>
          <w:b/>
          <w:sz w:val="20"/>
        </w:rPr>
        <w:t>37</w:t>
      </w:r>
      <w:r>
        <w:rPr>
          <w:rFonts w:cs="Times New Roman"/>
          <w:sz w:val="20"/>
        </w:rPr>
        <w:t xml:space="preserve"> </w:t>
      </w:r>
      <w:r>
        <w:rPr>
          <w:rFonts w:cs="Times New Roman"/>
          <w:i/>
          <w:sz w:val="20"/>
        </w:rPr>
        <w:t>Prototype</w:t>
      </w:r>
    </w:p>
    <w:p w14:paraId="2520419D" w14:textId="77777777" w:rsidR="00934A46" w:rsidRDefault="00934A46" w:rsidP="008957F6">
      <w:pPr>
        <w:pStyle w:val="ListParagraph"/>
        <w:spacing w:line="240" w:lineRule="auto"/>
        <w:ind w:left="1276"/>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medium.com)</w:t>
      </w:r>
    </w:p>
    <w:p w14:paraId="6181F269" w14:textId="77777777" w:rsidR="00934A46" w:rsidRDefault="00934A46" w:rsidP="008957F6">
      <w:pPr>
        <w:pStyle w:val="ListParagraph"/>
        <w:spacing w:line="480" w:lineRule="auto"/>
        <w:ind w:left="1276"/>
        <w:jc w:val="center"/>
        <w:rPr>
          <w:rFonts w:cs="Times New Roman"/>
          <w:i/>
        </w:rPr>
      </w:pPr>
    </w:p>
    <w:p w14:paraId="513D7FD5" w14:textId="29EB89EA" w:rsidR="008A7B2C" w:rsidRDefault="00E06806" w:rsidP="008957F6">
      <w:pPr>
        <w:pStyle w:val="ListParagraph"/>
        <w:spacing w:line="480" w:lineRule="auto"/>
        <w:ind w:left="1276"/>
        <w:rPr>
          <w:rFonts w:cs="Times New Roman"/>
        </w:rPr>
      </w:pPr>
      <w:r w:rsidRPr="00E22046">
        <w:rPr>
          <w:rFonts w:cs="Times New Roman"/>
          <w:i/>
        </w:rPr>
        <w:lastRenderedPageBreak/>
        <w:t>Prototype</w:t>
      </w:r>
      <w:r w:rsidRPr="00E22046">
        <w:rPr>
          <w:rFonts w:cs="Times New Roman"/>
        </w:rPr>
        <w:t xml:space="preserve"> adalah Simulasi bagaimana </w:t>
      </w:r>
      <w:r w:rsidRPr="00E22046">
        <w:rPr>
          <w:rFonts w:cs="Times New Roman"/>
          <w:i/>
        </w:rPr>
        <w:t>user</w:t>
      </w:r>
      <w:r w:rsidRPr="00E22046">
        <w:rPr>
          <w:rFonts w:cs="Times New Roman"/>
        </w:rPr>
        <w:t xml:space="preserve"> berinteraksi dengan </w:t>
      </w:r>
      <w:r w:rsidRPr="00E22046">
        <w:rPr>
          <w:rFonts w:cs="Times New Roman"/>
          <w:i/>
        </w:rPr>
        <w:t>User</w:t>
      </w:r>
      <w:r w:rsidRPr="00E22046">
        <w:rPr>
          <w:rFonts w:cs="Times New Roman"/>
        </w:rPr>
        <w:t xml:space="preserve"> </w:t>
      </w:r>
      <w:r w:rsidRPr="00E22046">
        <w:rPr>
          <w:rFonts w:cs="Times New Roman"/>
          <w:i/>
        </w:rPr>
        <w:t>Interface</w:t>
      </w:r>
      <w:r w:rsidRPr="00E22046">
        <w:rPr>
          <w:rFonts w:cs="Times New Roman"/>
        </w:rPr>
        <w:t xml:space="preserve"> </w:t>
      </w:r>
      <w:r>
        <w:rPr>
          <w:rFonts w:cs="Times New Roman"/>
        </w:rPr>
        <w:t xml:space="preserve">dari desain yang telah dibuat dan dapat secara langsung menggunakan tombol </w:t>
      </w:r>
      <w:r w:rsidRPr="00E22046">
        <w:rPr>
          <w:rFonts w:cs="Times New Roman"/>
        </w:rPr>
        <w:t xml:space="preserve">secara nyata. </w:t>
      </w:r>
      <w:r w:rsidR="00F36D53">
        <w:rPr>
          <w:rFonts w:cs="Times New Roman"/>
        </w:rPr>
        <w:t>Makna prototipe s</w:t>
      </w:r>
      <w:r>
        <w:rPr>
          <w:rFonts w:cs="Times New Roman"/>
        </w:rPr>
        <w:t xml:space="preserve">ecara garis besarnya adalah </w:t>
      </w:r>
      <w:r w:rsidR="00F36D53">
        <w:rPr>
          <w:rFonts w:cs="Times New Roman"/>
        </w:rPr>
        <w:t xml:space="preserve">proses </w:t>
      </w:r>
      <w:r>
        <w:rPr>
          <w:rFonts w:cs="Times New Roman"/>
        </w:rPr>
        <w:t>m</w:t>
      </w:r>
      <w:r w:rsidRPr="00E22046">
        <w:rPr>
          <w:rFonts w:cs="Times New Roman"/>
        </w:rPr>
        <w:t xml:space="preserve">enunjukkan </w:t>
      </w:r>
      <w:r w:rsidR="00F36D53">
        <w:rPr>
          <w:rFonts w:cs="Times New Roman"/>
        </w:rPr>
        <w:t xml:space="preserve">bagaimana </w:t>
      </w:r>
      <w:r w:rsidRPr="00E22046">
        <w:rPr>
          <w:rFonts w:cs="Times New Roman"/>
        </w:rPr>
        <w:t xml:space="preserve">cara kerja web / aplikasi yang </w:t>
      </w:r>
      <w:r>
        <w:rPr>
          <w:rFonts w:cs="Times New Roman"/>
        </w:rPr>
        <w:t>telah dirancang</w:t>
      </w:r>
      <w:r w:rsidR="00F36D53">
        <w:rPr>
          <w:rFonts w:cs="Times New Roman"/>
        </w:rPr>
        <w:t xml:space="preserve"> secara sederhana</w:t>
      </w:r>
      <w:r w:rsidR="007912F4">
        <w:rPr>
          <w:rFonts w:cs="Times New Roman"/>
        </w:rPr>
        <w:t>.</w:t>
      </w:r>
    </w:p>
    <w:p w14:paraId="42711C58" w14:textId="72DCF90D" w:rsidR="00FF1653" w:rsidRDefault="00FF1653" w:rsidP="00A700E3">
      <w:pPr>
        <w:pStyle w:val="subbab2"/>
        <w:ind w:left="709"/>
      </w:pPr>
      <w:bookmarkStart w:id="35" w:name="_Toc78533488"/>
      <w:r>
        <w:t>Tahapan Pengujian</w:t>
      </w:r>
      <w:bookmarkEnd w:id="35"/>
    </w:p>
    <w:p w14:paraId="58A982AA" w14:textId="5F76334F" w:rsidR="00617354" w:rsidRDefault="009C4698" w:rsidP="006C237A">
      <w:pPr>
        <w:spacing w:line="480" w:lineRule="auto"/>
        <w:ind w:left="720" w:firstLine="720"/>
        <w:rPr>
          <w:rFonts w:cs="Times New Roman"/>
        </w:rPr>
      </w:pPr>
      <w:r>
        <w:rPr>
          <w:rFonts w:cs="Times New Roman"/>
        </w:rPr>
        <w:t>Pada tahap pengujian ini</w:t>
      </w:r>
      <w:r w:rsidR="003C4F35">
        <w:rPr>
          <w:rFonts w:cs="Times New Roman"/>
        </w:rPr>
        <w:t xml:space="preserve"> digunakan instrumen berupa kuisioner SUS (</w:t>
      </w:r>
      <w:r w:rsidR="00647B24" w:rsidRPr="00647B24">
        <w:rPr>
          <w:rFonts w:cs="Times New Roman"/>
          <w:i/>
        </w:rPr>
        <w:t>S</w:t>
      </w:r>
      <w:r w:rsidR="003C4F35" w:rsidRPr="00647B24">
        <w:rPr>
          <w:rFonts w:cs="Times New Roman"/>
          <w:i/>
        </w:rPr>
        <w:t xml:space="preserve">ystem </w:t>
      </w:r>
      <w:r w:rsidR="00647B24" w:rsidRPr="00647B24">
        <w:rPr>
          <w:rFonts w:cs="Times New Roman"/>
          <w:i/>
        </w:rPr>
        <w:t>U</w:t>
      </w:r>
      <w:r w:rsidR="003C4F35" w:rsidRPr="00647B24">
        <w:rPr>
          <w:rFonts w:cs="Times New Roman"/>
          <w:i/>
        </w:rPr>
        <w:t xml:space="preserve">sability </w:t>
      </w:r>
      <w:r w:rsidR="00647B24" w:rsidRPr="00647B24">
        <w:rPr>
          <w:rFonts w:cs="Times New Roman"/>
          <w:i/>
        </w:rPr>
        <w:t>S</w:t>
      </w:r>
      <w:r w:rsidR="003C4F35" w:rsidRPr="00647B24">
        <w:rPr>
          <w:rFonts w:cs="Times New Roman"/>
          <w:i/>
        </w:rPr>
        <w:t>cale</w:t>
      </w:r>
      <w:r w:rsidR="003C4F35">
        <w:rPr>
          <w:rFonts w:cs="Times New Roman"/>
        </w:rPr>
        <w:t>)</w:t>
      </w:r>
      <w:r w:rsidR="008B72AC">
        <w:rPr>
          <w:rFonts w:cs="Times New Roman"/>
        </w:rPr>
        <w:t xml:space="preserve">. </w:t>
      </w:r>
      <w:r w:rsidR="008B72AC" w:rsidRPr="008B72AC">
        <w:rPr>
          <w:rFonts w:cs="Times New Roman"/>
        </w:rPr>
        <w:t>Kuisioner ini telah diakui secara legal dan telah diuji oleh beberapa ahli di dunia, dan kuisioner ini juga sudah diterjemahkan kedalam bahasa Indonesia oleh Harry B. Santoso.</w:t>
      </w:r>
      <w:r w:rsidR="0057507B">
        <w:rPr>
          <w:rFonts w:cs="Times New Roman"/>
        </w:rPr>
        <w:t xml:space="preserve"> </w:t>
      </w:r>
      <w:r w:rsidR="00617354">
        <w:rPr>
          <w:rFonts w:cs="Times New Roman"/>
        </w:rPr>
        <w:t xml:space="preserve">SUS merupakan alat pengujian </w:t>
      </w:r>
      <w:r w:rsidR="00617354" w:rsidRPr="00617354">
        <w:rPr>
          <w:rFonts w:cs="Times New Roman"/>
          <w:i/>
        </w:rPr>
        <w:t>usability</w:t>
      </w:r>
      <w:r w:rsidR="00617354">
        <w:rPr>
          <w:rFonts w:cs="Times New Roman"/>
        </w:rPr>
        <w:t xml:space="preserve"> yang dikembangkan oleh John Brooke pada tahun 1986. </w:t>
      </w:r>
      <w:r w:rsidR="008B72AC">
        <w:rPr>
          <w:rFonts w:cs="Times New Roman"/>
        </w:rPr>
        <w:t>T</w:t>
      </w:r>
      <w:r w:rsidR="008B72AC" w:rsidRPr="008B72AC">
        <w:rPr>
          <w:rFonts w:cs="Times New Roman"/>
        </w:rPr>
        <w:t xml:space="preserve">erdapat </w:t>
      </w:r>
      <w:r w:rsidR="00F36D53">
        <w:rPr>
          <w:rFonts w:cs="Times New Roman"/>
        </w:rPr>
        <w:t>beberapa</w:t>
      </w:r>
      <w:r w:rsidR="008B72AC" w:rsidRPr="008B72AC">
        <w:rPr>
          <w:rFonts w:cs="Times New Roman"/>
        </w:rPr>
        <w:t xml:space="preserve"> pert</w:t>
      </w:r>
      <w:r w:rsidR="00617354">
        <w:rPr>
          <w:rFonts w:cs="Times New Roman"/>
        </w:rPr>
        <w:t xml:space="preserve">anyaan dan pilihan jawaban </w:t>
      </w:r>
      <w:r w:rsidR="00CB6B19">
        <w:rPr>
          <w:rFonts w:cs="Times New Roman"/>
        </w:rPr>
        <w:t>dari</w:t>
      </w:r>
      <w:r w:rsidR="00617354">
        <w:rPr>
          <w:rFonts w:cs="Times New Roman"/>
        </w:rPr>
        <w:t xml:space="preserve"> sangat setuju hingga s</w:t>
      </w:r>
      <w:r w:rsidR="00911F91">
        <w:rPr>
          <w:rFonts w:cs="Times New Roman"/>
        </w:rPr>
        <w:t>angat tidak setuju</w:t>
      </w:r>
      <w:r w:rsidR="008B72AC" w:rsidRPr="008B72AC">
        <w:rPr>
          <w:rFonts w:cs="Times New Roman"/>
        </w:rPr>
        <w:t>.</w:t>
      </w:r>
      <w:r w:rsidR="00617354">
        <w:rPr>
          <w:rFonts w:cs="Times New Roman"/>
        </w:rPr>
        <w:t xml:space="preserve"> Dalam menggunakan SUS terdapat beberapa aturan yaitu</w:t>
      </w:r>
    </w:p>
    <w:p w14:paraId="774EB43E" w14:textId="77777777" w:rsidR="00911F91" w:rsidRPr="00911F91" w:rsidRDefault="00911F91" w:rsidP="001D708D">
      <w:pPr>
        <w:pStyle w:val="ListParagraph"/>
        <w:numPr>
          <w:ilvl w:val="1"/>
          <w:numId w:val="23"/>
        </w:numPr>
        <w:spacing w:line="480" w:lineRule="auto"/>
        <w:ind w:left="1080"/>
        <w:rPr>
          <w:rFonts w:cs="Times New Roman"/>
        </w:rPr>
      </w:pPr>
      <w:r w:rsidRPr="00911F91">
        <w:rPr>
          <w:rFonts w:cs="Times New Roman"/>
        </w:rPr>
        <w:t>Setiap pertanyaan bernomor ganjil, skor setiap pertanyaan yang didapat dari skor pengguna akan dikurangi 1.</w:t>
      </w:r>
    </w:p>
    <w:p w14:paraId="2165A237" w14:textId="77777777" w:rsidR="00911F91" w:rsidRPr="00911F91" w:rsidRDefault="00911F91" w:rsidP="001D708D">
      <w:pPr>
        <w:pStyle w:val="ListParagraph"/>
        <w:numPr>
          <w:ilvl w:val="1"/>
          <w:numId w:val="23"/>
        </w:numPr>
        <w:spacing w:line="480" w:lineRule="auto"/>
        <w:ind w:left="1080"/>
        <w:rPr>
          <w:rFonts w:cs="Times New Roman"/>
        </w:rPr>
      </w:pPr>
      <w:r w:rsidRPr="00911F91">
        <w:rPr>
          <w:rFonts w:cs="Times New Roman"/>
        </w:rPr>
        <w:t>Setiap pertanyaan bernomor genap, skor akhir didapat dari nilai 5 dikurangi skor pertanyaan yang didapat dari pengguna.</w:t>
      </w:r>
    </w:p>
    <w:p w14:paraId="411FC0BF" w14:textId="34DE1486" w:rsidR="00911F91" w:rsidRPr="00694E69" w:rsidRDefault="00911F91" w:rsidP="00E05FB6">
      <w:pPr>
        <w:pStyle w:val="ListParagraph"/>
        <w:numPr>
          <w:ilvl w:val="1"/>
          <w:numId w:val="23"/>
        </w:numPr>
        <w:spacing w:line="480" w:lineRule="auto"/>
        <w:ind w:left="1080"/>
        <w:jc w:val="left"/>
        <w:rPr>
          <w:rFonts w:cs="Times New Roman"/>
        </w:rPr>
      </w:pPr>
      <w:r w:rsidRPr="00694E69">
        <w:rPr>
          <w:rFonts w:cs="Times New Roman"/>
        </w:rPr>
        <w:t>Skor SUS didapat</w:t>
      </w:r>
      <w:r w:rsidR="00CB6B19">
        <w:rPr>
          <w:rFonts w:cs="Times New Roman"/>
        </w:rPr>
        <w:t>kan</w:t>
      </w:r>
      <w:r w:rsidRPr="00694E69">
        <w:rPr>
          <w:rFonts w:cs="Times New Roman"/>
        </w:rPr>
        <w:t xml:space="preserve"> dari hasil penjumlahan skor pertanyaan yang kemudian dikali </w:t>
      </w:r>
      <w:r w:rsidR="00CB6B19">
        <w:rPr>
          <w:rFonts w:cs="Times New Roman"/>
        </w:rPr>
        <w:t xml:space="preserve">dengan </w:t>
      </w:r>
      <w:r w:rsidRPr="00694E69">
        <w:rPr>
          <w:rFonts w:cs="Times New Roman"/>
        </w:rPr>
        <w:t>2,5.</w:t>
      </w:r>
      <w:r w:rsidR="002A23C2">
        <w:rPr>
          <w:rFonts w:cs="Times New Roman"/>
        </w:rPr>
        <w:t xml:space="preserve"> </w:t>
      </w:r>
    </w:p>
    <w:p w14:paraId="3F5DF87A" w14:textId="76FF1472" w:rsidR="00CF0B0E" w:rsidRDefault="00934A46" w:rsidP="00A700E3">
      <w:pPr>
        <w:pStyle w:val="subbab2"/>
        <w:ind w:left="709"/>
      </w:pPr>
      <w:bookmarkStart w:id="36" w:name="_Toc53076698"/>
      <w:bookmarkStart w:id="37" w:name="_Toc78533489"/>
      <w:r>
        <w:t>H</w:t>
      </w:r>
      <w:r w:rsidR="00CF0B0E" w:rsidRPr="00CF0B0E">
        <w:t>igh fidelity Mockup</w:t>
      </w:r>
      <w:bookmarkEnd w:id="36"/>
      <w:bookmarkEnd w:id="37"/>
    </w:p>
    <w:p w14:paraId="32C044DD" w14:textId="588D9CB8" w:rsidR="00804129" w:rsidRPr="00804129" w:rsidRDefault="00804129" w:rsidP="006C237A">
      <w:pPr>
        <w:spacing w:line="480" w:lineRule="auto"/>
        <w:ind w:left="720" w:firstLine="720"/>
      </w:pPr>
      <w:r w:rsidRPr="00804129">
        <w:t xml:space="preserve">High fidelity mockup atau yang biasa disebut dengan hi-fi mockup adalah hasil desain yang sudah jadi dimana didalamnya sudah terdapat detail-detail yang diperlukan. Dalam High fidelity mockup ini desain akhir memiliki presisi yang tinggi dan akurasi yang detail membuat desain akhir terlihat nyata. Contohnya seperti High fidelity mockup website, persepsi orang akan mengira website tersebut sudah jadi dan </w:t>
      </w:r>
      <w:r w:rsidRPr="00804129">
        <w:lastRenderedPageBreak/>
        <w:t>dapat digunakan, padahal belum bisa digunakan karena masih berbentuk gambar atau mockup.</w:t>
      </w:r>
    </w:p>
    <w:p w14:paraId="131241F4" w14:textId="0905A4FB" w:rsidR="00934A46" w:rsidRDefault="008C6BD1" w:rsidP="00804129">
      <w:pPr>
        <w:pStyle w:val="ListParagraph"/>
        <w:spacing w:line="480" w:lineRule="auto"/>
        <w:jc w:val="center"/>
        <w:rPr>
          <w:rFonts w:cs="Times New Roman"/>
          <w:b/>
        </w:rPr>
      </w:pPr>
      <w:r>
        <w:rPr>
          <w:rFonts w:cs="Times New Roman"/>
          <w:b/>
          <w:noProof/>
          <w:lang w:val="id-ID" w:eastAsia="id-ID"/>
        </w:rPr>
        <w:drawing>
          <wp:inline distT="0" distB="0" distL="0" distR="0" wp14:anchorId="1C749604" wp14:editId="378988D4">
            <wp:extent cx="2541320" cy="1884668"/>
            <wp:effectExtent l="0" t="0" r="0" b="1905"/>
            <wp:docPr id="1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28458" cy="1949290"/>
                    </a:xfrm>
                    <a:prstGeom prst="rect">
                      <a:avLst/>
                    </a:prstGeom>
                    <a:noFill/>
                    <a:ln>
                      <a:noFill/>
                    </a:ln>
                  </pic:spPr>
                </pic:pic>
              </a:graphicData>
            </a:graphic>
          </wp:inline>
        </w:drawing>
      </w:r>
    </w:p>
    <w:p w14:paraId="3E78FB1E" w14:textId="4AAB4D5A" w:rsidR="00934A46" w:rsidRDefault="00934A46" w:rsidP="00804129">
      <w:pPr>
        <w:pStyle w:val="ListParagraph"/>
        <w:spacing w:line="240" w:lineRule="auto"/>
        <w:jc w:val="center"/>
        <w:rPr>
          <w:rFonts w:cs="Times New Roman"/>
          <w:i/>
          <w:sz w:val="20"/>
        </w:rPr>
      </w:pPr>
      <w:r>
        <w:rPr>
          <w:rFonts w:cs="Times New Roman"/>
          <w:b/>
          <w:sz w:val="20"/>
        </w:rPr>
        <w:t xml:space="preserve">Gambar </w:t>
      </w:r>
      <w:r w:rsidR="00E37BAA">
        <w:rPr>
          <w:rFonts w:cs="Times New Roman"/>
          <w:b/>
          <w:sz w:val="20"/>
        </w:rPr>
        <w:t>2</w:t>
      </w:r>
      <w:r>
        <w:rPr>
          <w:rFonts w:cs="Times New Roman"/>
          <w:b/>
          <w:sz w:val="20"/>
        </w:rPr>
        <w:t>.</w:t>
      </w:r>
      <w:r w:rsidR="00293872">
        <w:rPr>
          <w:rFonts w:cs="Times New Roman"/>
          <w:b/>
          <w:sz w:val="20"/>
        </w:rPr>
        <w:t>38</w:t>
      </w:r>
      <w:r>
        <w:rPr>
          <w:rFonts w:cs="Times New Roman"/>
          <w:sz w:val="20"/>
        </w:rPr>
        <w:t xml:space="preserve"> </w:t>
      </w:r>
      <w:r>
        <w:rPr>
          <w:rFonts w:cs="Times New Roman"/>
          <w:i/>
          <w:sz w:val="20"/>
        </w:rPr>
        <w:t>High fidelity mockup</w:t>
      </w:r>
    </w:p>
    <w:p w14:paraId="424680B2" w14:textId="77777777" w:rsidR="00934A46" w:rsidRDefault="00934A46" w:rsidP="00804129">
      <w:pPr>
        <w:pStyle w:val="ListParagraph"/>
        <w:spacing w:line="24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id.pinterest.com)</w:t>
      </w:r>
    </w:p>
    <w:p w14:paraId="25C3FB7E" w14:textId="77777777" w:rsidR="00934A46" w:rsidRPr="007323D6" w:rsidRDefault="00934A46" w:rsidP="007323D6">
      <w:pPr>
        <w:pStyle w:val="ListParagraph"/>
        <w:spacing w:line="480" w:lineRule="auto"/>
        <w:ind w:left="709"/>
        <w:jc w:val="center"/>
        <w:rPr>
          <w:rFonts w:cs="Times New Roman"/>
          <w:b/>
        </w:rPr>
      </w:pPr>
    </w:p>
    <w:p w14:paraId="0A10B24D" w14:textId="77777777" w:rsidR="00804129" w:rsidRDefault="00804129" w:rsidP="00804129">
      <w:pPr>
        <w:pStyle w:val="subbab2"/>
        <w:ind w:left="709"/>
      </w:pPr>
      <w:bookmarkStart w:id="38" w:name="_Toc78533490"/>
      <w:r>
        <w:t>Resolusi Layar</w:t>
      </w:r>
      <w:bookmarkEnd w:id="38"/>
    </w:p>
    <w:p w14:paraId="3D94D95D" w14:textId="7198EF59" w:rsidR="00804129" w:rsidRDefault="00804129" w:rsidP="006C237A">
      <w:pPr>
        <w:spacing w:line="480" w:lineRule="auto"/>
        <w:ind w:left="720" w:firstLine="720"/>
      </w:pPr>
      <w:r>
        <w:t xml:space="preserve">Resolusi layar dari waktu ke waktu memiliki perkembangan dan peningkatan yang besar seiring dengan majunya perkembangan teknologi. Layar digital memiliki beberapa istilah yang sering didengar yaitu HD, FHD, bahkan UHD. Beberapa istilah </w:t>
      </w:r>
      <w:r w:rsidR="00CB6B19">
        <w:t>tentang resolusi layar tersebut</w:t>
      </w:r>
      <w:r>
        <w:t xml:space="preserve"> memiliki arti dan maksud yang berbed</w:t>
      </w:r>
      <w:r w:rsidR="00CB6B19">
        <w:t>a setiap istilahnya</w:t>
      </w:r>
      <w:r>
        <w:t xml:space="preserve">. </w:t>
      </w:r>
      <w:r w:rsidR="00CB6B19">
        <w:t xml:space="preserve">Dibawah ini </w:t>
      </w:r>
      <w:r>
        <w:t xml:space="preserve">beberapa resolusi layar </w:t>
      </w:r>
      <w:r w:rsidR="00CB6B19">
        <w:t xml:space="preserve">yang </w:t>
      </w:r>
      <w:r>
        <w:t xml:space="preserve">digunakan dalam teknologi </w:t>
      </w:r>
      <w:r w:rsidRPr="001D708D">
        <w:rPr>
          <w:i/>
          <w:iCs/>
        </w:rPr>
        <w:t>smartphone</w:t>
      </w:r>
      <w:r>
        <w:t xml:space="preserve">. </w:t>
      </w:r>
    </w:p>
    <w:p w14:paraId="126390C4" w14:textId="77777777" w:rsidR="00804129" w:rsidRDefault="00804129" w:rsidP="00804129">
      <w:pPr>
        <w:pStyle w:val="ListParagraph"/>
        <w:numPr>
          <w:ilvl w:val="0"/>
          <w:numId w:val="38"/>
        </w:numPr>
        <w:spacing w:line="480" w:lineRule="auto"/>
        <w:ind w:left="1080"/>
      </w:pPr>
      <w:r>
        <w:t>Resolusi qHD</w:t>
      </w:r>
    </w:p>
    <w:p w14:paraId="10B569BA" w14:textId="6BEC4930" w:rsidR="00804129" w:rsidRPr="001B20C0" w:rsidRDefault="00804129" w:rsidP="00804129">
      <w:pPr>
        <w:pStyle w:val="ListParagraph"/>
        <w:spacing w:line="480" w:lineRule="auto"/>
        <w:ind w:left="1080"/>
      </w:pPr>
      <w:r>
        <w:t xml:space="preserve">Memiliki kepanjangan </w:t>
      </w:r>
      <w:r w:rsidRPr="001B20C0">
        <w:rPr>
          <w:i/>
          <w:iCs/>
        </w:rPr>
        <w:t>quarter High Definition</w:t>
      </w:r>
      <w:r>
        <w:rPr>
          <w:i/>
          <w:iCs/>
        </w:rPr>
        <w:t xml:space="preserve"> </w:t>
      </w:r>
      <w:r>
        <w:t xml:space="preserve">yang dimana pada resolusi ini memeiliki ukuran layar 960x540 pixel dengan perbandingan 16:9. </w:t>
      </w:r>
      <w:r w:rsidR="00CB6B19">
        <w:t>M</w:t>
      </w:r>
      <w:r>
        <w:t>erupakan resolusi layar terendah</w:t>
      </w:r>
      <w:r w:rsidR="00CB6B19">
        <w:t xml:space="preserve"> pada era saat ini</w:t>
      </w:r>
      <w:r>
        <w:t>.</w:t>
      </w:r>
    </w:p>
    <w:p w14:paraId="1AA5B2BB" w14:textId="77777777" w:rsidR="00804129" w:rsidRDefault="00804129" w:rsidP="00804129">
      <w:pPr>
        <w:pStyle w:val="ListParagraph"/>
        <w:numPr>
          <w:ilvl w:val="0"/>
          <w:numId w:val="38"/>
        </w:numPr>
        <w:spacing w:line="480" w:lineRule="auto"/>
        <w:ind w:left="1080"/>
      </w:pPr>
      <w:r>
        <w:t>Resolusi HD</w:t>
      </w:r>
    </w:p>
    <w:p w14:paraId="61C65F36" w14:textId="59579F82" w:rsidR="00804129" w:rsidRPr="00897509" w:rsidRDefault="00804129" w:rsidP="00804129">
      <w:pPr>
        <w:pStyle w:val="ListParagraph"/>
        <w:spacing w:line="480" w:lineRule="auto"/>
        <w:ind w:left="1080"/>
      </w:pPr>
      <w:r>
        <w:t>Memiliki kepanjangan</w:t>
      </w:r>
      <w:r w:rsidRPr="00897509">
        <w:rPr>
          <w:i/>
          <w:iCs/>
        </w:rPr>
        <w:t xml:space="preserve"> </w:t>
      </w:r>
      <w:r w:rsidRPr="001B20C0">
        <w:rPr>
          <w:i/>
          <w:iCs/>
        </w:rPr>
        <w:t>High Definition</w:t>
      </w:r>
      <w:r>
        <w:rPr>
          <w:i/>
          <w:iCs/>
        </w:rPr>
        <w:t xml:space="preserve"> </w:t>
      </w:r>
      <w:r>
        <w:t xml:space="preserve">atau biasa disebut dengan 720p memiliki ukuran layar 1280x720 pixel dengan perbandingan 16:9. Resolusi ini </w:t>
      </w:r>
      <w:r w:rsidR="00CB6B19">
        <w:t>marak</w:t>
      </w:r>
      <w:r>
        <w:t xml:space="preserve"> digunakan pada </w:t>
      </w:r>
      <w:r w:rsidR="00CB6B19">
        <w:t>sebagian besar</w:t>
      </w:r>
      <w:r>
        <w:t xml:space="preserve"> </w:t>
      </w:r>
      <w:r w:rsidRPr="00D80B12">
        <w:rPr>
          <w:i/>
          <w:iCs/>
        </w:rPr>
        <w:t>smartphone</w:t>
      </w:r>
      <w:r>
        <w:t xml:space="preserve"> saat ini.</w:t>
      </w:r>
    </w:p>
    <w:p w14:paraId="123F8C10" w14:textId="77777777" w:rsidR="00804129" w:rsidRDefault="00804129" w:rsidP="00804129">
      <w:pPr>
        <w:pStyle w:val="ListParagraph"/>
        <w:numPr>
          <w:ilvl w:val="0"/>
          <w:numId w:val="38"/>
        </w:numPr>
        <w:spacing w:line="480" w:lineRule="auto"/>
        <w:ind w:left="1080"/>
      </w:pPr>
      <w:r>
        <w:lastRenderedPageBreak/>
        <w:t>Resolusi WXGA</w:t>
      </w:r>
    </w:p>
    <w:p w14:paraId="2AECF571" w14:textId="2BA3BB7B" w:rsidR="00804129" w:rsidRDefault="00804129" w:rsidP="00804129">
      <w:pPr>
        <w:pStyle w:val="ListParagraph"/>
        <w:spacing w:line="480" w:lineRule="auto"/>
        <w:ind w:left="1080"/>
      </w:pPr>
      <w:r>
        <w:t xml:space="preserve">Pada resolusi ini memiliki ukuran lebih tinggi sedikit dengan HD dengan memiliki ukuran layar 1366x768 pixel. Jenis layar ini </w:t>
      </w:r>
      <w:r w:rsidR="00CB6B19">
        <w:t>sebagian besar masih</w:t>
      </w:r>
      <w:r>
        <w:t xml:space="preserve"> digunakan pada layar tablet.</w:t>
      </w:r>
    </w:p>
    <w:p w14:paraId="5F90A94B" w14:textId="77777777" w:rsidR="00804129" w:rsidRDefault="00804129" w:rsidP="00804129">
      <w:pPr>
        <w:pStyle w:val="ListParagraph"/>
        <w:numPr>
          <w:ilvl w:val="0"/>
          <w:numId w:val="38"/>
        </w:numPr>
        <w:spacing w:line="480" w:lineRule="auto"/>
        <w:ind w:left="1080"/>
      </w:pPr>
      <w:r>
        <w:t>Resolusi FHD</w:t>
      </w:r>
    </w:p>
    <w:p w14:paraId="4BBB99C2" w14:textId="77777777" w:rsidR="00804129" w:rsidRPr="00F428B2" w:rsidRDefault="00804129" w:rsidP="00804129">
      <w:pPr>
        <w:pStyle w:val="ListParagraph"/>
        <w:spacing w:line="480" w:lineRule="auto"/>
        <w:ind w:left="1080"/>
      </w:pPr>
      <w:r>
        <w:t xml:space="preserve">Dikenal dengan </w:t>
      </w:r>
      <w:r w:rsidRPr="00362AE0">
        <w:rPr>
          <w:i/>
          <w:iCs/>
        </w:rPr>
        <w:t>Full High Definition</w:t>
      </w:r>
      <w:r>
        <w:rPr>
          <w:i/>
          <w:iCs/>
        </w:rPr>
        <w:t xml:space="preserve"> </w:t>
      </w:r>
      <w:r>
        <w:t>atau biasa disebut 1080p memiliki ukuran layar 1920x1080 pixel. Sangat cocok digunakan untuk layar hp karena memiliki kejernihan dan kualitas yang bagus untuk menghasilkan sebuah gambar.</w:t>
      </w:r>
    </w:p>
    <w:p w14:paraId="77067673" w14:textId="77777777" w:rsidR="00804129" w:rsidRDefault="00804129" w:rsidP="00804129">
      <w:pPr>
        <w:pStyle w:val="ListParagraph"/>
        <w:numPr>
          <w:ilvl w:val="0"/>
          <w:numId w:val="38"/>
        </w:numPr>
        <w:spacing w:line="480" w:lineRule="auto"/>
        <w:ind w:left="1080"/>
      </w:pPr>
      <w:r>
        <w:t>Resolusi QHD</w:t>
      </w:r>
    </w:p>
    <w:p w14:paraId="4DFB04D9" w14:textId="031E8B16" w:rsidR="00804129" w:rsidRPr="00864136" w:rsidRDefault="00804129" w:rsidP="00804129">
      <w:pPr>
        <w:pStyle w:val="ListParagraph"/>
        <w:spacing w:line="480" w:lineRule="auto"/>
        <w:ind w:left="1080"/>
      </w:pPr>
      <w:r>
        <w:t xml:space="preserve">Memiliki kepanjangan </w:t>
      </w:r>
      <w:r w:rsidRPr="00864136">
        <w:rPr>
          <w:i/>
          <w:iCs/>
        </w:rPr>
        <w:t>Quad High Definition</w:t>
      </w:r>
      <w:r>
        <w:t xml:space="preserve"> yang berarti memiliki 4 kali lipat ukruan layar HD, ukuran dari resolusi ini adalah 2560x1440 pixel dengan rasio 16:9. </w:t>
      </w:r>
      <w:r w:rsidR="00CB6B19">
        <w:t>Untuk memudahkan penyebutan, resolusi ini disebut dengan</w:t>
      </w:r>
      <w:r>
        <w:t xml:space="preserve"> 2K, dan</w:t>
      </w:r>
      <w:r w:rsidR="00CB6B19">
        <w:t xml:space="preserve"> sudah</w:t>
      </w:r>
      <w:r>
        <w:t xml:space="preserve"> banyak di</w:t>
      </w:r>
      <w:r w:rsidR="00CB6B19">
        <w:t>terapkan</w:t>
      </w:r>
      <w:r>
        <w:t xml:space="preserve"> oleh </w:t>
      </w:r>
      <w:r w:rsidRPr="00DB5ABE">
        <w:rPr>
          <w:i/>
          <w:iCs/>
        </w:rPr>
        <w:t>smartphone flagship</w:t>
      </w:r>
      <w:r>
        <w:t>.</w:t>
      </w:r>
    </w:p>
    <w:p w14:paraId="31F5E867" w14:textId="77777777" w:rsidR="00804129" w:rsidRDefault="00804129" w:rsidP="00804129">
      <w:pPr>
        <w:pStyle w:val="ListParagraph"/>
        <w:numPr>
          <w:ilvl w:val="0"/>
          <w:numId w:val="38"/>
        </w:numPr>
        <w:spacing w:line="480" w:lineRule="auto"/>
        <w:ind w:left="1080"/>
      </w:pPr>
      <w:r>
        <w:t>Resolusi UHD</w:t>
      </w:r>
    </w:p>
    <w:p w14:paraId="41E17CA7" w14:textId="77777777" w:rsidR="00804129" w:rsidRPr="00E12731" w:rsidRDefault="00804129" w:rsidP="00804129">
      <w:pPr>
        <w:pStyle w:val="ListParagraph"/>
        <w:spacing w:line="480" w:lineRule="auto"/>
        <w:ind w:left="1080"/>
      </w:pPr>
      <w:r>
        <w:t xml:space="preserve">Memiliki kepanjangan </w:t>
      </w:r>
      <w:r w:rsidRPr="00E12731">
        <w:rPr>
          <w:i/>
          <w:iCs/>
        </w:rPr>
        <w:t>Ultra High Definition</w:t>
      </w:r>
      <w:r>
        <w:rPr>
          <w:i/>
          <w:iCs/>
        </w:rPr>
        <w:t xml:space="preserve"> </w:t>
      </w:r>
      <w:r>
        <w:t>yang dimana resolusi ini memiliki ukuran 4 kali lebih besar dari resolusi FHD yaitu 3840x2160 pixel. Resolusi UHD seringkali disebut dengan resolusi 4K yang memiliki gambar sangat jernih dan tajam.</w:t>
      </w:r>
    </w:p>
    <w:p w14:paraId="6326DB55" w14:textId="1AB3450E" w:rsidR="00437130" w:rsidRDefault="006C237A" w:rsidP="00A700E3">
      <w:pPr>
        <w:pStyle w:val="subbab2"/>
        <w:ind w:left="709"/>
      </w:pPr>
      <w:bookmarkStart w:id="39" w:name="_Toc78533491"/>
      <w:bookmarkStart w:id="40" w:name="_Toc53076699"/>
      <w:r>
        <w:t>Elemen Media Digital</w:t>
      </w:r>
      <w:bookmarkEnd w:id="39"/>
    </w:p>
    <w:p w14:paraId="6D75031B" w14:textId="24DC161F" w:rsidR="006C237A" w:rsidRDefault="001168F1" w:rsidP="00A61D18">
      <w:pPr>
        <w:spacing w:line="480" w:lineRule="auto"/>
        <w:ind w:left="720" w:firstLine="720"/>
      </w:pPr>
      <w:r>
        <w:t>Pada media d</w:t>
      </w:r>
      <w:r w:rsidR="001A61EE">
        <w:t xml:space="preserve">igital terdapat beberapa elemen pendukung </w:t>
      </w:r>
      <w:r w:rsidR="001F2D34">
        <w:t xml:space="preserve">yang digunakan untuk </w:t>
      </w:r>
      <w:r w:rsidR="00B068E8">
        <w:t xml:space="preserve">melengkapi informasi atau konten yang telah dibuat. Elemen </w:t>
      </w:r>
      <w:r w:rsidR="00B15066">
        <w:t>tersebut adalah fotografi, illustrasi, dan audio</w:t>
      </w:r>
      <w:r w:rsidR="00A61D18">
        <w:t>.</w:t>
      </w:r>
    </w:p>
    <w:p w14:paraId="2A4967F9" w14:textId="25DAC321" w:rsidR="00A61D18" w:rsidRDefault="00A61D18" w:rsidP="00A61D18">
      <w:pPr>
        <w:pStyle w:val="ListParagraph"/>
        <w:numPr>
          <w:ilvl w:val="0"/>
          <w:numId w:val="39"/>
        </w:numPr>
        <w:spacing w:line="480" w:lineRule="auto"/>
        <w:ind w:left="1170" w:hanging="450"/>
      </w:pPr>
      <w:r>
        <w:t>Fotografi</w:t>
      </w:r>
    </w:p>
    <w:p w14:paraId="547C933E" w14:textId="5D7E61A0" w:rsidR="00CB672D" w:rsidRDefault="00CB672D" w:rsidP="00CB672D">
      <w:pPr>
        <w:pStyle w:val="ListParagraph"/>
        <w:spacing w:line="480" w:lineRule="auto"/>
        <w:ind w:left="1170"/>
      </w:pPr>
      <w:r>
        <w:lastRenderedPageBreak/>
        <w:t xml:space="preserve">Fotografi digunakan untuk mendukung </w:t>
      </w:r>
      <w:r w:rsidR="00BF0F04">
        <w:t xml:space="preserve">dan memberi gambaran terhadap informasi yang telah disediakan. </w:t>
      </w:r>
      <w:r w:rsidR="00CF64B7">
        <w:t>D</w:t>
      </w:r>
      <w:r w:rsidR="00675BBE">
        <w:t xml:space="preserve">alam hal ini </w:t>
      </w:r>
      <w:r w:rsidR="00CF64B7">
        <w:t xml:space="preserve">aset fotografi </w:t>
      </w:r>
      <w:r w:rsidR="00675BBE">
        <w:t xml:space="preserve">dapat menggunakan </w:t>
      </w:r>
      <w:r w:rsidR="00CF64B7">
        <w:t>hasil jepretan</w:t>
      </w:r>
      <w:r w:rsidR="00675BBE">
        <w:t xml:space="preserve"> milik orang lain </w:t>
      </w:r>
      <w:r w:rsidR="00CF64B7">
        <w:t xml:space="preserve">akan </w:t>
      </w:r>
      <w:r w:rsidR="00DD65BB">
        <w:t xml:space="preserve">tetapi harus menyantumkan sumber atau pemilik dari fotografi tersebut, hal tersebut dilakukan agar tidak terjadi </w:t>
      </w:r>
      <w:r w:rsidR="00DE0826">
        <w:t>pencurian dan pengakuan karya</w:t>
      </w:r>
      <w:r w:rsidR="002C54ED">
        <w:t>.</w:t>
      </w:r>
    </w:p>
    <w:p w14:paraId="2B377E15" w14:textId="54741D1A" w:rsidR="00CB672D" w:rsidRDefault="00CB672D" w:rsidP="00A61D18">
      <w:pPr>
        <w:pStyle w:val="ListParagraph"/>
        <w:numPr>
          <w:ilvl w:val="0"/>
          <w:numId w:val="39"/>
        </w:numPr>
        <w:spacing w:line="480" w:lineRule="auto"/>
        <w:ind w:left="1170" w:hanging="450"/>
      </w:pPr>
      <w:r>
        <w:t>Illustrasi</w:t>
      </w:r>
    </w:p>
    <w:p w14:paraId="058D5075" w14:textId="32D82729" w:rsidR="002C54ED" w:rsidRDefault="0077267E" w:rsidP="002C54ED">
      <w:pPr>
        <w:pStyle w:val="ListParagraph"/>
        <w:spacing w:line="480" w:lineRule="auto"/>
        <w:ind w:left="1170"/>
      </w:pPr>
      <w:r>
        <w:t xml:space="preserve">Illustrasi digunakan sebagai pelengkap </w:t>
      </w:r>
      <w:r w:rsidR="003545A6">
        <w:t xml:space="preserve">dalam </w:t>
      </w:r>
      <w:r w:rsidR="000D14D1">
        <w:t xml:space="preserve">desain grafis, kehadiran illustrasi pada grafis membuat </w:t>
      </w:r>
      <w:r w:rsidR="00437B9E">
        <w:t>karya grafis terlihat lebih hidup dan lebih terlihat estetis daripada tidak ada elemen illustrasi sama sekali.</w:t>
      </w:r>
    </w:p>
    <w:p w14:paraId="0A721EB2" w14:textId="0D027EB0" w:rsidR="00CB672D" w:rsidRDefault="00CB672D" w:rsidP="00A61D18">
      <w:pPr>
        <w:pStyle w:val="ListParagraph"/>
        <w:numPr>
          <w:ilvl w:val="0"/>
          <w:numId w:val="39"/>
        </w:numPr>
        <w:spacing w:line="480" w:lineRule="auto"/>
        <w:ind w:left="1170" w:hanging="450"/>
      </w:pPr>
      <w:r>
        <w:t>Audio</w:t>
      </w:r>
    </w:p>
    <w:p w14:paraId="33C2DE23" w14:textId="27BF8729" w:rsidR="006E296A" w:rsidRPr="006C237A" w:rsidRDefault="006E296A" w:rsidP="006E296A">
      <w:pPr>
        <w:pStyle w:val="ListParagraph"/>
        <w:spacing w:line="480" w:lineRule="auto"/>
        <w:ind w:left="1170"/>
      </w:pPr>
      <w:r>
        <w:t xml:space="preserve">Dalam media digital audio menjadi elemen yang penting, dikarenakan </w:t>
      </w:r>
      <w:r w:rsidR="00F5015A">
        <w:t xml:space="preserve">audio dapat digunakan sebagai pengingat </w:t>
      </w:r>
      <w:r w:rsidR="00E853DB">
        <w:t xml:space="preserve">suatu </w:t>
      </w:r>
      <w:r w:rsidR="00E853DB" w:rsidRPr="00E853DB">
        <w:rPr>
          <w:i/>
          <w:iCs/>
        </w:rPr>
        <w:t>action</w:t>
      </w:r>
      <w:r w:rsidR="00E853DB">
        <w:t xml:space="preserve"> atau kegiatan.</w:t>
      </w:r>
      <w:r w:rsidR="003D556A">
        <w:t xml:space="preserve"> </w:t>
      </w:r>
      <w:r w:rsidR="0078109A">
        <w:t>Elemen</w:t>
      </w:r>
      <w:r w:rsidR="0078109A" w:rsidRPr="0078109A">
        <w:t xml:space="preserve"> ini juga dapat membantu seseorang dalam upayanya untuk memeroleh pemahaman terkait dengan</w:t>
      </w:r>
      <w:r w:rsidR="0078109A">
        <w:t xml:space="preserve"> informasi yang dibutuhkan.</w:t>
      </w:r>
    </w:p>
    <w:p w14:paraId="425B173B" w14:textId="57689B9E" w:rsidR="00CF0B0E" w:rsidRDefault="00CF0B0E" w:rsidP="00A700E3">
      <w:pPr>
        <w:pStyle w:val="subbab2"/>
        <w:ind w:left="709"/>
      </w:pPr>
      <w:bookmarkStart w:id="41" w:name="_Toc78533492"/>
      <w:r>
        <w:t>Pertanian</w:t>
      </w:r>
      <w:bookmarkEnd w:id="40"/>
      <w:bookmarkEnd w:id="41"/>
    </w:p>
    <w:p w14:paraId="3B971650" w14:textId="6C1BA60D" w:rsidR="008A7B2C" w:rsidRPr="007912F4" w:rsidRDefault="00C17BA1" w:rsidP="007912F4">
      <w:pPr>
        <w:pStyle w:val="ListParagraph"/>
        <w:spacing w:line="480" w:lineRule="auto"/>
        <w:ind w:left="709" w:firstLine="709"/>
        <w:rPr>
          <w:rFonts w:cs="Times New Roman"/>
        </w:rPr>
      </w:pPr>
      <w:r>
        <w:rPr>
          <w:rFonts w:cs="Times New Roman"/>
        </w:rPr>
        <w:t xml:space="preserve">Pertanian adalah suatu usaha untuk mengadakan suatu ekosistem buatan manusia yang menyediakan bahan makanan bagi kehidupan manusia </w:t>
      </w:r>
      <w:r>
        <w:rPr>
          <w:rFonts w:cs="Times New Roman"/>
        </w:rPr>
        <w:fldChar w:fldCharType="begin" w:fldLock="1"/>
      </w:r>
      <w:r w:rsidR="00297D65">
        <w:rPr>
          <w:rFonts w:cs="Times New Roman"/>
        </w:rPr>
        <w:instrText>ADDIN CSL_CITATION {"citationItems":[{"id":"ITEM-1","itemData":{"ISBN":"9796898284","abstract":"Pengertian Selfie Selfie adalah sebuah jenis self-portrait foto, dimana biasanya diambil dengan kamera digital genggam atau kamera ponsel....","author":[{"dropping-particle":"","family":"Kusmiadi","given":"E","non-dropping-particle":"","parse-names":false,"suffix":""}],"container-title":"Pengantar Ilmu Pertanian","id":"ITEM-1","issued":{"date-parts":[["2014"]]},"title":"Pengertian dan Sejarah Perkembangan Pertanian","type":"article-journal"},"uris":["http://www.mendeley.com/documents/?uuid=0fb4e33c-8084-4c86-84ea-cb29b4625f03"]}],"mendeley":{"formattedCitation":"(Kusmiadi, 2014)","plainTextFormattedCitation":"(Kusmiadi, 2014)","previouslyFormattedCitation":"(Kusmiadi, 2014)"},"properties":{"noteIndex":0},"schema":"https://github.com/citation-style-language/schema/raw/master/csl-citation.json"}</w:instrText>
      </w:r>
      <w:r>
        <w:rPr>
          <w:rFonts w:cs="Times New Roman"/>
        </w:rPr>
        <w:fldChar w:fldCharType="separate"/>
      </w:r>
      <w:r w:rsidRPr="00C17BA1">
        <w:rPr>
          <w:rFonts w:cs="Times New Roman"/>
          <w:noProof/>
        </w:rPr>
        <w:t>(Kusmiadi, 2014)</w:t>
      </w:r>
      <w:r>
        <w:rPr>
          <w:rFonts w:cs="Times New Roman"/>
        </w:rPr>
        <w:fldChar w:fldCharType="end"/>
      </w:r>
      <w:r>
        <w:rPr>
          <w:rFonts w:cs="Times New Roman"/>
        </w:rPr>
        <w:t xml:space="preserve">. Pertanian </w:t>
      </w:r>
      <w:r w:rsidR="00CB6B19">
        <w:rPr>
          <w:rFonts w:cs="Times New Roman"/>
        </w:rPr>
        <w:t xml:space="preserve">dalam hal ini </w:t>
      </w:r>
      <w:r>
        <w:rPr>
          <w:rFonts w:cs="Times New Roman"/>
        </w:rPr>
        <w:t>secara luas</w:t>
      </w:r>
      <w:r w:rsidR="00CB6B19">
        <w:rPr>
          <w:rFonts w:cs="Times New Roman"/>
        </w:rPr>
        <w:t xml:space="preserve"> dapat</w:t>
      </w:r>
      <w:r>
        <w:rPr>
          <w:rFonts w:cs="Times New Roman"/>
        </w:rPr>
        <w:t xml:space="preserve"> meliputi pertanian tanaman, perkebunan, perikanan, peternakan, hingga kehutanan. Pertanian di Indonesia menjadi salah satu penompang sektor perek</w:t>
      </w:r>
      <w:r w:rsidR="00297D65">
        <w:rPr>
          <w:rFonts w:cs="Times New Roman"/>
        </w:rPr>
        <w:t xml:space="preserve">onomian negara karena kurang lebih 100 juta warga Indonesia memiliki pekerjaan sebagai petani </w:t>
      </w:r>
      <w:r w:rsidR="00297D65">
        <w:rPr>
          <w:rFonts w:cs="Times New Roman"/>
        </w:rPr>
        <w:fldChar w:fldCharType="begin" w:fldLock="1"/>
      </w:r>
      <w:r w:rsidR="00F243A2">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suf","given":"Arief Anshory","non-dropping-particle":"","parse-names":false,"suffix":""},{"dropping-particle":"","family":"Suganda","given":"Tarkus","non-dropping-particle":"","parse-names":false,"suffix":""},{"dropping-particle":"","family":"Hermanto","given":"","non-dropping-particle":"","parse-names":false,"suffix":""},{"dropping-particle":"","family":"Mansur","given":"Faiz","non-dropping-particle":"","parse-names":false,"suffix":""},{"dropping-particle":"","family":"Hadisoemarto","given":"Panji","non-dropping-particle":"","parse-names":false,"suffix":""}],"container-title":"SDGs Center Unpad","id":"ITEM-1","issued":{"date-parts":[["2020"]]},"page":"1--9","title":"Perspektif SDGs Center Policy Brief No.2/2020","type":"article-journal"},"uris":["http://www.mendeley.com/documents/?uuid=d1c3ba9d-3146-4774-ad7d-0234a4b8d503"]}],"mendeley":{"formattedCitation":"(Yusuf et al., 2020)","plainTextFormattedCitation":"(Yusuf et al., 2020)","previouslyFormattedCitation":"(Yusuf et al., 2020)"},"properties":{"noteIndex":0},"schema":"https://github.com/citation-style-language/schema/raw/master/csl-citation.json"}</w:instrText>
      </w:r>
      <w:r w:rsidR="00297D65">
        <w:rPr>
          <w:rFonts w:cs="Times New Roman"/>
        </w:rPr>
        <w:fldChar w:fldCharType="separate"/>
      </w:r>
      <w:r w:rsidR="00297D65" w:rsidRPr="00297D65">
        <w:rPr>
          <w:rFonts w:cs="Times New Roman"/>
          <w:noProof/>
        </w:rPr>
        <w:t>(Yusuf et al., 2020)</w:t>
      </w:r>
      <w:r w:rsidR="00297D65">
        <w:rPr>
          <w:rFonts w:cs="Times New Roman"/>
        </w:rPr>
        <w:fldChar w:fldCharType="end"/>
      </w:r>
      <w:r w:rsidR="00297D65">
        <w:rPr>
          <w:rFonts w:cs="Times New Roman"/>
        </w:rPr>
        <w:t xml:space="preserve">. </w:t>
      </w:r>
      <w:r w:rsidR="005B0DB8">
        <w:rPr>
          <w:rFonts w:cs="Times New Roman"/>
        </w:rPr>
        <w:t xml:space="preserve">Di Indonesia pertanian dibagi menjadi dua </w:t>
      </w:r>
      <w:r w:rsidR="008220C4">
        <w:rPr>
          <w:rFonts w:cs="Times New Roman"/>
        </w:rPr>
        <w:t>golongan</w:t>
      </w:r>
      <w:r w:rsidR="005B0DB8">
        <w:rPr>
          <w:rFonts w:cs="Times New Roman"/>
        </w:rPr>
        <w:t xml:space="preserve"> yaitu pertanian lahan basah dan pertanian lahan kering.</w:t>
      </w:r>
    </w:p>
    <w:p w14:paraId="2E3FD9C6" w14:textId="77777777" w:rsidR="005B0DB8" w:rsidRDefault="005B0DB8" w:rsidP="001673F0">
      <w:pPr>
        <w:pStyle w:val="ListParagraph"/>
        <w:numPr>
          <w:ilvl w:val="0"/>
          <w:numId w:val="10"/>
        </w:numPr>
        <w:spacing w:line="480" w:lineRule="auto"/>
        <w:ind w:left="1134"/>
        <w:rPr>
          <w:rFonts w:cs="Times New Roman"/>
        </w:rPr>
      </w:pPr>
      <w:r>
        <w:rPr>
          <w:rFonts w:cs="Times New Roman"/>
        </w:rPr>
        <w:t>Pertanian lahan basah</w:t>
      </w:r>
    </w:p>
    <w:p w14:paraId="62924B2F" w14:textId="77777777" w:rsidR="005B0DB8" w:rsidRDefault="005B0DB8" w:rsidP="001D198F">
      <w:pPr>
        <w:pStyle w:val="ListParagraph"/>
        <w:spacing w:line="480" w:lineRule="auto"/>
        <w:ind w:left="1134"/>
        <w:rPr>
          <w:rFonts w:cs="Times New Roman"/>
        </w:rPr>
      </w:pPr>
      <w:r>
        <w:rPr>
          <w:rFonts w:cs="Times New Roman"/>
        </w:rPr>
        <w:t xml:space="preserve">Pertanian lahan basah merupakan lahan pertanian yang memiliki lahan dengan digenangi air atau biasa dikenal dengan sawah. Tanah pada lahan basah ini </w:t>
      </w:r>
      <w:r>
        <w:rPr>
          <w:rFonts w:cs="Times New Roman"/>
        </w:rPr>
        <w:lastRenderedPageBreak/>
        <w:t>tergenang air sepanjang waktu bahkan lahan ini tidak pernah mengalami kekeringan karena mempunyai kandungan air yang berlimpah secara alami. Contoh pertanian lahan basah diantaranya adalah persawahan, lahan gambut, rawa-rawa, dan daerah payau.</w:t>
      </w:r>
    </w:p>
    <w:p w14:paraId="215B2424" w14:textId="77777777" w:rsidR="005B0DB8" w:rsidRDefault="005B0DB8" w:rsidP="001673F0">
      <w:pPr>
        <w:pStyle w:val="ListParagraph"/>
        <w:numPr>
          <w:ilvl w:val="0"/>
          <w:numId w:val="10"/>
        </w:numPr>
        <w:spacing w:line="480" w:lineRule="auto"/>
        <w:ind w:left="1134"/>
        <w:rPr>
          <w:rFonts w:cs="Times New Roman"/>
        </w:rPr>
      </w:pPr>
      <w:r>
        <w:rPr>
          <w:rFonts w:cs="Times New Roman"/>
        </w:rPr>
        <w:t>Pertanian lahan kering</w:t>
      </w:r>
    </w:p>
    <w:p w14:paraId="4086394B" w14:textId="77777777" w:rsidR="0097441B" w:rsidRPr="00D47BD0" w:rsidRDefault="005B0DB8" w:rsidP="001D198F">
      <w:pPr>
        <w:pStyle w:val="ListParagraph"/>
        <w:spacing w:line="480" w:lineRule="auto"/>
        <w:ind w:left="1134"/>
        <w:rPr>
          <w:rFonts w:cs="Times New Roman"/>
        </w:rPr>
      </w:pPr>
      <w:r>
        <w:rPr>
          <w:rFonts w:cs="Times New Roman"/>
        </w:rPr>
        <w:t>Pertanian lahan kering merupakan jenis pertanian yang dilakukan pada lahan yang kering atau lahan yang memiliki kadar air yang rendah</w:t>
      </w:r>
      <w:r w:rsidR="0097441B">
        <w:rPr>
          <w:rFonts w:cs="Times New Roman"/>
        </w:rPr>
        <w:t>, tanah yang digunakan cenderung menggunakan tanah yang gersang. Pertanian lahan kering banyak ditanami dengan tanaman cabai, terong, kacang-kacangan, tebu-tebuan, ubi-ubian, pohon buah, dan pohon peneduh atau pohon hias.</w:t>
      </w:r>
    </w:p>
    <w:p w14:paraId="7850BF45" w14:textId="77777777" w:rsidR="0097441B" w:rsidRDefault="0097441B" w:rsidP="007323D6">
      <w:pPr>
        <w:pStyle w:val="ListParagraph"/>
        <w:spacing w:line="480" w:lineRule="auto"/>
        <w:ind w:left="709"/>
        <w:rPr>
          <w:rFonts w:cs="Times New Roman"/>
        </w:rPr>
      </w:pPr>
      <w:r>
        <w:rPr>
          <w:rFonts w:cs="Times New Roman"/>
        </w:rPr>
        <w:tab/>
      </w:r>
      <w:r w:rsidR="004927E9">
        <w:rPr>
          <w:rFonts w:cs="Times New Roman"/>
        </w:rPr>
        <w:t xml:space="preserve">Bentuk pertanian di Indonesia terdapat beberapa macam yaitu sawah, tegalan, </w:t>
      </w:r>
      <w:r w:rsidR="00BF09DB">
        <w:rPr>
          <w:rFonts w:cs="Times New Roman"/>
        </w:rPr>
        <w:t xml:space="preserve">hidroponik, dan </w:t>
      </w:r>
      <w:r w:rsidR="00BF09DB" w:rsidRPr="00BF09DB">
        <w:rPr>
          <w:rFonts w:cs="Times New Roman"/>
          <w:i/>
        </w:rPr>
        <w:t>urban farming</w:t>
      </w:r>
    </w:p>
    <w:p w14:paraId="4CC6AFC7" w14:textId="65623437" w:rsidR="004927E9" w:rsidRDefault="004927E9" w:rsidP="001673F0">
      <w:pPr>
        <w:pStyle w:val="ListParagraph"/>
        <w:numPr>
          <w:ilvl w:val="3"/>
          <w:numId w:val="5"/>
        </w:numPr>
        <w:spacing w:line="480" w:lineRule="auto"/>
        <w:ind w:left="1134"/>
        <w:rPr>
          <w:rFonts w:cs="Times New Roman"/>
        </w:rPr>
      </w:pPr>
      <w:r>
        <w:rPr>
          <w:rFonts w:cs="Times New Roman"/>
        </w:rPr>
        <w:t>Sawah</w:t>
      </w:r>
    </w:p>
    <w:p w14:paraId="1F8B8EC1" w14:textId="5F8CC1EE" w:rsidR="00D84169" w:rsidRDefault="00D84169" w:rsidP="00D84169">
      <w:pPr>
        <w:pStyle w:val="ListParagraph"/>
        <w:spacing w:line="240" w:lineRule="auto"/>
        <w:jc w:val="center"/>
        <w:rPr>
          <w:rFonts w:cs="Times New Roman"/>
          <w:i/>
          <w:sz w:val="20"/>
        </w:rPr>
      </w:pPr>
      <w:r>
        <w:rPr>
          <w:noProof/>
          <w:lang w:val="id-ID" w:eastAsia="id-ID"/>
        </w:rPr>
        <w:drawing>
          <wp:inline distT="0" distB="0" distL="0" distR="0" wp14:anchorId="48A90212" wp14:editId="1EEE1634">
            <wp:extent cx="2803537" cy="1360750"/>
            <wp:effectExtent l="0" t="0" r="0" b="0"/>
            <wp:docPr id="192" name="Picture 192"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ee the source image"/>
                    <pic:cNvPicPr>
                      <a:picLocks noChangeAspect="1" noChangeArrowheads="1"/>
                    </pic:cNvPicPr>
                  </pic:nvPicPr>
                  <pic:blipFill rotWithShape="1">
                    <a:blip r:embed="rId47">
                      <a:extLst>
                        <a:ext uri="{28A0092B-C50C-407E-A947-70E740481C1C}">
                          <a14:useLocalDpi xmlns:a14="http://schemas.microsoft.com/office/drawing/2010/main" val="0"/>
                        </a:ext>
                      </a:extLst>
                    </a:blip>
                    <a:srcRect t="21976" b="13217"/>
                    <a:stretch/>
                  </pic:blipFill>
                  <pic:spPr bwMode="auto">
                    <a:xfrm>
                      <a:off x="0" y="0"/>
                      <a:ext cx="2865415" cy="139078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rPr>
        <w:br/>
      </w:r>
      <w:r>
        <w:rPr>
          <w:rFonts w:cs="Times New Roman"/>
          <w:b/>
          <w:sz w:val="20"/>
        </w:rPr>
        <w:t>Gambar 2.</w:t>
      </w:r>
      <w:r w:rsidR="00293872">
        <w:rPr>
          <w:rFonts w:cs="Times New Roman"/>
          <w:b/>
          <w:sz w:val="20"/>
        </w:rPr>
        <w:t>39</w:t>
      </w:r>
      <w:r>
        <w:rPr>
          <w:rFonts w:cs="Times New Roman"/>
          <w:sz w:val="20"/>
        </w:rPr>
        <w:t xml:space="preserve"> </w:t>
      </w:r>
      <w:r w:rsidR="00293872">
        <w:rPr>
          <w:rFonts w:cs="Times New Roman"/>
          <w:sz w:val="20"/>
        </w:rPr>
        <w:t>sawah</w:t>
      </w:r>
    </w:p>
    <w:p w14:paraId="47F0355D" w14:textId="78B92648" w:rsidR="00D84169" w:rsidRDefault="00D84169" w:rsidP="00D84169">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w:t>
      </w:r>
      <w:r w:rsidR="00375952" w:rsidRPr="00375952">
        <w:rPr>
          <w:rFonts w:cs="Times New Roman"/>
          <w:sz w:val="20"/>
        </w:rPr>
        <w:t>th.bing.com</w:t>
      </w:r>
      <w:r>
        <w:rPr>
          <w:rFonts w:cs="Times New Roman"/>
          <w:sz w:val="20"/>
        </w:rPr>
        <w:t>)</w:t>
      </w:r>
    </w:p>
    <w:p w14:paraId="7B1DCCFF" w14:textId="17A4D487" w:rsidR="009641BA" w:rsidRPr="00BB600D" w:rsidRDefault="004927E9" w:rsidP="00BB600D">
      <w:pPr>
        <w:pStyle w:val="ListParagraph"/>
        <w:spacing w:line="480" w:lineRule="auto"/>
        <w:ind w:left="1134"/>
        <w:rPr>
          <w:rFonts w:cs="Times New Roman"/>
        </w:rPr>
      </w:pPr>
      <w:r w:rsidRPr="007323D6">
        <w:rPr>
          <w:rFonts w:cs="Times New Roman"/>
        </w:rPr>
        <w:t>Sawah merupakan bentuk pertanian yang berada pada lahan basah, terdapat beberpa jenis sawah yaitu sawah tadah hujan, sawah irigasi, sawah pasang surut, dan sawah lebak.</w:t>
      </w:r>
    </w:p>
    <w:p w14:paraId="324439BD" w14:textId="77777777" w:rsidR="00C55569" w:rsidRDefault="004927E9" w:rsidP="001673F0">
      <w:pPr>
        <w:pStyle w:val="ListParagraph"/>
        <w:numPr>
          <w:ilvl w:val="3"/>
          <w:numId w:val="5"/>
        </w:numPr>
        <w:spacing w:line="480" w:lineRule="auto"/>
        <w:ind w:left="1134"/>
        <w:rPr>
          <w:rFonts w:cs="Times New Roman"/>
        </w:rPr>
      </w:pPr>
      <w:r>
        <w:rPr>
          <w:rFonts w:cs="Times New Roman"/>
        </w:rPr>
        <w:t>Tegalan</w:t>
      </w:r>
    </w:p>
    <w:p w14:paraId="171F613A" w14:textId="273AAEFA" w:rsidR="00F318B1" w:rsidRDefault="00F318B1" w:rsidP="00F318B1">
      <w:pPr>
        <w:pStyle w:val="ListParagraph"/>
        <w:spacing w:line="240" w:lineRule="auto"/>
        <w:jc w:val="center"/>
        <w:rPr>
          <w:rFonts w:cs="Times New Roman"/>
          <w:i/>
          <w:sz w:val="20"/>
        </w:rPr>
      </w:pPr>
      <w:r>
        <w:rPr>
          <w:noProof/>
          <w:lang w:val="id-ID" w:eastAsia="id-ID"/>
        </w:rPr>
        <w:lastRenderedPageBreak/>
        <w:drawing>
          <wp:inline distT="0" distB="0" distL="0" distR="0" wp14:anchorId="685F3320" wp14:editId="3BEF18F9">
            <wp:extent cx="2678614" cy="1508167"/>
            <wp:effectExtent l="0" t="0" r="7620" b="0"/>
            <wp:docPr id="193" name="Picture 193"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ee the source imag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14115" cy="1528156"/>
                    </a:xfrm>
                    <a:prstGeom prst="rect">
                      <a:avLst/>
                    </a:prstGeom>
                    <a:noFill/>
                    <a:ln>
                      <a:noFill/>
                    </a:ln>
                  </pic:spPr>
                </pic:pic>
              </a:graphicData>
            </a:graphic>
          </wp:inline>
        </w:drawing>
      </w:r>
      <w:r>
        <w:rPr>
          <w:rFonts w:cs="Times New Roman"/>
        </w:rPr>
        <w:br/>
      </w:r>
      <w:r>
        <w:rPr>
          <w:rFonts w:cs="Times New Roman"/>
          <w:b/>
          <w:sz w:val="20"/>
        </w:rPr>
        <w:t>Gambar 2.</w:t>
      </w:r>
      <w:r w:rsidR="00293872">
        <w:rPr>
          <w:rFonts w:cs="Times New Roman"/>
          <w:b/>
          <w:sz w:val="20"/>
        </w:rPr>
        <w:t>40</w:t>
      </w:r>
      <w:r>
        <w:rPr>
          <w:rFonts w:cs="Times New Roman"/>
          <w:sz w:val="20"/>
        </w:rPr>
        <w:t xml:space="preserve"> </w:t>
      </w:r>
      <w:r w:rsidR="00293872">
        <w:rPr>
          <w:rFonts w:cs="Times New Roman"/>
          <w:sz w:val="20"/>
        </w:rPr>
        <w:t>tegalan</w:t>
      </w:r>
    </w:p>
    <w:p w14:paraId="29E1AFEF" w14:textId="2B48ED10" w:rsidR="00F318B1" w:rsidRDefault="00F318B1" w:rsidP="00F318B1">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lamudi.co.id)</w:t>
      </w:r>
    </w:p>
    <w:p w14:paraId="74D01E97" w14:textId="2E216150" w:rsidR="00BB600D" w:rsidRDefault="004927E9" w:rsidP="00F318B1">
      <w:pPr>
        <w:pStyle w:val="ListParagraph"/>
        <w:spacing w:line="480" w:lineRule="auto"/>
        <w:ind w:left="1134"/>
        <w:rPr>
          <w:rFonts w:cs="Times New Roman"/>
        </w:rPr>
      </w:pPr>
      <w:r>
        <w:rPr>
          <w:rFonts w:cs="Times New Roman"/>
        </w:rPr>
        <w:t>Tegalan pada umumnya merupakan lahan kering yang biasanya ditanami dengan tanaman musiman. Tegalan tidak mem</w:t>
      </w:r>
      <w:r w:rsidR="00CB6B19">
        <w:rPr>
          <w:rFonts w:cs="Times New Roman"/>
        </w:rPr>
        <w:t>punyai sistem</w:t>
      </w:r>
      <w:r>
        <w:rPr>
          <w:rFonts w:cs="Times New Roman"/>
        </w:rPr>
        <w:t xml:space="preserve"> irigasi air</w:t>
      </w:r>
      <w:r w:rsidR="00CB6B19">
        <w:rPr>
          <w:rFonts w:cs="Times New Roman"/>
        </w:rPr>
        <w:t xml:space="preserve"> dan </w:t>
      </w:r>
      <w:r>
        <w:rPr>
          <w:rFonts w:cs="Times New Roman"/>
        </w:rPr>
        <w:t>kebutuhan air hanya bergantung pada air hujan</w:t>
      </w:r>
      <w:r w:rsidR="00CB6B19">
        <w:rPr>
          <w:rFonts w:cs="Times New Roman"/>
        </w:rPr>
        <w:t xml:space="preserve"> yang turun</w:t>
      </w:r>
      <w:r>
        <w:rPr>
          <w:rFonts w:cs="Times New Roman"/>
        </w:rPr>
        <w:t>.</w:t>
      </w:r>
    </w:p>
    <w:p w14:paraId="4D482748" w14:textId="7BDDA633" w:rsidR="002F72D9" w:rsidRDefault="002F72D9" w:rsidP="001673F0">
      <w:pPr>
        <w:pStyle w:val="ListParagraph"/>
        <w:numPr>
          <w:ilvl w:val="3"/>
          <w:numId w:val="5"/>
        </w:numPr>
        <w:spacing w:line="480" w:lineRule="auto"/>
        <w:ind w:left="1134"/>
        <w:rPr>
          <w:rFonts w:cs="Times New Roman"/>
          <w:i/>
        </w:rPr>
      </w:pPr>
      <w:r w:rsidRPr="002F72D9">
        <w:rPr>
          <w:rFonts w:cs="Times New Roman"/>
          <w:i/>
        </w:rPr>
        <w:t>Urban Farming</w:t>
      </w:r>
    </w:p>
    <w:p w14:paraId="324BD087" w14:textId="58D05B67" w:rsidR="006760D9" w:rsidRDefault="00EE6667" w:rsidP="006760D9">
      <w:pPr>
        <w:pStyle w:val="ListParagraph"/>
        <w:spacing w:line="240" w:lineRule="auto"/>
        <w:jc w:val="center"/>
        <w:rPr>
          <w:rFonts w:cs="Times New Roman"/>
          <w:i/>
          <w:sz w:val="20"/>
        </w:rPr>
      </w:pPr>
      <w:r>
        <w:rPr>
          <w:noProof/>
          <w:lang w:val="id-ID" w:eastAsia="id-ID"/>
        </w:rPr>
        <w:drawing>
          <wp:inline distT="0" distB="0" distL="0" distR="0" wp14:anchorId="5596547F" wp14:editId="1DC00F53">
            <wp:extent cx="3098570" cy="2324100"/>
            <wp:effectExtent l="0" t="0" r="6985" b="0"/>
            <wp:docPr id="195" name="Picture 195"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ee the source imag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161746" cy="2371486"/>
                    </a:xfrm>
                    <a:prstGeom prst="rect">
                      <a:avLst/>
                    </a:prstGeom>
                    <a:noFill/>
                    <a:ln>
                      <a:noFill/>
                    </a:ln>
                  </pic:spPr>
                </pic:pic>
              </a:graphicData>
            </a:graphic>
          </wp:inline>
        </w:drawing>
      </w:r>
      <w:r w:rsidR="006760D9">
        <w:rPr>
          <w:rFonts w:cs="Times New Roman"/>
          <w:i/>
        </w:rPr>
        <w:br/>
      </w:r>
      <w:r w:rsidR="006760D9">
        <w:rPr>
          <w:rFonts w:cs="Times New Roman"/>
          <w:b/>
          <w:sz w:val="20"/>
        </w:rPr>
        <w:t>Gambar 2.</w:t>
      </w:r>
      <w:r w:rsidR="00293872">
        <w:rPr>
          <w:rFonts w:cs="Times New Roman"/>
          <w:b/>
          <w:sz w:val="20"/>
        </w:rPr>
        <w:t>41</w:t>
      </w:r>
      <w:r w:rsidR="006760D9">
        <w:rPr>
          <w:rFonts w:cs="Times New Roman"/>
          <w:sz w:val="20"/>
        </w:rPr>
        <w:t xml:space="preserve"> </w:t>
      </w:r>
      <w:r w:rsidR="00293872" w:rsidRPr="00293872">
        <w:rPr>
          <w:rFonts w:cs="Times New Roman"/>
          <w:i/>
          <w:iCs/>
          <w:sz w:val="20"/>
        </w:rPr>
        <w:t>urban farming</w:t>
      </w:r>
    </w:p>
    <w:p w14:paraId="218B9646" w14:textId="77777777" w:rsidR="006760D9" w:rsidRDefault="006760D9" w:rsidP="006760D9">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dreamstime.com)</w:t>
      </w:r>
    </w:p>
    <w:p w14:paraId="3B0B82A8" w14:textId="209CC374" w:rsidR="004927E9" w:rsidRDefault="002F72D9" w:rsidP="001D198F">
      <w:pPr>
        <w:pStyle w:val="ListParagraph"/>
        <w:spacing w:line="480" w:lineRule="auto"/>
        <w:ind w:left="1134"/>
        <w:rPr>
          <w:rFonts w:cs="Times New Roman"/>
          <w:i/>
        </w:rPr>
      </w:pPr>
      <w:r>
        <w:rPr>
          <w:rFonts w:cs="Times New Roman"/>
        </w:rPr>
        <w:t xml:space="preserve">Merupakan aktifitas bercocok tanam dilingkungan rumah yang dimana hasil panen dari urban farming ini lebih sehat, karena menerapkan penanaman organik. </w:t>
      </w:r>
      <w:r w:rsidR="00CB6B19" w:rsidRPr="00CB6B19">
        <w:rPr>
          <w:rFonts w:cs="Times New Roman"/>
          <w:i/>
          <w:iCs/>
        </w:rPr>
        <w:t>Urban farming</w:t>
      </w:r>
      <w:r>
        <w:rPr>
          <w:rFonts w:cs="Times New Roman"/>
        </w:rPr>
        <w:t xml:space="preserve"> </w:t>
      </w:r>
      <w:r w:rsidR="00CB6B19">
        <w:rPr>
          <w:rFonts w:cs="Times New Roman"/>
        </w:rPr>
        <w:t>membuat</w:t>
      </w:r>
      <w:r>
        <w:rPr>
          <w:rFonts w:cs="Times New Roman"/>
        </w:rPr>
        <w:t xml:space="preserve"> pertanian menjadi ideal untuk</w:t>
      </w:r>
      <w:r w:rsidR="00CB6B19">
        <w:rPr>
          <w:rFonts w:cs="Times New Roman"/>
        </w:rPr>
        <w:t xml:space="preserve"> dilakukan oleh</w:t>
      </w:r>
      <w:r>
        <w:rPr>
          <w:rFonts w:cs="Times New Roman"/>
        </w:rPr>
        <w:t xml:space="preserve"> masyarakat </w:t>
      </w:r>
      <w:r w:rsidRPr="002F72D9">
        <w:rPr>
          <w:rFonts w:cs="Times New Roman"/>
          <w:i/>
        </w:rPr>
        <w:t>urban</w:t>
      </w:r>
      <w:r>
        <w:rPr>
          <w:rFonts w:cs="Times New Roman"/>
          <w:i/>
        </w:rPr>
        <w:t>.</w:t>
      </w:r>
    </w:p>
    <w:p w14:paraId="70990167" w14:textId="28F57AA9" w:rsidR="009470EF" w:rsidRPr="009470EF" w:rsidRDefault="009470EF" w:rsidP="009470EF">
      <w:pPr>
        <w:pStyle w:val="subbab2"/>
        <w:ind w:left="709"/>
        <w:rPr>
          <w:i/>
          <w:iCs/>
        </w:rPr>
      </w:pPr>
      <w:bookmarkStart w:id="42" w:name="_Toc78533493"/>
      <w:r w:rsidRPr="009470EF">
        <w:rPr>
          <w:i/>
          <w:iCs/>
        </w:rPr>
        <w:t>Urban Farming</w:t>
      </w:r>
      <w:bookmarkEnd w:id="42"/>
    </w:p>
    <w:p w14:paraId="7E8A0D07" w14:textId="6278792A" w:rsidR="009470EF" w:rsidRDefault="009470EF" w:rsidP="004F1F3A">
      <w:pPr>
        <w:pStyle w:val="ListParagraph"/>
        <w:spacing w:line="480" w:lineRule="auto"/>
        <w:ind w:firstLine="720"/>
        <w:rPr>
          <w:rFonts w:cs="Times New Roman"/>
          <w:iCs/>
        </w:rPr>
      </w:pPr>
      <w:r w:rsidRPr="009470EF">
        <w:rPr>
          <w:rFonts w:cs="Times New Roman"/>
          <w:i/>
        </w:rPr>
        <w:t>Urban farming</w:t>
      </w:r>
      <w:r>
        <w:rPr>
          <w:rFonts w:cs="Times New Roman"/>
          <w:iCs/>
        </w:rPr>
        <w:t xml:space="preserve"> menjadi </w:t>
      </w:r>
      <w:r w:rsidR="00A03680">
        <w:rPr>
          <w:rFonts w:cs="Times New Roman"/>
          <w:iCs/>
        </w:rPr>
        <w:t>solusi lahan pertanian di perkotaan</w:t>
      </w:r>
      <w:r w:rsidR="004F1F3A">
        <w:rPr>
          <w:rFonts w:cs="Times New Roman"/>
          <w:iCs/>
        </w:rPr>
        <w:t xml:space="preserve">, konsep ini merupakan salah satu usaha untuk menjadikan kota lebih hijau, indah, sehat, asri, dan </w:t>
      </w:r>
      <w:r w:rsidR="004F1F3A">
        <w:rPr>
          <w:rFonts w:cs="Times New Roman"/>
          <w:iCs/>
        </w:rPr>
        <w:lastRenderedPageBreak/>
        <w:t xml:space="preserve">produktif. Terdapat beberapa teknik dalam </w:t>
      </w:r>
      <w:r w:rsidR="004F1F3A" w:rsidRPr="004F1F3A">
        <w:rPr>
          <w:rFonts w:cs="Times New Roman"/>
          <w:i/>
        </w:rPr>
        <w:t>urban farming</w:t>
      </w:r>
      <w:r w:rsidR="004F1F3A">
        <w:rPr>
          <w:rFonts w:cs="Times New Roman"/>
          <w:iCs/>
        </w:rPr>
        <w:t xml:space="preserve"> yaitu vertikultur, </w:t>
      </w:r>
      <w:r w:rsidR="004F1F3A" w:rsidRPr="00D32BAF">
        <w:rPr>
          <w:rFonts w:cs="Times New Roman"/>
          <w:iCs/>
        </w:rPr>
        <w:t>hidroponik</w:t>
      </w:r>
      <w:r w:rsidR="004F1F3A">
        <w:rPr>
          <w:rFonts w:cs="Times New Roman"/>
          <w:iCs/>
        </w:rPr>
        <w:t xml:space="preserve">, </w:t>
      </w:r>
      <w:r w:rsidR="004F1F3A" w:rsidRPr="00D32BAF">
        <w:rPr>
          <w:rFonts w:cs="Times New Roman"/>
          <w:iCs/>
        </w:rPr>
        <w:t>aquaponi</w:t>
      </w:r>
      <w:r w:rsidR="00D32BAF">
        <w:rPr>
          <w:rFonts w:cs="Times New Roman"/>
          <w:iCs/>
        </w:rPr>
        <w:t>k</w:t>
      </w:r>
      <w:r w:rsidR="004F1F3A">
        <w:rPr>
          <w:rFonts w:cs="Times New Roman"/>
          <w:iCs/>
        </w:rPr>
        <w:t xml:space="preserve">, dan </w:t>
      </w:r>
      <w:r w:rsidR="004F1F3A" w:rsidRPr="004F1F3A">
        <w:rPr>
          <w:rFonts w:cs="Times New Roman"/>
          <w:i/>
        </w:rPr>
        <w:t>wallgardening</w:t>
      </w:r>
      <w:r w:rsidR="004F1F3A">
        <w:rPr>
          <w:rFonts w:cs="Times New Roman"/>
          <w:i/>
        </w:rPr>
        <w:t xml:space="preserve">. </w:t>
      </w:r>
    </w:p>
    <w:p w14:paraId="00DC82CB" w14:textId="42562D81" w:rsidR="00C768D5" w:rsidRDefault="00C768D5" w:rsidP="001673F0">
      <w:pPr>
        <w:pStyle w:val="ListParagraph"/>
        <w:numPr>
          <w:ilvl w:val="0"/>
          <w:numId w:val="34"/>
        </w:numPr>
        <w:spacing w:line="480" w:lineRule="auto"/>
        <w:ind w:left="1350"/>
        <w:rPr>
          <w:rFonts w:cs="Times New Roman"/>
          <w:iCs/>
        </w:rPr>
      </w:pPr>
      <w:r>
        <w:rPr>
          <w:rFonts w:cs="Times New Roman"/>
          <w:iCs/>
        </w:rPr>
        <w:t>Vertikultur</w:t>
      </w:r>
    </w:p>
    <w:p w14:paraId="70375AC3" w14:textId="6360DEEA" w:rsidR="001C3B02" w:rsidRDefault="001C3B02" w:rsidP="001C3B02">
      <w:pPr>
        <w:pStyle w:val="ListParagraph"/>
        <w:spacing w:line="240" w:lineRule="auto"/>
        <w:jc w:val="center"/>
        <w:rPr>
          <w:rFonts w:cs="Times New Roman"/>
          <w:i/>
          <w:sz w:val="20"/>
        </w:rPr>
      </w:pPr>
      <w:r>
        <w:rPr>
          <w:noProof/>
          <w:lang w:val="id-ID" w:eastAsia="id-ID"/>
        </w:rPr>
        <w:drawing>
          <wp:inline distT="0" distB="0" distL="0" distR="0" wp14:anchorId="784AED18" wp14:editId="382286CC">
            <wp:extent cx="2152650" cy="1414272"/>
            <wp:effectExtent l="0" t="0" r="0" b="0"/>
            <wp:docPr id="196" name="Picture 196"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ee the source imag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52650" cy="1414272"/>
                    </a:xfrm>
                    <a:prstGeom prst="rect">
                      <a:avLst/>
                    </a:prstGeom>
                    <a:noFill/>
                    <a:ln>
                      <a:noFill/>
                    </a:ln>
                  </pic:spPr>
                </pic:pic>
              </a:graphicData>
            </a:graphic>
          </wp:inline>
        </w:drawing>
      </w:r>
      <w:r>
        <w:rPr>
          <w:rFonts w:cs="Times New Roman"/>
          <w:iCs/>
        </w:rPr>
        <w:br/>
      </w:r>
      <w:r>
        <w:rPr>
          <w:rFonts w:cs="Times New Roman"/>
          <w:b/>
          <w:sz w:val="20"/>
        </w:rPr>
        <w:t>Gambar 2.</w:t>
      </w:r>
      <w:r w:rsidR="00293872">
        <w:rPr>
          <w:rFonts w:cs="Times New Roman"/>
          <w:b/>
          <w:sz w:val="20"/>
        </w:rPr>
        <w:t>42</w:t>
      </w:r>
      <w:r>
        <w:rPr>
          <w:rFonts w:cs="Times New Roman"/>
          <w:sz w:val="20"/>
        </w:rPr>
        <w:t xml:space="preserve"> </w:t>
      </w:r>
      <w:r w:rsidR="00293872">
        <w:rPr>
          <w:rFonts w:cs="Times New Roman"/>
          <w:sz w:val="20"/>
        </w:rPr>
        <w:t>Vertikultur</w:t>
      </w:r>
    </w:p>
    <w:p w14:paraId="16A1DA43" w14:textId="7DE8938C" w:rsidR="001C3B02" w:rsidRDefault="001C3B02" w:rsidP="001C3B02">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dekor</w:t>
      </w:r>
      <w:r w:rsidR="00337578">
        <w:rPr>
          <w:rFonts w:cs="Times New Roman"/>
          <w:sz w:val="20"/>
        </w:rPr>
        <w:t>uma</w:t>
      </w:r>
      <w:r>
        <w:rPr>
          <w:rFonts w:cs="Times New Roman"/>
          <w:sz w:val="20"/>
        </w:rPr>
        <w:t>.com)</w:t>
      </w:r>
    </w:p>
    <w:p w14:paraId="18230B64" w14:textId="189CD2AB" w:rsidR="00C768D5" w:rsidRDefault="00C768D5" w:rsidP="00C768D5">
      <w:pPr>
        <w:pStyle w:val="ListParagraph"/>
        <w:spacing w:line="480" w:lineRule="auto"/>
        <w:ind w:left="1350"/>
        <w:rPr>
          <w:rFonts w:cs="Times New Roman"/>
          <w:iCs/>
        </w:rPr>
      </w:pPr>
      <w:r>
        <w:rPr>
          <w:rFonts w:cs="Times New Roman"/>
          <w:iCs/>
        </w:rPr>
        <w:t xml:space="preserve">Merupakan teknik budidaya tanaman secara vertical menggunakan talang atau paralon atau bamboo </w:t>
      </w:r>
      <w:r w:rsidR="00C57659">
        <w:rPr>
          <w:rFonts w:cs="Times New Roman"/>
          <w:iCs/>
        </w:rPr>
        <w:t xml:space="preserve">sebagai wadah. Tanaman yang sesusai dengan teknik ini adalah sayur bayam, sayur kangkong, kucai, sawi, seledri dan sayuran lainnya. Untuk sayuran buah </w:t>
      </w:r>
      <w:r w:rsidR="00CB6B19">
        <w:rPr>
          <w:rFonts w:cs="Times New Roman"/>
          <w:iCs/>
        </w:rPr>
        <w:t xml:space="preserve">sangat </w:t>
      </w:r>
      <w:r w:rsidR="00C57659">
        <w:rPr>
          <w:rFonts w:cs="Times New Roman"/>
          <w:iCs/>
        </w:rPr>
        <w:t>cocok untuk</w:t>
      </w:r>
      <w:r w:rsidR="00CB6B19">
        <w:rPr>
          <w:rFonts w:cs="Times New Roman"/>
          <w:iCs/>
        </w:rPr>
        <w:t xml:space="preserve"> menanam</w:t>
      </w:r>
      <w:r w:rsidR="00C57659">
        <w:rPr>
          <w:rFonts w:cs="Times New Roman"/>
          <w:iCs/>
        </w:rPr>
        <w:t xml:space="preserve"> cabai, terong, tomat, dan pare. Pemilihan tanaman yang tepat harus diperhatikan mengingat dangkalnya wadah pertanaman sehingga tidak cukup kuat menahan tumbuh tegak tanaman.</w:t>
      </w:r>
    </w:p>
    <w:p w14:paraId="785C6177" w14:textId="06ED663E" w:rsidR="00C768D5" w:rsidRDefault="00C57659" w:rsidP="001673F0">
      <w:pPr>
        <w:pStyle w:val="ListParagraph"/>
        <w:numPr>
          <w:ilvl w:val="0"/>
          <w:numId w:val="34"/>
        </w:numPr>
        <w:spacing w:line="480" w:lineRule="auto"/>
        <w:ind w:left="1350"/>
        <w:rPr>
          <w:rFonts w:cs="Times New Roman"/>
          <w:iCs/>
        </w:rPr>
      </w:pPr>
      <w:r>
        <w:rPr>
          <w:rFonts w:cs="Times New Roman"/>
          <w:iCs/>
        </w:rPr>
        <w:t>Hidroponik</w:t>
      </w:r>
    </w:p>
    <w:p w14:paraId="6BDF424C" w14:textId="6E9B39D7" w:rsidR="00337578" w:rsidRDefault="00337578" w:rsidP="00337578">
      <w:pPr>
        <w:pStyle w:val="ListParagraph"/>
        <w:spacing w:line="240" w:lineRule="auto"/>
        <w:jc w:val="center"/>
        <w:rPr>
          <w:rFonts w:cs="Times New Roman"/>
          <w:i/>
          <w:sz w:val="20"/>
        </w:rPr>
      </w:pPr>
      <w:r>
        <w:rPr>
          <w:noProof/>
          <w:lang w:val="id-ID" w:eastAsia="id-ID"/>
        </w:rPr>
        <w:drawing>
          <wp:inline distT="0" distB="0" distL="0" distR="0" wp14:anchorId="398F40C0" wp14:editId="42189F33">
            <wp:extent cx="2695699" cy="1797033"/>
            <wp:effectExtent l="0" t="0" r="0" b="0"/>
            <wp:docPr id="197" name="Picture 19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ee the source imag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17189" cy="1811359"/>
                    </a:xfrm>
                    <a:prstGeom prst="rect">
                      <a:avLst/>
                    </a:prstGeom>
                    <a:noFill/>
                    <a:ln>
                      <a:noFill/>
                    </a:ln>
                  </pic:spPr>
                </pic:pic>
              </a:graphicData>
            </a:graphic>
          </wp:inline>
        </w:drawing>
      </w:r>
      <w:r>
        <w:rPr>
          <w:rFonts w:cs="Times New Roman"/>
          <w:iCs/>
        </w:rPr>
        <w:br/>
      </w:r>
      <w:r>
        <w:rPr>
          <w:rFonts w:cs="Times New Roman"/>
          <w:b/>
          <w:sz w:val="20"/>
        </w:rPr>
        <w:t>Gambar 2.</w:t>
      </w:r>
      <w:r w:rsidR="00293872">
        <w:rPr>
          <w:rFonts w:cs="Times New Roman"/>
          <w:b/>
          <w:sz w:val="20"/>
        </w:rPr>
        <w:t>43</w:t>
      </w:r>
      <w:r>
        <w:rPr>
          <w:rFonts w:cs="Times New Roman"/>
          <w:sz w:val="20"/>
        </w:rPr>
        <w:t xml:space="preserve"> </w:t>
      </w:r>
      <w:r w:rsidR="00293872">
        <w:rPr>
          <w:rFonts w:cs="Times New Roman"/>
          <w:sz w:val="20"/>
        </w:rPr>
        <w:t>hidroponik</w:t>
      </w:r>
    </w:p>
    <w:p w14:paraId="6EFF5A96" w14:textId="5AE2BC02" w:rsidR="00337578" w:rsidRDefault="00337578" w:rsidP="00337578">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flamboyanasri.com)</w:t>
      </w:r>
    </w:p>
    <w:p w14:paraId="11E433CF" w14:textId="4BF18F7B" w:rsidR="00C57659" w:rsidRDefault="00C57659" w:rsidP="00C57659">
      <w:pPr>
        <w:pStyle w:val="ListParagraph"/>
        <w:spacing w:line="480" w:lineRule="auto"/>
        <w:ind w:left="1350"/>
        <w:rPr>
          <w:rFonts w:cs="Times New Roman"/>
          <w:iCs/>
        </w:rPr>
      </w:pPr>
      <w:r>
        <w:rPr>
          <w:rFonts w:cs="Times New Roman"/>
          <w:iCs/>
        </w:rPr>
        <w:t>Merupakan</w:t>
      </w:r>
      <w:r w:rsidR="005174D1">
        <w:rPr>
          <w:rFonts w:cs="Times New Roman"/>
          <w:iCs/>
        </w:rPr>
        <w:t xml:space="preserve"> budidaya tanaman menggunakan media air dan tanpa menggunakan tanah. Terdapat 3 macam hidroponik yang dibedakan dari media tumbuh yang digunakan </w:t>
      </w:r>
      <w:proofErr w:type="gramStart"/>
      <w:r w:rsidR="005174D1">
        <w:rPr>
          <w:rFonts w:cs="Times New Roman"/>
          <w:iCs/>
        </w:rPr>
        <w:t>yaitu :</w:t>
      </w:r>
      <w:proofErr w:type="gramEnd"/>
    </w:p>
    <w:p w14:paraId="2FE6FFD6" w14:textId="1F8B2ED6" w:rsidR="005174D1" w:rsidRDefault="005174D1" w:rsidP="001673F0">
      <w:pPr>
        <w:pStyle w:val="ListParagraph"/>
        <w:numPr>
          <w:ilvl w:val="0"/>
          <w:numId w:val="35"/>
        </w:numPr>
        <w:spacing w:line="480" w:lineRule="auto"/>
        <w:rPr>
          <w:rFonts w:cs="Times New Roman"/>
          <w:iCs/>
        </w:rPr>
      </w:pPr>
      <w:r>
        <w:rPr>
          <w:rFonts w:cs="Times New Roman"/>
          <w:iCs/>
        </w:rPr>
        <w:lastRenderedPageBreak/>
        <w:t>Kultur air yang merupakan hidroponik yang dilakukan dengan menumbuhkan tanaman dalam media tertentu dan bagian dasar</w:t>
      </w:r>
      <w:r w:rsidR="00F444AE">
        <w:rPr>
          <w:rFonts w:cs="Times New Roman"/>
          <w:iCs/>
        </w:rPr>
        <w:t xml:space="preserve"> pada sistem ini</w:t>
      </w:r>
      <w:r>
        <w:rPr>
          <w:rFonts w:cs="Times New Roman"/>
          <w:iCs/>
        </w:rPr>
        <w:t xml:space="preserve"> terdapat larutan hara, sehingga ujung akar </w:t>
      </w:r>
      <w:r w:rsidR="00F444AE">
        <w:rPr>
          <w:rFonts w:cs="Times New Roman"/>
          <w:iCs/>
        </w:rPr>
        <w:t xml:space="preserve">tanaman </w:t>
      </w:r>
      <w:r w:rsidR="00A012E8">
        <w:rPr>
          <w:rFonts w:cs="Times New Roman"/>
          <w:iCs/>
        </w:rPr>
        <w:t xml:space="preserve">akan </w:t>
      </w:r>
      <w:r>
        <w:rPr>
          <w:rFonts w:cs="Times New Roman"/>
          <w:iCs/>
        </w:rPr>
        <w:t>menyentuh larutan yang mengandung nutrisi.</w:t>
      </w:r>
    </w:p>
    <w:p w14:paraId="753D16AB" w14:textId="78540BDF" w:rsidR="005174D1" w:rsidRDefault="005174D1" w:rsidP="001673F0">
      <w:pPr>
        <w:pStyle w:val="ListParagraph"/>
        <w:numPr>
          <w:ilvl w:val="0"/>
          <w:numId w:val="35"/>
        </w:numPr>
        <w:spacing w:line="480" w:lineRule="auto"/>
        <w:rPr>
          <w:rFonts w:cs="Times New Roman"/>
          <w:iCs/>
        </w:rPr>
      </w:pPr>
      <w:r>
        <w:rPr>
          <w:rFonts w:cs="Times New Roman"/>
          <w:iCs/>
        </w:rPr>
        <w:t>Hidroponik kultur agregat merupakan metode yang dilakukan dengan menggunakan krikil, pasir</w:t>
      </w:r>
      <w:r w:rsidR="007D2517">
        <w:rPr>
          <w:rFonts w:cs="Times New Roman"/>
          <w:iCs/>
        </w:rPr>
        <w:t>, arang, dan lain sebagainya. Pemberian nutrisi dilakukan dengan cara mengairi media tanam atau dengan menyiapkan cairan nutrisi dalam tangka kemudian dialirkan ke tanaman.</w:t>
      </w:r>
    </w:p>
    <w:p w14:paraId="4B5850D0" w14:textId="22E62EC5" w:rsidR="007D2517" w:rsidRDefault="007D2517" w:rsidP="001673F0">
      <w:pPr>
        <w:pStyle w:val="ListParagraph"/>
        <w:numPr>
          <w:ilvl w:val="0"/>
          <w:numId w:val="35"/>
        </w:numPr>
        <w:spacing w:line="480" w:lineRule="auto"/>
        <w:rPr>
          <w:rFonts w:cs="Times New Roman"/>
          <w:iCs/>
        </w:rPr>
      </w:pPr>
      <w:r w:rsidRPr="007D2517">
        <w:rPr>
          <w:rFonts w:cs="Times New Roman"/>
          <w:i/>
        </w:rPr>
        <w:t>Nutrient Film Technique</w:t>
      </w:r>
      <w:r>
        <w:rPr>
          <w:rFonts w:cs="Times New Roman"/>
          <w:iCs/>
        </w:rPr>
        <w:t xml:space="preserve"> (NFT) merupakan metode hidroponik dilakukan dengan menanam tanaman dalam selokan panjang dan sempit kemudian dialiri air yang mengandung larutan nutrisi.</w:t>
      </w:r>
    </w:p>
    <w:p w14:paraId="739D0884" w14:textId="21FF6671" w:rsidR="007D2517" w:rsidRPr="007D2517" w:rsidRDefault="007D2517" w:rsidP="007D2517">
      <w:pPr>
        <w:spacing w:line="480" w:lineRule="auto"/>
        <w:ind w:left="1440"/>
        <w:rPr>
          <w:rFonts w:cs="Times New Roman"/>
          <w:iCs/>
        </w:rPr>
      </w:pPr>
      <w:r>
        <w:rPr>
          <w:rFonts w:cs="Times New Roman"/>
          <w:iCs/>
        </w:rPr>
        <w:t>Faktor yang harus diperhatikan saat melakukan hidroponik adalah unsur nutrisi, media tanam, oksigen, dan air. Kualitas air yang bagus digunakan untuk hidroponik yaitu tidak melebihi 2500 ppm atau memiliki nilai EC tidak lebih dari 6,0 mmhos/cm dan tidak menggunakan logam berat.</w:t>
      </w:r>
    </w:p>
    <w:p w14:paraId="348DDA42" w14:textId="051DA5EB" w:rsidR="00C57659" w:rsidRDefault="00C57659" w:rsidP="001673F0">
      <w:pPr>
        <w:pStyle w:val="ListParagraph"/>
        <w:numPr>
          <w:ilvl w:val="0"/>
          <w:numId w:val="34"/>
        </w:numPr>
        <w:spacing w:line="480" w:lineRule="auto"/>
        <w:ind w:left="1350"/>
        <w:rPr>
          <w:rFonts w:cs="Times New Roman"/>
          <w:iCs/>
        </w:rPr>
      </w:pPr>
      <w:r>
        <w:rPr>
          <w:rFonts w:cs="Times New Roman"/>
          <w:iCs/>
        </w:rPr>
        <w:t>Aquaponik</w:t>
      </w:r>
    </w:p>
    <w:p w14:paraId="524A62E2" w14:textId="7C863246" w:rsidR="00FE59F0" w:rsidRDefault="00FE59F0" w:rsidP="00FE59F0">
      <w:pPr>
        <w:pStyle w:val="ListParagraph"/>
        <w:spacing w:line="240" w:lineRule="auto"/>
        <w:jc w:val="center"/>
        <w:rPr>
          <w:rFonts w:cs="Times New Roman"/>
          <w:i/>
          <w:sz w:val="20"/>
        </w:rPr>
      </w:pPr>
      <w:r>
        <w:rPr>
          <w:noProof/>
          <w:lang w:val="id-ID" w:eastAsia="id-ID"/>
        </w:rPr>
        <w:drawing>
          <wp:inline distT="0" distB="0" distL="0" distR="0" wp14:anchorId="05D2BD8B" wp14:editId="4DE379D5">
            <wp:extent cx="2955707" cy="1662545"/>
            <wp:effectExtent l="0" t="0" r="0" b="0"/>
            <wp:docPr id="198" name="Picture 198"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ee the source imag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01282" cy="1688181"/>
                    </a:xfrm>
                    <a:prstGeom prst="rect">
                      <a:avLst/>
                    </a:prstGeom>
                    <a:noFill/>
                    <a:ln>
                      <a:noFill/>
                    </a:ln>
                  </pic:spPr>
                </pic:pic>
              </a:graphicData>
            </a:graphic>
          </wp:inline>
        </w:drawing>
      </w:r>
      <w:r>
        <w:rPr>
          <w:rFonts w:cs="Times New Roman"/>
          <w:iCs/>
        </w:rPr>
        <w:br/>
      </w:r>
      <w:r>
        <w:rPr>
          <w:rFonts w:cs="Times New Roman"/>
          <w:b/>
          <w:sz w:val="20"/>
        </w:rPr>
        <w:t>Gambar 2.</w:t>
      </w:r>
      <w:r w:rsidR="00293872">
        <w:rPr>
          <w:rFonts w:cs="Times New Roman"/>
          <w:b/>
          <w:sz w:val="20"/>
        </w:rPr>
        <w:t>44</w:t>
      </w:r>
      <w:r>
        <w:rPr>
          <w:rFonts w:cs="Times New Roman"/>
          <w:sz w:val="20"/>
        </w:rPr>
        <w:t xml:space="preserve"> </w:t>
      </w:r>
      <w:r w:rsidR="00293872">
        <w:rPr>
          <w:rFonts w:cs="Times New Roman"/>
          <w:sz w:val="20"/>
        </w:rPr>
        <w:t>Aquaponik</w:t>
      </w:r>
    </w:p>
    <w:p w14:paraId="0AC04BCD" w14:textId="795D77B2" w:rsidR="00FE59F0" w:rsidRDefault="00FE59F0" w:rsidP="00FE59F0">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paktani</w:t>
      </w:r>
      <w:r w:rsidR="003B5E07">
        <w:rPr>
          <w:rFonts w:cs="Times New Roman"/>
          <w:sz w:val="20"/>
        </w:rPr>
        <w:t>digital</w:t>
      </w:r>
      <w:r>
        <w:rPr>
          <w:rFonts w:cs="Times New Roman"/>
          <w:sz w:val="20"/>
        </w:rPr>
        <w:t>.com)</w:t>
      </w:r>
    </w:p>
    <w:p w14:paraId="5D872DCC" w14:textId="2ED680DD" w:rsidR="00D32BAF" w:rsidRDefault="00D32BAF" w:rsidP="00D32BAF">
      <w:pPr>
        <w:pStyle w:val="ListParagraph"/>
        <w:spacing w:line="480" w:lineRule="auto"/>
        <w:ind w:left="1350"/>
        <w:rPr>
          <w:rFonts w:cs="Times New Roman"/>
          <w:iCs/>
        </w:rPr>
      </w:pPr>
      <w:r>
        <w:rPr>
          <w:rFonts w:cs="Times New Roman"/>
          <w:iCs/>
        </w:rPr>
        <w:t xml:space="preserve">Merupakan sistem budidaya tanaman dan hewa air yang dijalankan secara bersamaan. Sistem merupakan kombinasi dari ternak hewan air seperti ikan, udang, dan siput yang diintegrasikan dengan tanaman sayuran didalamnya. </w:t>
      </w:r>
      <w:r>
        <w:rPr>
          <w:rFonts w:cs="Times New Roman"/>
          <w:iCs/>
        </w:rPr>
        <w:lastRenderedPageBreak/>
        <w:t xml:space="preserve">Aquaponik </w:t>
      </w:r>
      <w:r w:rsidR="00A6648E">
        <w:rPr>
          <w:rFonts w:cs="Times New Roman"/>
          <w:iCs/>
        </w:rPr>
        <w:t>memanfaatkan unsur hara yang berasal dari kotoran ikan apabila dibiarkan akan menjadikan racun bagi ikan, maka tanaman akan berfungsi sebagai filter vegetasi yang akan mengurangi racun tersebut pada air.</w:t>
      </w:r>
    </w:p>
    <w:p w14:paraId="761A6C0F" w14:textId="77777777" w:rsidR="00A857F4" w:rsidRDefault="00A857F4" w:rsidP="00D32BAF">
      <w:pPr>
        <w:pStyle w:val="ListParagraph"/>
        <w:spacing w:line="480" w:lineRule="auto"/>
        <w:ind w:left="1350"/>
        <w:rPr>
          <w:rFonts w:cs="Times New Roman"/>
          <w:iCs/>
        </w:rPr>
      </w:pPr>
    </w:p>
    <w:p w14:paraId="7E14F1A6" w14:textId="17C843C5" w:rsidR="00C57659" w:rsidRDefault="00C57659" w:rsidP="001673F0">
      <w:pPr>
        <w:pStyle w:val="ListParagraph"/>
        <w:numPr>
          <w:ilvl w:val="0"/>
          <w:numId w:val="34"/>
        </w:numPr>
        <w:spacing w:line="480" w:lineRule="auto"/>
        <w:ind w:left="1350"/>
        <w:rPr>
          <w:rFonts w:cs="Times New Roman"/>
          <w:i/>
        </w:rPr>
      </w:pPr>
      <w:r w:rsidRPr="00A6648E">
        <w:rPr>
          <w:rFonts w:cs="Times New Roman"/>
          <w:i/>
        </w:rPr>
        <w:t>Wallgardening</w:t>
      </w:r>
    </w:p>
    <w:p w14:paraId="1DDB987B" w14:textId="0F0BFF16" w:rsidR="008D73CD" w:rsidRDefault="008D73CD" w:rsidP="008D73CD">
      <w:pPr>
        <w:pStyle w:val="ListParagraph"/>
        <w:spacing w:line="240" w:lineRule="auto"/>
        <w:jc w:val="center"/>
        <w:rPr>
          <w:rFonts w:cs="Times New Roman"/>
          <w:i/>
          <w:sz w:val="20"/>
        </w:rPr>
      </w:pPr>
      <w:r>
        <w:rPr>
          <w:noProof/>
          <w:lang w:val="id-ID" w:eastAsia="id-ID"/>
        </w:rPr>
        <w:drawing>
          <wp:inline distT="0" distB="0" distL="0" distR="0" wp14:anchorId="5B69AD8F" wp14:editId="7C9C526B">
            <wp:extent cx="3694430" cy="1780844"/>
            <wp:effectExtent l="0" t="0" r="1270" b="0"/>
            <wp:docPr id="199" name="Picture 199"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ee the source image"/>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22818" b="4872"/>
                    <a:stretch/>
                  </pic:blipFill>
                  <pic:spPr bwMode="auto">
                    <a:xfrm>
                      <a:off x="0" y="0"/>
                      <a:ext cx="3697493" cy="178232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i/>
        </w:rPr>
        <w:br/>
      </w:r>
      <w:r>
        <w:rPr>
          <w:rFonts w:cs="Times New Roman"/>
          <w:b/>
          <w:sz w:val="20"/>
        </w:rPr>
        <w:t>Gambar 2.</w:t>
      </w:r>
      <w:r w:rsidR="00293872">
        <w:rPr>
          <w:rFonts w:cs="Times New Roman"/>
          <w:b/>
          <w:sz w:val="20"/>
        </w:rPr>
        <w:t>45</w:t>
      </w:r>
      <w:r>
        <w:rPr>
          <w:rFonts w:cs="Times New Roman"/>
          <w:sz w:val="20"/>
        </w:rPr>
        <w:t xml:space="preserve"> </w:t>
      </w:r>
      <w:r w:rsidR="00293872" w:rsidRPr="00293872">
        <w:rPr>
          <w:rFonts w:cs="Times New Roman"/>
          <w:i/>
          <w:iCs/>
          <w:sz w:val="20"/>
        </w:rPr>
        <w:t>Wallgardening</w:t>
      </w:r>
    </w:p>
    <w:p w14:paraId="0C757417" w14:textId="77777777" w:rsidR="008D73CD" w:rsidRDefault="008D73CD" w:rsidP="008D73CD">
      <w:pPr>
        <w:pStyle w:val="ListParagraph"/>
        <w:spacing w:line="480" w:lineRule="auto"/>
        <w:jc w:val="center"/>
        <w:rPr>
          <w:rFonts w:cs="Times New Roman"/>
          <w:sz w:val="20"/>
        </w:rPr>
      </w:pPr>
      <w:r>
        <w:rPr>
          <w:rFonts w:cs="Times New Roman"/>
          <w:sz w:val="20"/>
        </w:rPr>
        <w:t>(</w:t>
      </w:r>
      <w:proofErr w:type="gramStart"/>
      <w:r>
        <w:rPr>
          <w:rFonts w:cs="Times New Roman"/>
          <w:sz w:val="20"/>
        </w:rPr>
        <w:t>sumber :</w:t>
      </w:r>
      <w:proofErr w:type="gramEnd"/>
      <w:r>
        <w:rPr>
          <w:rFonts w:cs="Times New Roman"/>
          <w:sz w:val="20"/>
        </w:rPr>
        <w:t xml:space="preserve"> dreamstime.com)</w:t>
      </w:r>
    </w:p>
    <w:p w14:paraId="7AF15FE3" w14:textId="16534C0B" w:rsidR="00A6648E" w:rsidRPr="00A03680" w:rsidRDefault="00A6648E" w:rsidP="00A6648E">
      <w:pPr>
        <w:pStyle w:val="ListParagraph"/>
        <w:spacing w:line="480" w:lineRule="auto"/>
        <w:ind w:left="1350"/>
        <w:rPr>
          <w:rFonts w:cs="Times New Roman"/>
          <w:iCs/>
        </w:rPr>
      </w:pPr>
      <w:r>
        <w:rPr>
          <w:rFonts w:cs="Times New Roman"/>
          <w:iCs/>
        </w:rPr>
        <w:t xml:space="preserve">Merupakan budidaya tanaman vertikal dengan memanfaatkan tembok atau dinding sebagai tempat untuk menempelkan modul pertanaman. Sitem </w:t>
      </w:r>
      <w:r w:rsidRPr="00A6648E">
        <w:rPr>
          <w:rFonts w:cs="Times New Roman"/>
          <w:i/>
        </w:rPr>
        <w:t>wallgardening</w:t>
      </w:r>
      <w:r>
        <w:rPr>
          <w:rFonts w:cs="Times New Roman"/>
          <w:iCs/>
        </w:rPr>
        <w:t xml:space="preserve"> ini dapat menggunakan sistem kantong yang terbuat dari lembaran filter </w:t>
      </w:r>
      <w:r w:rsidRPr="00A6648E">
        <w:rPr>
          <w:rFonts w:cs="Times New Roman"/>
          <w:i/>
        </w:rPr>
        <w:t>geotextile</w:t>
      </w:r>
      <w:r>
        <w:rPr>
          <w:rFonts w:cs="Times New Roman"/>
          <w:iCs/>
        </w:rPr>
        <w:t xml:space="preserve">, bahan screen atau terpal. Karena berposisi vertikal sistem ini harus memiliki penyiraman secara otomatis karena akan sangat susah bila menyirami tanaman dari bawah dengan cara manual. </w:t>
      </w:r>
      <w:r w:rsidRPr="00A6648E">
        <w:rPr>
          <w:rFonts w:cs="Times New Roman"/>
          <w:i/>
        </w:rPr>
        <w:t>Wallgardening</w:t>
      </w:r>
      <w:r>
        <w:rPr>
          <w:rFonts w:cs="Times New Roman"/>
          <w:iCs/>
        </w:rPr>
        <w:t xml:space="preserve"> sangat cocok dan banyak diimplementasikan dengan tanaman hias, karena tanaman hias tidak memiliki buah dan tidak dipanen.</w:t>
      </w:r>
    </w:p>
    <w:p w14:paraId="40C4E1A5" w14:textId="77777777" w:rsidR="00CC1718" w:rsidRPr="00CC1718" w:rsidRDefault="00CC1718" w:rsidP="00CC1718"/>
    <w:p w14:paraId="43A03AEA" w14:textId="77777777" w:rsidR="003D7A04" w:rsidRDefault="003D7A04" w:rsidP="007323D6">
      <w:pPr>
        <w:pStyle w:val="ListParagraph"/>
        <w:spacing w:line="480" w:lineRule="auto"/>
        <w:ind w:left="709"/>
        <w:rPr>
          <w:rFonts w:cs="Times New Roman"/>
          <w:b/>
        </w:rPr>
      </w:pPr>
    </w:p>
    <w:p w14:paraId="7500F6ED" w14:textId="77777777" w:rsidR="0060577A" w:rsidRDefault="0060577A" w:rsidP="007323D6">
      <w:pPr>
        <w:pStyle w:val="ListParagraph"/>
        <w:spacing w:line="480" w:lineRule="auto"/>
        <w:ind w:left="709"/>
        <w:rPr>
          <w:rFonts w:cs="Times New Roman"/>
          <w:b/>
        </w:rPr>
      </w:pPr>
    </w:p>
    <w:p w14:paraId="410DCCB9" w14:textId="77777777" w:rsidR="0060577A" w:rsidRDefault="0060577A" w:rsidP="007323D6">
      <w:pPr>
        <w:pStyle w:val="ListParagraph"/>
        <w:spacing w:line="480" w:lineRule="auto"/>
        <w:ind w:left="709"/>
        <w:rPr>
          <w:rFonts w:cs="Times New Roman"/>
          <w:b/>
        </w:rPr>
      </w:pPr>
    </w:p>
    <w:p w14:paraId="214E7FD7" w14:textId="19B0088A" w:rsidR="00744DC2" w:rsidRDefault="00744DC2" w:rsidP="008410C1">
      <w:pPr>
        <w:pStyle w:val="Heading1"/>
      </w:pPr>
      <w:bookmarkStart w:id="43" w:name="_GoBack"/>
      <w:bookmarkEnd w:id="43"/>
    </w:p>
    <w:sectPr w:rsidR="00744DC2" w:rsidSect="00DB2F95">
      <w:headerReference w:type="default" r:id="rId54"/>
      <w:footerReference w:type="default" r:id="rId55"/>
      <w:headerReference w:type="first" r:id="rId56"/>
      <w:footerReference w:type="first" r:id="rId5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1D3AD4" w14:textId="77777777" w:rsidR="00CF19F6" w:rsidRDefault="00CF19F6" w:rsidP="00DB2F95">
      <w:pPr>
        <w:spacing w:after="0" w:line="240" w:lineRule="auto"/>
      </w:pPr>
      <w:r>
        <w:separator/>
      </w:r>
    </w:p>
  </w:endnote>
  <w:endnote w:type="continuationSeparator" w:id="0">
    <w:p w14:paraId="015333F0" w14:textId="77777777" w:rsidR="00CF19F6" w:rsidRDefault="00CF19F6" w:rsidP="00DB2F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C3B821" w14:textId="77777777" w:rsidR="00FF3EC6" w:rsidRDefault="00FF3E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2538917"/>
      <w:docPartObj>
        <w:docPartGallery w:val="Page Numbers (Bottom of Page)"/>
        <w:docPartUnique/>
      </w:docPartObj>
    </w:sdtPr>
    <w:sdtEndPr>
      <w:rPr>
        <w:noProof/>
      </w:rPr>
    </w:sdtEndPr>
    <w:sdtContent>
      <w:p w14:paraId="2C4EEA73" w14:textId="40DDC25F" w:rsidR="00FF3EC6" w:rsidRDefault="00FF3EC6">
        <w:pPr>
          <w:pStyle w:val="Footer"/>
          <w:jc w:val="center"/>
        </w:pPr>
        <w:r>
          <w:fldChar w:fldCharType="begin"/>
        </w:r>
        <w:r>
          <w:instrText xml:space="preserve"> PAGE   \* MERGEFORMAT </w:instrText>
        </w:r>
        <w:r>
          <w:fldChar w:fldCharType="separate"/>
        </w:r>
        <w:r w:rsidR="008410C1">
          <w:rPr>
            <w:noProof/>
          </w:rPr>
          <w:t>1</w:t>
        </w:r>
        <w:r>
          <w:rPr>
            <w:noProof/>
          </w:rPr>
          <w:fldChar w:fldCharType="end"/>
        </w:r>
      </w:p>
    </w:sdtContent>
  </w:sdt>
  <w:p w14:paraId="6A850E8C" w14:textId="77777777" w:rsidR="00FF3EC6" w:rsidRDefault="00FF3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1FCC9B" w14:textId="77777777" w:rsidR="00CF19F6" w:rsidRDefault="00CF19F6" w:rsidP="00DB2F95">
      <w:pPr>
        <w:spacing w:after="0" w:line="240" w:lineRule="auto"/>
      </w:pPr>
      <w:r>
        <w:separator/>
      </w:r>
    </w:p>
  </w:footnote>
  <w:footnote w:type="continuationSeparator" w:id="0">
    <w:p w14:paraId="59E188AF" w14:textId="77777777" w:rsidR="00CF19F6" w:rsidRDefault="00CF19F6" w:rsidP="00DB2F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1923231"/>
      <w:docPartObj>
        <w:docPartGallery w:val="Page Numbers (Top of Page)"/>
        <w:docPartUnique/>
      </w:docPartObj>
    </w:sdtPr>
    <w:sdtEndPr>
      <w:rPr>
        <w:noProof/>
      </w:rPr>
    </w:sdtEndPr>
    <w:sdtContent>
      <w:p w14:paraId="22058CC7" w14:textId="4701FE6A" w:rsidR="00FF3EC6" w:rsidRDefault="00FF3EC6">
        <w:pPr>
          <w:pStyle w:val="Header"/>
          <w:jc w:val="right"/>
        </w:pPr>
        <w:r>
          <w:fldChar w:fldCharType="begin"/>
        </w:r>
        <w:r>
          <w:instrText xml:space="preserve"> PAGE   \* MERGEFORMAT </w:instrText>
        </w:r>
        <w:r>
          <w:fldChar w:fldCharType="separate"/>
        </w:r>
        <w:r w:rsidR="008410C1">
          <w:rPr>
            <w:noProof/>
          </w:rPr>
          <w:t>7</w:t>
        </w:r>
        <w:r>
          <w:rPr>
            <w:noProof/>
          </w:rPr>
          <w:fldChar w:fldCharType="end"/>
        </w:r>
      </w:p>
    </w:sdtContent>
  </w:sdt>
  <w:p w14:paraId="49F683A3" w14:textId="77777777" w:rsidR="00FF3EC6" w:rsidRDefault="00FF3E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CA650" w14:textId="77777777" w:rsidR="00FF3EC6" w:rsidRDefault="00FF3E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E4CFF"/>
    <w:multiLevelType w:val="hybridMultilevel"/>
    <w:tmpl w:val="D29C4AE4"/>
    <w:lvl w:ilvl="0" w:tplc="A49C9BA0">
      <w:start w:val="1"/>
      <w:numFmt w:val="decimal"/>
      <w:lvlText w:val="%1."/>
      <w:lvlJc w:val="left"/>
      <w:pPr>
        <w:ind w:left="2280" w:hanging="360"/>
      </w:pPr>
      <w:rPr>
        <w:rFonts w:ascii="Times New Roman" w:hAnsi="Times New Roman" w:cs="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 w15:restartNumberingAfterBreak="0">
    <w:nsid w:val="02552C32"/>
    <w:multiLevelType w:val="hybridMultilevel"/>
    <w:tmpl w:val="6B3C3E0C"/>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 w15:restartNumberingAfterBreak="0">
    <w:nsid w:val="0A9230AF"/>
    <w:multiLevelType w:val="hybridMultilevel"/>
    <w:tmpl w:val="BB402F7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B8B1713"/>
    <w:multiLevelType w:val="hybridMultilevel"/>
    <w:tmpl w:val="54F0EE0A"/>
    <w:lvl w:ilvl="0" w:tplc="9A90EEAA">
      <w:start w:val="1"/>
      <w:numFmt w:val="decimal"/>
      <w:lvlText w:val="%1."/>
      <w:lvlJc w:val="left"/>
      <w:pPr>
        <w:ind w:left="2160" w:hanging="360"/>
      </w:pPr>
      <w:rPr>
        <w:i w:val="0"/>
        <w:color w:val="auto"/>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0D7B64AE"/>
    <w:multiLevelType w:val="hybridMultilevel"/>
    <w:tmpl w:val="5166321C"/>
    <w:lvl w:ilvl="0" w:tplc="A49C9BA0">
      <w:start w:val="1"/>
      <w:numFmt w:val="decimal"/>
      <w:lvlText w:val="%1."/>
      <w:lvlJc w:val="left"/>
      <w:pPr>
        <w:ind w:left="2989" w:hanging="360"/>
      </w:pPr>
      <w:rPr>
        <w:rFonts w:ascii="Times New Roman" w:hAnsi="Times New Roman" w:cs="Times New Roman" w:hint="default"/>
        <w:sz w:val="24"/>
      </w:r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167962C2"/>
    <w:multiLevelType w:val="hybridMultilevel"/>
    <w:tmpl w:val="BA4A5370"/>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 w15:restartNumberingAfterBreak="0">
    <w:nsid w:val="17362EBF"/>
    <w:multiLevelType w:val="multilevel"/>
    <w:tmpl w:val="23B4F7F6"/>
    <w:lvl w:ilvl="0">
      <w:start w:val="1"/>
      <w:numFmt w:val="decimal"/>
      <w:lvlText w:val="%1."/>
      <w:lvlJc w:val="left"/>
      <w:pPr>
        <w:ind w:left="720" w:hanging="360"/>
      </w:pPr>
      <w:rPr>
        <w:rFonts w:hint="default"/>
        <w:b w:val="0"/>
      </w:rPr>
    </w:lvl>
    <w:lvl w:ilvl="1" w:tentative="1">
      <w:start w:val="1"/>
      <w:numFmt w:val="lowerLetter"/>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15:restartNumberingAfterBreak="0">
    <w:nsid w:val="17584EF0"/>
    <w:multiLevelType w:val="hybridMultilevel"/>
    <w:tmpl w:val="61847DC2"/>
    <w:lvl w:ilvl="0" w:tplc="1E0AC8FA">
      <w:start w:val="1"/>
      <w:numFmt w:val="bullet"/>
      <w:lvlText w:val=""/>
      <w:lvlJc w:val="left"/>
      <w:pPr>
        <w:ind w:left="1440" w:hanging="360"/>
      </w:pPr>
      <w:rPr>
        <w:rFonts w:ascii="Symbol" w:hAnsi="Symbol" w:hint="default"/>
        <w:b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7752210"/>
    <w:multiLevelType w:val="multilevel"/>
    <w:tmpl w:val="F336F7B0"/>
    <w:lvl w:ilvl="0">
      <w:start w:val="1"/>
      <w:numFmt w:val="decimal"/>
      <w:lvlText w:val="%1."/>
      <w:lvlJc w:val="left"/>
      <w:pPr>
        <w:ind w:left="1713" w:hanging="360"/>
      </w:pPr>
    </w:lvl>
    <w:lvl w:ilvl="1">
      <w:start w:val="2"/>
      <w:numFmt w:val="decimal"/>
      <w:isLgl/>
      <w:lvlText w:val="%1.%2"/>
      <w:lvlJc w:val="left"/>
      <w:pPr>
        <w:ind w:left="2083" w:hanging="480"/>
      </w:pPr>
      <w:rPr>
        <w:rFonts w:hint="default"/>
      </w:rPr>
    </w:lvl>
    <w:lvl w:ilvl="2">
      <w:start w:val="1"/>
      <w:numFmt w:val="decimal"/>
      <w:isLgl/>
      <w:lvlText w:val="%1.%2.%3"/>
      <w:lvlJc w:val="left"/>
      <w:pPr>
        <w:ind w:left="2573" w:hanging="720"/>
      </w:pPr>
      <w:rPr>
        <w:rFonts w:hint="default"/>
      </w:rPr>
    </w:lvl>
    <w:lvl w:ilvl="3">
      <w:start w:val="1"/>
      <w:numFmt w:val="decimal"/>
      <w:isLgl/>
      <w:lvlText w:val="%1.%2.%3.%4"/>
      <w:lvlJc w:val="left"/>
      <w:pPr>
        <w:ind w:left="2823" w:hanging="720"/>
      </w:pPr>
      <w:rPr>
        <w:rFonts w:hint="default"/>
      </w:rPr>
    </w:lvl>
    <w:lvl w:ilvl="4">
      <w:start w:val="1"/>
      <w:numFmt w:val="decimal"/>
      <w:isLgl/>
      <w:lvlText w:val="%1.%2.%3.%4.%5"/>
      <w:lvlJc w:val="left"/>
      <w:pPr>
        <w:ind w:left="3433" w:hanging="1080"/>
      </w:pPr>
      <w:rPr>
        <w:rFonts w:hint="default"/>
      </w:rPr>
    </w:lvl>
    <w:lvl w:ilvl="5">
      <w:start w:val="1"/>
      <w:numFmt w:val="decimal"/>
      <w:isLgl/>
      <w:lvlText w:val="%1.%2.%3.%4.%5.%6"/>
      <w:lvlJc w:val="left"/>
      <w:pPr>
        <w:ind w:left="3683" w:hanging="1080"/>
      </w:pPr>
      <w:rPr>
        <w:rFonts w:hint="default"/>
      </w:rPr>
    </w:lvl>
    <w:lvl w:ilvl="6">
      <w:start w:val="1"/>
      <w:numFmt w:val="decimal"/>
      <w:isLgl/>
      <w:lvlText w:val="%1.%2.%3.%4.%5.%6.%7"/>
      <w:lvlJc w:val="left"/>
      <w:pPr>
        <w:ind w:left="4293" w:hanging="1440"/>
      </w:pPr>
      <w:rPr>
        <w:rFonts w:hint="default"/>
      </w:rPr>
    </w:lvl>
    <w:lvl w:ilvl="7">
      <w:start w:val="1"/>
      <w:numFmt w:val="decimal"/>
      <w:isLgl/>
      <w:lvlText w:val="%1.%2.%3.%4.%5.%6.%7.%8"/>
      <w:lvlJc w:val="left"/>
      <w:pPr>
        <w:ind w:left="4543" w:hanging="1440"/>
      </w:pPr>
      <w:rPr>
        <w:rFonts w:hint="default"/>
      </w:rPr>
    </w:lvl>
    <w:lvl w:ilvl="8">
      <w:start w:val="1"/>
      <w:numFmt w:val="decimal"/>
      <w:isLgl/>
      <w:lvlText w:val="%1.%2.%3.%4.%5.%6.%7.%8.%9"/>
      <w:lvlJc w:val="left"/>
      <w:pPr>
        <w:ind w:left="5153" w:hanging="1800"/>
      </w:pPr>
      <w:rPr>
        <w:rFonts w:hint="default"/>
      </w:rPr>
    </w:lvl>
  </w:abstractNum>
  <w:abstractNum w:abstractNumId="9" w15:restartNumberingAfterBreak="0">
    <w:nsid w:val="1C291303"/>
    <w:multiLevelType w:val="hybridMultilevel"/>
    <w:tmpl w:val="22F8FFE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2140518C"/>
    <w:multiLevelType w:val="multilevel"/>
    <w:tmpl w:val="0A4E8C88"/>
    <w:lvl w:ilvl="0">
      <w:start w:val="1"/>
      <w:numFmt w:val="decimal"/>
      <w:pStyle w:val="subbab4"/>
      <w:lvlText w:val="%1."/>
      <w:lvlJc w:val="left"/>
      <w:pPr>
        <w:ind w:left="720" w:hanging="720"/>
      </w:pPr>
      <w:rPr>
        <w:rFonts w:hint="default"/>
        <w:i w:val="0"/>
      </w:rPr>
    </w:lvl>
    <w:lvl w:ilvl="1">
      <w:start w:val="1"/>
      <w:numFmt w:val="decimal"/>
      <w:pStyle w:val="Heading2"/>
      <w:lvlText w:val="%1.%2"/>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subbab4"/>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30F397F"/>
    <w:multiLevelType w:val="multilevel"/>
    <w:tmpl w:val="31D8A356"/>
    <w:lvl w:ilvl="0">
      <w:start w:val="1"/>
      <w:numFmt w:val="decimal"/>
      <w:lvlText w:val="%1."/>
      <w:lvlJc w:val="left"/>
      <w:pPr>
        <w:ind w:left="1854" w:hanging="360"/>
      </w:pPr>
    </w:lvl>
    <w:lvl w:ilvl="1">
      <w:start w:val="1"/>
      <w:numFmt w:val="decimal"/>
      <w:isLgl/>
      <w:lvlText w:val="%1.%2"/>
      <w:lvlJc w:val="left"/>
      <w:pPr>
        <w:ind w:left="1974" w:hanging="480"/>
      </w:pPr>
      <w:rPr>
        <w:rFonts w:hint="default"/>
      </w:rPr>
    </w:lvl>
    <w:lvl w:ilvl="2">
      <w:start w:val="2"/>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2" w15:restartNumberingAfterBreak="0">
    <w:nsid w:val="269154D4"/>
    <w:multiLevelType w:val="hybridMultilevel"/>
    <w:tmpl w:val="E128398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2AEE2C84"/>
    <w:multiLevelType w:val="hybridMultilevel"/>
    <w:tmpl w:val="9452862A"/>
    <w:lvl w:ilvl="0" w:tplc="38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DB3680"/>
    <w:multiLevelType w:val="multilevel"/>
    <w:tmpl w:val="2D34862C"/>
    <w:lvl w:ilvl="0">
      <w:start w:val="1"/>
      <w:numFmt w:val="decimal"/>
      <w:pStyle w:val="subbab2"/>
      <w:lvlText w:val="%1."/>
      <w:lvlJc w:val="left"/>
      <w:pPr>
        <w:ind w:left="2160" w:hanging="360"/>
      </w:pPr>
      <w:rPr>
        <w:b w:val="0"/>
      </w:rPr>
    </w:lvl>
    <w:lvl w:ilvl="1">
      <w:start w:val="1"/>
      <w:numFmt w:val="decimal"/>
      <w:pStyle w:val="bab2"/>
      <w:isLgl/>
      <w:lvlText w:val="%1.%2"/>
      <w:lvlJc w:val="left"/>
      <w:pPr>
        <w:ind w:left="2520" w:hanging="720"/>
      </w:pPr>
      <w:rPr>
        <w:rFonts w:hint="default"/>
      </w:rPr>
    </w:lvl>
    <w:lvl w:ilvl="2">
      <w:start w:val="1"/>
      <w:numFmt w:val="decimal"/>
      <w:pStyle w:val="subbab2"/>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5" w15:restartNumberingAfterBreak="0">
    <w:nsid w:val="337C4FF3"/>
    <w:multiLevelType w:val="multilevel"/>
    <w:tmpl w:val="23B4F7F6"/>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33C250EE"/>
    <w:multiLevelType w:val="multilevel"/>
    <w:tmpl w:val="23B4F7F6"/>
    <w:lvl w:ilvl="0">
      <w:start w:val="1"/>
      <w:numFmt w:val="decimal"/>
      <w:lvlText w:val="%1."/>
      <w:lvlJc w:val="left"/>
      <w:pPr>
        <w:ind w:left="720" w:hanging="360"/>
      </w:pPr>
      <w:rPr>
        <w:rFonts w:hint="default"/>
        <w:b w:val="0"/>
      </w:rPr>
    </w:lvl>
    <w:lvl w:ilvl="1" w:tentative="1">
      <w:start w:val="1"/>
      <w:numFmt w:val="lowerLetter"/>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15:restartNumberingAfterBreak="0">
    <w:nsid w:val="347C2E93"/>
    <w:multiLevelType w:val="hybridMultilevel"/>
    <w:tmpl w:val="D408C5B8"/>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8" w15:restartNumberingAfterBreak="0">
    <w:nsid w:val="3E237902"/>
    <w:multiLevelType w:val="hybridMultilevel"/>
    <w:tmpl w:val="3112E8D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417D07B1"/>
    <w:multiLevelType w:val="multilevel"/>
    <w:tmpl w:val="CD106A6C"/>
    <w:lvl w:ilvl="0">
      <w:start w:val="1"/>
      <w:numFmt w:val="decimal"/>
      <w:lvlText w:val="%1."/>
      <w:lvlJc w:val="left"/>
      <w:pPr>
        <w:ind w:left="1713" w:hanging="360"/>
      </w:pPr>
    </w:lvl>
    <w:lvl w:ilvl="1">
      <w:start w:val="2"/>
      <w:numFmt w:val="decimal"/>
      <w:isLgl/>
      <w:lvlText w:val="%1.%2"/>
      <w:lvlJc w:val="left"/>
      <w:pPr>
        <w:ind w:left="1903" w:hanging="480"/>
      </w:pPr>
      <w:rPr>
        <w:rFonts w:hint="default"/>
      </w:rPr>
    </w:lvl>
    <w:lvl w:ilvl="2">
      <w:start w:val="1"/>
      <w:numFmt w:val="decimal"/>
      <w:isLgl/>
      <w:lvlText w:val="%1.%2.%3"/>
      <w:lvlJc w:val="left"/>
      <w:pPr>
        <w:ind w:left="2213" w:hanging="720"/>
      </w:pPr>
      <w:rPr>
        <w:rFonts w:hint="default"/>
      </w:rPr>
    </w:lvl>
    <w:lvl w:ilvl="3">
      <w:start w:val="1"/>
      <w:numFmt w:val="decimal"/>
      <w:isLgl/>
      <w:lvlText w:val="%1.%2.%3.%4"/>
      <w:lvlJc w:val="left"/>
      <w:pPr>
        <w:ind w:left="2283" w:hanging="720"/>
      </w:pPr>
      <w:rPr>
        <w:rFonts w:hint="default"/>
      </w:rPr>
    </w:lvl>
    <w:lvl w:ilvl="4">
      <w:start w:val="1"/>
      <w:numFmt w:val="decimal"/>
      <w:isLgl/>
      <w:lvlText w:val="%1.%2.%3.%4.%5"/>
      <w:lvlJc w:val="left"/>
      <w:pPr>
        <w:ind w:left="2713" w:hanging="1080"/>
      </w:pPr>
      <w:rPr>
        <w:rFonts w:hint="default"/>
      </w:rPr>
    </w:lvl>
    <w:lvl w:ilvl="5">
      <w:start w:val="1"/>
      <w:numFmt w:val="decimal"/>
      <w:isLgl/>
      <w:lvlText w:val="%1.%2.%3.%4.%5.%6"/>
      <w:lvlJc w:val="left"/>
      <w:pPr>
        <w:ind w:left="2783" w:hanging="1080"/>
      </w:pPr>
      <w:rPr>
        <w:rFonts w:hint="default"/>
      </w:rPr>
    </w:lvl>
    <w:lvl w:ilvl="6">
      <w:start w:val="1"/>
      <w:numFmt w:val="decimal"/>
      <w:isLgl/>
      <w:lvlText w:val="%1.%2.%3.%4.%5.%6.%7"/>
      <w:lvlJc w:val="left"/>
      <w:pPr>
        <w:ind w:left="3213" w:hanging="1440"/>
      </w:pPr>
      <w:rPr>
        <w:rFonts w:hint="default"/>
      </w:rPr>
    </w:lvl>
    <w:lvl w:ilvl="7">
      <w:start w:val="1"/>
      <w:numFmt w:val="decimal"/>
      <w:isLgl/>
      <w:lvlText w:val="%1.%2.%3.%4.%5.%6.%7.%8"/>
      <w:lvlJc w:val="left"/>
      <w:pPr>
        <w:ind w:left="3283" w:hanging="1440"/>
      </w:pPr>
      <w:rPr>
        <w:rFonts w:hint="default"/>
      </w:rPr>
    </w:lvl>
    <w:lvl w:ilvl="8">
      <w:start w:val="1"/>
      <w:numFmt w:val="decimal"/>
      <w:isLgl/>
      <w:lvlText w:val="%1.%2.%3.%4.%5.%6.%7.%8.%9"/>
      <w:lvlJc w:val="left"/>
      <w:pPr>
        <w:ind w:left="3713" w:hanging="1800"/>
      </w:pPr>
      <w:rPr>
        <w:rFonts w:hint="default"/>
      </w:rPr>
    </w:lvl>
  </w:abstractNum>
  <w:abstractNum w:abstractNumId="20" w15:restartNumberingAfterBreak="0">
    <w:nsid w:val="46560FA8"/>
    <w:multiLevelType w:val="hybridMultilevel"/>
    <w:tmpl w:val="A0F430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8D84261"/>
    <w:multiLevelType w:val="multilevel"/>
    <w:tmpl w:val="10606E1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494E0A3D"/>
    <w:multiLevelType w:val="hybridMultilevel"/>
    <w:tmpl w:val="F026623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4C72741F"/>
    <w:multiLevelType w:val="hybridMultilevel"/>
    <w:tmpl w:val="CA827C00"/>
    <w:lvl w:ilvl="0" w:tplc="70422EA4">
      <w:start w:val="1"/>
      <w:numFmt w:val="decimal"/>
      <w:lvlText w:val="%1."/>
      <w:lvlJc w:val="left"/>
      <w:pPr>
        <w:ind w:left="25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4308DB62">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877671"/>
    <w:multiLevelType w:val="multilevel"/>
    <w:tmpl w:val="230CF1E0"/>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decimal"/>
      <w:lvlText w:val="%5."/>
      <w:lvlJc w:val="left"/>
      <w:pPr>
        <w:ind w:left="3600" w:hanging="360"/>
      </w:pPr>
      <w:rPr>
        <w:i w:val="0"/>
      </w:rPr>
    </w:lvl>
    <w:lvl w:ilvl="5">
      <w:start w:val="1"/>
      <w:numFmt w:val="lowerLetter"/>
      <w:lvlText w:val="%6."/>
      <w:lvlJc w:val="lef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15:restartNumberingAfterBreak="0">
    <w:nsid w:val="4F7E50C0"/>
    <w:multiLevelType w:val="hybridMultilevel"/>
    <w:tmpl w:val="CEFE9E3E"/>
    <w:lvl w:ilvl="0" w:tplc="38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8C2F20"/>
    <w:multiLevelType w:val="multilevel"/>
    <w:tmpl w:val="28F25790"/>
    <w:lvl w:ilvl="0">
      <w:start w:val="1"/>
      <w:numFmt w:val="decimal"/>
      <w:lvlText w:val="%1."/>
      <w:lvlJc w:val="left"/>
      <w:pPr>
        <w:ind w:left="2138" w:hanging="360"/>
      </w:pPr>
    </w:lvl>
    <w:lvl w:ilvl="1">
      <w:start w:val="1"/>
      <w:numFmt w:val="decimal"/>
      <w:isLgl/>
      <w:lvlText w:val="%1.%2"/>
      <w:lvlJc w:val="left"/>
      <w:pPr>
        <w:ind w:left="2138" w:hanging="360"/>
      </w:pPr>
      <w:rPr>
        <w:rFonts w:hint="default"/>
      </w:rPr>
    </w:lvl>
    <w:lvl w:ilvl="2">
      <w:start w:val="1"/>
      <w:numFmt w:val="decimal"/>
      <w:isLgl/>
      <w:lvlText w:val="%1.%2.%3"/>
      <w:lvlJc w:val="left"/>
      <w:pPr>
        <w:ind w:left="2498" w:hanging="720"/>
      </w:pPr>
      <w:rPr>
        <w:rFonts w:hint="default"/>
      </w:rPr>
    </w:lvl>
    <w:lvl w:ilvl="3">
      <w:start w:val="1"/>
      <w:numFmt w:val="decimal"/>
      <w:isLgl/>
      <w:lvlText w:val="%1.%2.%3.%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27" w15:restartNumberingAfterBreak="0">
    <w:nsid w:val="62D43959"/>
    <w:multiLevelType w:val="hybridMultilevel"/>
    <w:tmpl w:val="A84013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653C6C"/>
    <w:multiLevelType w:val="hybridMultilevel"/>
    <w:tmpl w:val="9970F89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65B21D43"/>
    <w:multiLevelType w:val="multilevel"/>
    <w:tmpl w:val="46D81F8E"/>
    <w:lvl w:ilvl="0">
      <w:start w:val="1"/>
      <w:numFmt w:val="decimal"/>
      <w:pStyle w:val="subbab3"/>
      <w:lvlText w:val="%1"/>
      <w:lvlJc w:val="left"/>
      <w:pPr>
        <w:ind w:left="720" w:hanging="720"/>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ab4"/>
      <w:lvlText w:val="%1.%2"/>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su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65C2F83"/>
    <w:multiLevelType w:val="hybridMultilevel"/>
    <w:tmpl w:val="C17686E8"/>
    <w:lvl w:ilvl="0" w:tplc="4308DB62">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1D4B54"/>
    <w:multiLevelType w:val="hybridMultilevel"/>
    <w:tmpl w:val="0AD6F546"/>
    <w:lvl w:ilvl="0" w:tplc="B4E8CEAC">
      <w:start w:val="1"/>
      <w:numFmt w:val="decimal"/>
      <w:lvlText w:val="%1."/>
      <w:lvlJc w:val="left"/>
      <w:pPr>
        <w:ind w:left="1429" w:hanging="360"/>
      </w:pPr>
      <w:rPr>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6A88283F"/>
    <w:multiLevelType w:val="multilevel"/>
    <w:tmpl w:val="75825C06"/>
    <w:lvl w:ilvl="0">
      <w:start w:val="1"/>
      <w:numFmt w:val="decimal"/>
      <w:lvlText w:val="%1."/>
      <w:lvlJc w:val="left"/>
      <w:pPr>
        <w:ind w:left="720" w:hanging="360"/>
      </w:pPr>
      <w:rPr>
        <w:rFonts w:hint="default"/>
        <w:b w:val="0"/>
      </w:rPr>
    </w:lvl>
    <w:lvl w:ilvl="1">
      <w:start w:val="1"/>
      <w:numFmt w:val="lowerLetter"/>
      <w:lvlText w:val="%2."/>
      <w:lvlJc w:val="left"/>
      <w:pPr>
        <w:ind w:left="1920" w:hanging="360"/>
      </w:pPr>
      <w:rPr>
        <w:i w:val="0"/>
      </w:r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15:restartNumberingAfterBreak="0">
    <w:nsid w:val="6AAC0983"/>
    <w:multiLevelType w:val="multilevel"/>
    <w:tmpl w:val="10606E1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6DE11948"/>
    <w:multiLevelType w:val="multilevel"/>
    <w:tmpl w:val="83B06258"/>
    <w:lvl w:ilvl="0">
      <w:start w:val="1"/>
      <w:numFmt w:val="decimal"/>
      <w:lvlText w:val="%1."/>
      <w:lvlJc w:val="left"/>
      <w:pPr>
        <w:ind w:left="2160" w:hanging="360"/>
      </w:pPr>
      <w:rPr>
        <w:i w:val="0"/>
        <w:color w:val="auto"/>
      </w:r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35" w15:restartNumberingAfterBreak="0">
    <w:nsid w:val="76903576"/>
    <w:multiLevelType w:val="hybridMultilevel"/>
    <w:tmpl w:val="E128398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7B16609F"/>
    <w:multiLevelType w:val="hybridMultilevel"/>
    <w:tmpl w:val="BA4A5370"/>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num w:numId="1">
    <w:abstractNumId w:val="29"/>
  </w:num>
  <w:num w:numId="2">
    <w:abstractNumId w:val="7"/>
  </w:num>
  <w:num w:numId="3">
    <w:abstractNumId w:val="20"/>
  </w:num>
  <w:num w:numId="4">
    <w:abstractNumId w:val="14"/>
  </w:num>
  <w:num w:numId="5">
    <w:abstractNumId w:val="23"/>
  </w:num>
  <w:num w:numId="6">
    <w:abstractNumId w:val="22"/>
  </w:num>
  <w:num w:numId="7">
    <w:abstractNumId w:val="18"/>
  </w:num>
  <w:num w:numId="8">
    <w:abstractNumId w:val="9"/>
  </w:num>
  <w:num w:numId="9">
    <w:abstractNumId w:val="31"/>
  </w:num>
  <w:num w:numId="10">
    <w:abstractNumId w:val="13"/>
  </w:num>
  <w:num w:numId="11">
    <w:abstractNumId w:val="16"/>
  </w:num>
  <w:num w:numId="12">
    <w:abstractNumId w:val="11"/>
  </w:num>
  <w:num w:numId="13">
    <w:abstractNumId w:val="3"/>
  </w:num>
  <w:num w:numId="14">
    <w:abstractNumId w:val="34"/>
  </w:num>
  <w:num w:numId="15">
    <w:abstractNumId w:val="30"/>
  </w:num>
  <w:num w:numId="16">
    <w:abstractNumId w:val="6"/>
  </w:num>
  <w:num w:numId="17">
    <w:abstractNumId w:val="15"/>
  </w:num>
  <w:num w:numId="18">
    <w:abstractNumId w:val="32"/>
  </w:num>
  <w:num w:numId="19">
    <w:abstractNumId w:val="24"/>
  </w:num>
  <w:num w:numId="20">
    <w:abstractNumId w:val="25"/>
  </w:num>
  <w:num w:numId="21">
    <w:abstractNumId w:val="8"/>
  </w:num>
  <w:num w:numId="22">
    <w:abstractNumId w:val="0"/>
  </w:num>
  <w:num w:numId="23">
    <w:abstractNumId w:val="4"/>
  </w:num>
  <w:num w:numId="24">
    <w:abstractNumId w:val="26"/>
  </w:num>
  <w:num w:numId="25">
    <w:abstractNumId w:val="17"/>
  </w:num>
  <w:num w:numId="26">
    <w:abstractNumId w:val="10"/>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num>
  <w:num w:numId="29">
    <w:abstractNumId w:val="10"/>
    <w:lvlOverride w:ilvl="0">
      <w:lvl w:ilvl="0">
        <w:start w:val="1"/>
        <w:numFmt w:val="decimal"/>
        <w:pStyle w:val="subbab4"/>
        <w:lvlText w:val="%1."/>
        <w:lvlJc w:val="left"/>
        <w:pPr>
          <w:ind w:left="720" w:hanging="720"/>
        </w:pPr>
        <w:rPr>
          <w:rFonts w:hint="default"/>
          <w:i w:val="0"/>
        </w:rPr>
      </w:lvl>
    </w:lvlOverride>
    <w:lvlOverride w:ilvl="1">
      <w:lvl w:ilvl="1">
        <w:start w:val="1"/>
        <w:numFmt w:val="decimal"/>
        <w:pStyle w:val="Heading2"/>
        <w:lvlText w:val="%1.%2"/>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Override>
    <w:lvlOverride w:ilvl="2">
      <w:lvl w:ilvl="2">
        <w:start w:val="1"/>
        <w:numFmt w:val="decimal"/>
        <w:pStyle w:val="subbab4"/>
        <w:lvlText w:val="4.%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0">
    <w:abstractNumId w:val="33"/>
  </w:num>
  <w:num w:numId="31">
    <w:abstractNumId w:val="27"/>
  </w:num>
  <w:num w:numId="32">
    <w:abstractNumId w:val="2"/>
  </w:num>
  <w:num w:numId="33">
    <w:abstractNumId w:val="21"/>
  </w:num>
  <w:num w:numId="34">
    <w:abstractNumId w:val="12"/>
  </w:num>
  <w:num w:numId="35">
    <w:abstractNumId w:val="1"/>
  </w:num>
  <w:num w:numId="36">
    <w:abstractNumId w:val="28"/>
  </w:num>
  <w:num w:numId="37">
    <w:abstractNumId w:val="35"/>
  </w:num>
  <w:num w:numId="38">
    <w:abstractNumId w:val="5"/>
  </w:num>
  <w:num w:numId="39">
    <w:abstractNumId w:val="3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6E1F"/>
    <w:rsid w:val="000018A2"/>
    <w:rsid w:val="000042A2"/>
    <w:rsid w:val="0000474E"/>
    <w:rsid w:val="00005B26"/>
    <w:rsid w:val="00006232"/>
    <w:rsid w:val="000067B4"/>
    <w:rsid w:val="00006C82"/>
    <w:rsid w:val="00007497"/>
    <w:rsid w:val="0001267C"/>
    <w:rsid w:val="000128D9"/>
    <w:rsid w:val="00013667"/>
    <w:rsid w:val="00014A2E"/>
    <w:rsid w:val="0001558B"/>
    <w:rsid w:val="0001579C"/>
    <w:rsid w:val="00016532"/>
    <w:rsid w:val="00020657"/>
    <w:rsid w:val="0002318B"/>
    <w:rsid w:val="00024B25"/>
    <w:rsid w:val="000332F4"/>
    <w:rsid w:val="00034654"/>
    <w:rsid w:val="00035DC5"/>
    <w:rsid w:val="0004019D"/>
    <w:rsid w:val="000402B7"/>
    <w:rsid w:val="00040745"/>
    <w:rsid w:val="000412E2"/>
    <w:rsid w:val="00044726"/>
    <w:rsid w:val="00046318"/>
    <w:rsid w:val="0005005F"/>
    <w:rsid w:val="00050FFC"/>
    <w:rsid w:val="00054C7F"/>
    <w:rsid w:val="00054D56"/>
    <w:rsid w:val="00055FAB"/>
    <w:rsid w:val="00057F85"/>
    <w:rsid w:val="00057F91"/>
    <w:rsid w:val="00060299"/>
    <w:rsid w:val="00060C72"/>
    <w:rsid w:val="00060E29"/>
    <w:rsid w:val="00062EBD"/>
    <w:rsid w:val="000651DF"/>
    <w:rsid w:val="000654BE"/>
    <w:rsid w:val="00065A0B"/>
    <w:rsid w:val="0006698E"/>
    <w:rsid w:val="000748AA"/>
    <w:rsid w:val="000753A3"/>
    <w:rsid w:val="00077355"/>
    <w:rsid w:val="00081B45"/>
    <w:rsid w:val="00084A68"/>
    <w:rsid w:val="00084BF4"/>
    <w:rsid w:val="000851B6"/>
    <w:rsid w:val="0008578C"/>
    <w:rsid w:val="00085D63"/>
    <w:rsid w:val="00091308"/>
    <w:rsid w:val="00091346"/>
    <w:rsid w:val="0009174A"/>
    <w:rsid w:val="00096C96"/>
    <w:rsid w:val="000970E4"/>
    <w:rsid w:val="000A1245"/>
    <w:rsid w:val="000A2C69"/>
    <w:rsid w:val="000A41CE"/>
    <w:rsid w:val="000A4ADC"/>
    <w:rsid w:val="000A6ACD"/>
    <w:rsid w:val="000A72DC"/>
    <w:rsid w:val="000B1612"/>
    <w:rsid w:val="000B3D0D"/>
    <w:rsid w:val="000C103F"/>
    <w:rsid w:val="000C15A8"/>
    <w:rsid w:val="000C3161"/>
    <w:rsid w:val="000C5D79"/>
    <w:rsid w:val="000D14D1"/>
    <w:rsid w:val="000E07E3"/>
    <w:rsid w:val="000E2531"/>
    <w:rsid w:val="000E26A8"/>
    <w:rsid w:val="000E2CE9"/>
    <w:rsid w:val="000E396F"/>
    <w:rsid w:val="000E411A"/>
    <w:rsid w:val="000E47F5"/>
    <w:rsid w:val="000E67D9"/>
    <w:rsid w:val="000E7396"/>
    <w:rsid w:val="000F0E02"/>
    <w:rsid w:val="000F3866"/>
    <w:rsid w:val="000F3E0A"/>
    <w:rsid w:val="000F4879"/>
    <w:rsid w:val="000F5C2F"/>
    <w:rsid w:val="000F7815"/>
    <w:rsid w:val="00102DD4"/>
    <w:rsid w:val="001050A7"/>
    <w:rsid w:val="001063D7"/>
    <w:rsid w:val="001076E4"/>
    <w:rsid w:val="00110C56"/>
    <w:rsid w:val="00111D04"/>
    <w:rsid w:val="0011408E"/>
    <w:rsid w:val="001168F1"/>
    <w:rsid w:val="00116926"/>
    <w:rsid w:val="001212E8"/>
    <w:rsid w:val="0012628B"/>
    <w:rsid w:val="00131979"/>
    <w:rsid w:val="001330EA"/>
    <w:rsid w:val="00142D92"/>
    <w:rsid w:val="00143755"/>
    <w:rsid w:val="0014610A"/>
    <w:rsid w:val="00154CC4"/>
    <w:rsid w:val="00163BAA"/>
    <w:rsid w:val="0016652D"/>
    <w:rsid w:val="001667D3"/>
    <w:rsid w:val="001673F0"/>
    <w:rsid w:val="001730E5"/>
    <w:rsid w:val="00174E6D"/>
    <w:rsid w:val="0017700A"/>
    <w:rsid w:val="00181E79"/>
    <w:rsid w:val="00183F9C"/>
    <w:rsid w:val="00185B65"/>
    <w:rsid w:val="00186E00"/>
    <w:rsid w:val="0018775F"/>
    <w:rsid w:val="00192122"/>
    <w:rsid w:val="001941CE"/>
    <w:rsid w:val="0019610B"/>
    <w:rsid w:val="001A0657"/>
    <w:rsid w:val="001A137E"/>
    <w:rsid w:val="001A17F7"/>
    <w:rsid w:val="001A19BA"/>
    <w:rsid w:val="001A1DF6"/>
    <w:rsid w:val="001A2F48"/>
    <w:rsid w:val="001A3A5D"/>
    <w:rsid w:val="001A4B29"/>
    <w:rsid w:val="001A61EE"/>
    <w:rsid w:val="001A6E1F"/>
    <w:rsid w:val="001B0088"/>
    <w:rsid w:val="001B07A2"/>
    <w:rsid w:val="001B1595"/>
    <w:rsid w:val="001B20C0"/>
    <w:rsid w:val="001B2C27"/>
    <w:rsid w:val="001B3000"/>
    <w:rsid w:val="001B403C"/>
    <w:rsid w:val="001B4E54"/>
    <w:rsid w:val="001B6E95"/>
    <w:rsid w:val="001B7CB0"/>
    <w:rsid w:val="001C15E1"/>
    <w:rsid w:val="001C2E0E"/>
    <w:rsid w:val="001C3B02"/>
    <w:rsid w:val="001C5D68"/>
    <w:rsid w:val="001C79E7"/>
    <w:rsid w:val="001D198F"/>
    <w:rsid w:val="001D1CCE"/>
    <w:rsid w:val="001D1E8E"/>
    <w:rsid w:val="001D462A"/>
    <w:rsid w:val="001D47EC"/>
    <w:rsid w:val="001D5431"/>
    <w:rsid w:val="001D708D"/>
    <w:rsid w:val="001E04E3"/>
    <w:rsid w:val="001E23A3"/>
    <w:rsid w:val="001E39BE"/>
    <w:rsid w:val="001F2D34"/>
    <w:rsid w:val="001F69CF"/>
    <w:rsid w:val="001F7FA7"/>
    <w:rsid w:val="00200918"/>
    <w:rsid w:val="00201AB2"/>
    <w:rsid w:val="00203A57"/>
    <w:rsid w:val="00204B33"/>
    <w:rsid w:val="00205DF7"/>
    <w:rsid w:val="00205F0D"/>
    <w:rsid w:val="0020685F"/>
    <w:rsid w:val="00210A20"/>
    <w:rsid w:val="00212123"/>
    <w:rsid w:val="00217AAF"/>
    <w:rsid w:val="00217FB9"/>
    <w:rsid w:val="00225664"/>
    <w:rsid w:val="00227032"/>
    <w:rsid w:val="00232EB4"/>
    <w:rsid w:val="00234055"/>
    <w:rsid w:val="00234236"/>
    <w:rsid w:val="002345D9"/>
    <w:rsid w:val="00237747"/>
    <w:rsid w:val="00237BE3"/>
    <w:rsid w:val="00237F15"/>
    <w:rsid w:val="00246D58"/>
    <w:rsid w:val="0024764A"/>
    <w:rsid w:val="00247CE3"/>
    <w:rsid w:val="002542F3"/>
    <w:rsid w:val="00254724"/>
    <w:rsid w:val="00260F4C"/>
    <w:rsid w:val="00261ED7"/>
    <w:rsid w:val="00262BBE"/>
    <w:rsid w:val="002669DC"/>
    <w:rsid w:val="0026734B"/>
    <w:rsid w:val="0027444D"/>
    <w:rsid w:val="00276185"/>
    <w:rsid w:val="00280305"/>
    <w:rsid w:val="00280C94"/>
    <w:rsid w:val="0028462A"/>
    <w:rsid w:val="00284A81"/>
    <w:rsid w:val="00285340"/>
    <w:rsid w:val="00286B10"/>
    <w:rsid w:val="00291571"/>
    <w:rsid w:val="00293045"/>
    <w:rsid w:val="00293872"/>
    <w:rsid w:val="002951EF"/>
    <w:rsid w:val="00297D65"/>
    <w:rsid w:val="002A0E88"/>
    <w:rsid w:val="002A2360"/>
    <w:rsid w:val="002A23C2"/>
    <w:rsid w:val="002A39AC"/>
    <w:rsid w:val="002A3F9D"/>
    <w:rsid w:val="002A7B03"/>
    <w:rsid w:val="002A7D77"/>
    <w:rsid w:val="002B1035"/>
    <w:rsid w:val="002B150E"/>
    <w:rsid w:val="002B1B2D"/>
    <w:rsid w:val="002B6E2D"/>
    <w:rsid w:val="002C102F"/>
    <w:rsid w:val="002C54ED"/>
    <w:rsid w:val="002D291D"/>
    <w:rsid w:val="002D3861"/>
    <w:rsid w:val="002D6249"/>
    <w:rsid w:val="002D6393"/>
    <w:rsid w:val="002E173A"/>
    <w:rsid w:val="002E1D65"/>
    <w:rsid w:val="002E2ED2"/>
    <w:rsid w:val="002E6DD3"/>
    <w:rsid w:val="002E795D"/>
    <w:rsid w:val="002F0C5E"/>
    <w:rsid w:val="002F12F7"/>
    <w:rsid w:val="002F36BA"/>
    <w:rsid w:val="002F4816"/>
    <w:rsid w:val="002F63E3"/>
    <w:rsid w:val="002F72D9"/>
    <w:rsid w:val="00300C37"/>
    <w:rsid w:val="00301007"/>
    <w:rsid w:val="00302F6E"/>
    <w:rsid w:val="0030323E"/>
    <w:rsid w:val="00306337"/>
    <w:rsid w:val="00310306"/>
    <w:rsid w:val="0031117E"/>
    <w:rsid w:val="003128F1"/>
    <w:rsid w:val="003140F3"/>
    <w:rsid w:val="0031422B"/>
    <w:rsid w:val="00314893"/>
    <w:rsid w:val="0032000D"/>
    <w:rsid w:val="00320EBB"/>
    <w:rsid w:val="00321B2A"/>
    <w:rsid w:val="003231F0"/>
    <w:rsid w:val="00324419"/>
    <w:rsid w:val="0032754B"/>
    <w:rsid w:val="00330A4C"/>
    <w:rsid w:val="00331796"/>
    <w:rsid w:val="003337F4"/>
    <w:rsid w:val="003347F8"/>
    <w:rsid w:val="0033501F"/>
    <w:rsid w:val="00337578"/>
    <w:rsid w:val="003379C5"/>
    <w:rsid w:val="00337ECF"/>
    <w:rsid w:val="0034021E"/>
    <w:rsid w:val="00344CF2"/>
    <w:rsid w:val="003467BB"/>
    <w:rsid w:val="00347FC9"/>
    <w:rsid w:val="0035177D"/>
    <w:rsid w:val="00353121"/>
    <w:rsid w:val="00353F09"/>
    <w:rsid w:val="003545A6"/>
    <w:rsid w:val="003553AE"/>
    <w:rsid w:val="003557C3"/>
    <w:rsid w:val="00356A96"/>
    <w:rsid w:val="00360224"/>
    <w:rsid w:val="00361A38"/>
    <w:rsid w:val="00362AE0"/>
    <w:rsid w:val="003637A2"/>
    <w:rsid w:val="00365857"/>
    <w:rsid w:val="00366244"/>
    <w:rsid w:val="00366330"/>
    <w:rsid w:val="0036667D"/>
    <w:rsid w:val="003677EC"/>
    <w:rsid w:val="00367E96"/>
    <w:rsid w:val="003705BE"/>
    <w:rsid w:val="00370EB2"/>
    <w:rsid w:val="003735DE"/>
    <w:rsid w:val="00373FE9"/>
    <w:rsid w:val="00375301"/>
    <w:rsid w:val="00375952"/>
    <w:rsid w:val="0037623D"/>
    <w:rsid w:val="00380F37"/>
    <w:rsid w:val="00381DBB"/>
    <w:rsid w:val="003820C1"/>
    <w:rsid w:val="00382EF4"/>
    <w:rsid w:val="0038438F"/>
    <w:rsid w:val="00384E52"/>
    <w:rsid w:val="00385067"/>
    <w:rsid w:val="00386BA5"/>
    <w:rsid w:val="00387061"/>
    <w:rsid w:val="003872F0"/>
    <w:rsid w:val="0038732A"/>
    <w:rsid w:val="0039071B"/>
    <w:rsid w:val="00392E55"/>
    <w:rsid w:val="00392F6C"/>
    <w:rsid w:val="0039396E"/>
    <w:rsid w:val="003A41DD"/>
    <w:rsid w:val="003A4E31"/>
    <w:rsid w:val="003A54A3"/>
    <w:rsid w:val="003A6220"/>
    <w:rsid w:val="003B1CA3"/>
    <w:rsid w:val="003B2682"/>
    <w:rsid w:val="003B3DEC"/>
    <w:rsid w:val="003B46D8"/>
    <w:rsid w:val="003B58A3"/>
    <w:rsid w:val="003B5E07"/>
    <w:rsid w:val="003B69D7"/>
    <w:rsid w:val="003B7299"/>
    <w:rsid w:val="003C00EC"/>
    <w:rsid w:val="003C1A66"/>
    <w:rsid w:val="003C4F35"/>
    <w:rsid w:val="003C62DD"/>
    <w:rsid w:val="003D25EA"/>
    <w:rsid w:val="003D2FE1"/>
    <w:rsid w:val="003D4C4F"/>
    <w:rsid w:val="003D556A"/>
    <w:rsid w:val="003D6285"/>
    <w:rsid w:val="003D7552"/>
    <w:rsid w:val="003D7981"/>
    <w:rsid w:val="003D7A04"/>
    <w:rsid w:val="003E0C58"/>
    <w:rsid w:val="003E0E89"/>
    <w:rsid w:val="003E193F"/>
    <w:rsid w:val="003E3954"/>
    <w:rsid w:val="003E49DF"/>
    <w:rsid w:val="003E5981"/>
    <w:rsid w:val="003E5C98"/>
    <w:rsid w:val="003F05A4"/>
    <w:rsid w:val="003F2FAB"/>
    <w:rsid w:val="003F64D1"/>
    <w:rsid w:val="00400FAE"/>
    <w:rsid w:val="00401620"/>
    <w:rsid w:val="00402FFA"/>
    <w:rsid w:val="00404CBF"/>
    <w:rsid w:val="00404FDA"/>
    <w:rsid w:val="00405001"/>
    <w:rsid w:val="004061F0"/>
    <w:rsid w:val="00406F25"/>
    <w:rsid w:val="004074D4"/>
    <w:rsid w:val="00410B42"/>
    <w:rsid w:val="004110E1"/>
    <w:rsid w:val="004136E8"/>
    <w:rsid w:val="00413A36"/>
    <w:rsid w:val="0041441A"/>
    <w:rsid w:val="00415EE2"/>
    <w:rsid w:val="00423774"/>
    <w:rsid w:val="00424C62"/>
    <w:rsid w:val="00426214"/>
    <w:rsid w:val="0042640F"/>
    <w:rsid w:val="00427718"/>
    <w:rsid w:val="00431304"/>
    <w:rsid w:val="004353B6"/>
    <w:rsid w:val="00435677"/>
    <w:rsid w:val="00435AC6"/>
    <w:rsid w:val="00435D1C"/>
    <w:rsid w:val="00437130"/>
    <w:rsid w:val="00437B9E"/>
    <w:rsid w:val="00440865"/>
    <w:rsid w:val="0044097F"/>
    <w:rsid w:val="004415E9"/>
    <w:rsid w:val="0044213A"/>
    <w:rsid w:val="004424FD"/>
    <w:rsid w:val="00442544"/>
    <w:rsid w:val="00447501"/>
    <w:rsid w:val="004522BA"/>
    <w:rsid w:val="004525F3"/>
    <w:rsid w:val="00453222"/>
    <w:rsid w:val="004535D3"/>
    <w:rsid w:val="00462540"/>
    <w:rsid w:val="00466EAA"/>
    <w:rsid w:val="00467AD0"/>
    <w:rsid w:val="00467B12"/>
    <w:rsid w:val="0047040F"/>
    <w:rsid w:val="0047194F"/>
    <w:rsid w:val="0047211B"/>
    <w:rsid w:val="00472FCD"/>
    <w:rsid w:val="00476099"/>
    <w:rsid w:val="00483773"/>
    <w:rsid w:val="00483A8B"/>
    <w:rsid w:val="00484CB8"/>
    <w:rsid w:val="00485E02"/>
    <w:rsid w:val="00487820"/>
    <w:rsid w:val="00491708"/>
    <w:rsid w:val="0049197B"/>
    <w:rsid w:val="004927E9"/>
    <w:rsid w:val="004978E6"/>
    <w:rsid w:val="00497F4F"/>
    <w:rsid w:val="004A3182"/>
    <w:rsid w:val="004A493A"/>
    <w:rsid w:val="004A7526"/>
    <w:rsid w:val="004B30DF"/>
    <w:rsid w:val="004B4196"/>
    <w:rsid w:val="004B5D35"/>
    <w:rsid w:val="004B72A7"/>
    <w:rsid w:val="004C04EC"/>
    <w:rsid w:val="004C1F3D"/>
    <w:rsid w:val="004C2DB2"/>
    <w:rsid w:val="004C2DD2"/>
    <w:rsid w:val="004C35E2"/>
    <w:rsid w:val="004D3D10"/>
    <w:rsid w:val="004D4A3E"/>
    <w:rsid w:val="004D58ED"/>
    <w:rsid w:val="004D663A"/>
    <w:rsid w:val="004D6B1D"/>
    <w:rsid w:val="004D7EDC"/>
    <w:rsid w:val="004E005D"/>
    <w:rsid w:val="004E1CCF"/>
    <w:rsid w:val="004E1F1B"/>
    <w:rsid w:val="004E31CB"/>
    <w:rsid w:val="004E3AE6"/>
    <w:rsid w:val="004E4860"/>
    <w:rsid w:val="004E65E9"/>
    <w:rsid w:val="004F1F3A"/>
    <w:rsid w:val="004F2220"/>
    <w:rsid w:val="004F274D"/>
    <w:rsid w:val="0050045C"/>
    <w:rsid w:val="00501059"/>
    <w:rsid w:val="00501F13"/>
    <w:rsid w:val="00502060"/>
    <w:rsid w:val="00503945"/>
    <w:rsid w:val="00503EF5"/>
    <w:rsid w:val="00504378"/>
    <w:rsid w:val="00505267"/>
    <w:rsid w:val="00506972"/>
    <w:rsid w:val="005107D6"/>
    <w:rsid w:val="00511D1B"/>
    <w:rsid w:val="00513970"/>
    <w:rsid w:val="00514476"/>
    <w:rsid w:val="0051673B"/>
    <w:rsid w:val="005174D1"/>
    <w:rsid w:val="00525A1F"/>
    <w:rsid w:val="00525D35"/>
    <w:rsid w:val="005273C4"/>
    <w:rsid w:val="00527772"/>
    <w:rsid w:val="00532D74"/>
    <w:rsid w:val="00534D5D"/>
    <w:rsid w:val="00536106"/>
    <w:rsid w:val="00536B40"/>
    <w:rsid w:val="00537081"/>
    <w:rsid w:val="0053797D"/>
    <w:rsid w:val="00537E6B"/>
    <w:rsid w:val="00540088"/>
    <w:rsid w:val="00540AE3"/>
    <w:rsid w:val="00541A06"/>
    <w:rsid w:val="00542145"/>
    <w:rsid w:val="00542CAA"/>
    <w:rsid w:val="0054686A"/>
    <w:rsid w:val="005515A0"/>
    <w:rsid w:val="005524D5"/>
    <w:rsid w:val="00552AA4"/>
    <w:rsid w:val="005533D2"/>
    <w:rsid w:val="00553B65"/>
    <w:rsid w:val="0055612A"/>
    <w:rsid w:val="005562CC"/>
    <w:rsid w:val="00557671"/>
    <w:rsid w:val="00557CBF"/>
    <w:rsid w:val="0056017B"/>
    <w:rsid w:val="00560947"/>
    <w:rsid w:val="005636FB"/>
    <w:rsid w:val="00566067"/>
    <w:rsid w:val="00567295"/>
    <w:rsid w:val="005672C0"/>
    <w:rsid w:val="005677E4"/>
    <w:rsid w:val="00570AEC"/>
    <w:rsid w:val="00570D7E"/>
    <w:rsid w:val="00572E60"/>
    <w:rsid w:val="005741D4"/>
    <w:rsid w:val="0057507B"/>
    <w:rsid w:val="0057560A"/>
    <w:rsid w:val="00575EC6"/>
    <w:rsid w:val="0057604A"/>
    <w:rsid w:val="0058191C"/>
    <w:rsid w:val="00581F18"/>
    <w:rsid w:val="00583FD0"/>
    <w:rsid w:val="005853E7"/>
    <w:rsid w:val="0058549E"/>
    <w:rsid w:val="005904F1"/>
    <w:rsid w:val="00590789"/>
    <w:rsid w:val="00591C89"/>
    <w:rsid w:val="00592D49"/>
    <w:rsid w:val="00593D3B"/>
    <w:rsid w:val="005948D9"/>
    <w:rsid w:val="00597289"/>
    <w:rsid w:val="005A0DEC"/>
    <w:rsid w:val="005A167E"/>
    <w:rsid w:val="005A29F1"/>
    <w:rsid w:val="005A4C5B"/>
    <w:rsid w:val="005A5BBB"/>
    <w:rsid w:val="005A7753"/>
    <w:rsid w:val="005A7AFA"/>
    <w:rsid w:val="005B0DB8"/>
    <w:rsid w:val="005B1A67"/>
    <w:rsid w:val="005B2E59"/>
    <w:rsid w:val="005B3603"/>
    <w:rsid w:val="005B3857"/>
    <w:rsid w:val="005B3C5B"/>
    <w:rsid w:val="005C054D"/>
    <w:rsid w:val="005C1032"/>
    <w:rsid w:val="005C236A"/>
    <w:rsid w:val="005C7006"/>
    <w:rsid w:val="005D05D7"/>
    <w:rsid w:val="005D188D"/>
    <w:rsid w:val="005D253C"/>
    <w:rsid w:val="005D3873"/>
    <w:rsid w:val="005D54B8"/>
    <w:rsid w:val="005E0D32"/>
    <w:rsid w:val="005E186F"/>
    <w:rsid w:val="005E3754"/>
    <w:rsid w:val="005E6BE9"/>
    <w:rsid w:val="005F0A7F"/>
    <w:rsid w:val="005F2F4D"/>
    <w:rsid w:val="005F364A"/>
    <w:rsid w:val="005F5C88"/>
    <w:rsid w:val="005F5C9A"/>
    <w:rsid w:val="0060048E"/>
    <w:rsid w:val="006006C8"/>
    <w:rsid w:val="00600948"/>
    <w:rsid w:val="0060577A"/>
    <w:rsid w:val="0060581D"/>
    <w:rsid w:val="00610258"/>
    <w:rsid w:val="00611A08"/>
    <w:rsid w:val="00612B21"/>
    <w:rsid w:val="00614C63"/>
    <w:rsid w:val="006154D2"/>
    <w:rsid w:val="0061581E"/>
    <w:rsid w:val="00615CC1"/>
    <w:rsid w:val="00615F1C"/>
    <w:rsid w:val="00617354"/>
    <w:rsid w:val="0062006F"/>
    <w:rsid w:val="00620B18"/>
    <w:rsid w:val="00620FE3"/>
    <w:rsid w:val="00631CC6"/>
    <w:rsid w:val="00631D41"/>
    <w:rsid w:val="00631EAB"/>
    <w:rsid w:val="00634088"/>
    <w:rsid w:val="00634F68"/>
    <w:rsid w:val="00641B36"/>
    <w:rsid w:val="00642E63"/>
    <w:rsid w:val="00643F74"/>
    <w:rsid w:val="006442E0"/>
    <w:rsid w:val="00646A1C"/>
    <w:rsid w:val="00647B24"/>
    <w:rsid w:val="00650D09"/>
    <w:rsid w:val="0065154C"/>
    <w:rsid w:val="00656A32"/>
    <w:rsid w:val="00657090"/>
    <w:rsid w:val="0065721A"/>
    <w:rsid w:val="00657C7B"/>
    <w:rsid w:val="00663C9C"/>
    <w:rsid w:val="00664361"/>
    <w:rsid w:val="00664A46"/>
    <w:rsid w:val="006651C9"/>
    <w:rsid w:val="006651D1"/>
    <w:rsid w:val="006654CC"/>
    <w:rsid w:val="00670E45"/>
    <w:rsid w:val="00673922"/>
    <w:rsid w:val="00673EC3"/>
    <w:rsid w:val="00674288"/>
    <w:rsid w:val="00674D4A"/>
    <w:rsid w:val="00674DF5"/>
    <w:rsid w:val="00675BBE"/>
    <w:rsid w:val="006760D9"/>
    <w:rsid w:val="0067699F"/>
    <w:rsid w:val="00680377"/>
    <w:rsid w:val="00682026"/>
    <w:rsid w:val="00685C66"/>
    <w:rsid w:val="00690A9E"/>
    <w:rsid w:val="00691793"/>
    <w:rsid w:val="00694E69"/>
    <w:rsid w:val="006963EB"/>
    <w:rsid w:val="00696900"/>
    <w:rsid w:val="00696EFA"/>
    <w:rsid w:val="006A0DC4"/>
    <w:rsid w:val="006B01B6"/>
    <w:rsid w:val="006B111B"/>
    <w:rsid w:val="006B1DBF"/>
    <w:rsid w:val="006B31E5"/>
    <w:rsid w:val="006B3786"/>
    <w:rsid w:val="006B40C4"/>
    <w:rsid w:val="006B6C29"/>
    <w:rsid w:val="006C237A"/>
    <w:rsid w:val="006C25F1"/>
    <w:rsid w:val="006C38C9"/>
    <w:rsid w:val="006C453C"/>
    <w:rsid w:val="006C6133"/>
    <w:rsid w:val="006D399E"/>
    <w:rsid w:val="006D5227"/>
    <w:rsid w:val="006D6F9E"/>
    <w:rsid w:val="006E123E"/>
    <w:rsid w:val="006E13C7"/>
    <w:rsid w:val="006E240F"/>
    <w:rsid w:val="006E296A"/>
    <w:rsid w:val="006E3FEC"/>
    <w:rsid w:val="006E57CA"/>
    <w:rsid w:val="006E6740"/>
    <w:rsid w:val="006E76BE"/>
    <w:rsid w:val="006F2819"/>
    <w:rsid w:val="006F2D36"/>
    <w:rsid w:val="006F519E"/>
    <w:rsid w:val="006F5FD8"/>
    <w:rsid w:val="006F6BF3"/>
    <w:rsid w:val="0070099A"/>
    <w:rsid w:val="00701595"/>
    <w:rsid w:val="0071031C"/>
    <w:rsid w:val="00710672"/>
    <w:rsid w:val="0071221A"/>
    <w:rsid w:val="0071427F"/>
    <w:rsid w:val="00717710"/>
    <w:rsid w:val="00724EBE"/>
    <w:rsid w:val="00725B63"/>
    <w:rsid w:val="00726135"/>
    <w:rsid w:val="00726DD7"/>
    <w:rsid w:val="007323D6"/>
    <w:rsid w:val="00733B35"/>
    <w:rsid w:val="007365E7"/>
    <w:rsid w:val="00744DC2"/>
    <w:rsid w:val="00747F22"/>
    <w:rsid w:val="0075363B"/>
    <w:rsid w:val="007561E7"/>
    <w:rsid w:val="00756838"/>
    <w:rsid w:val="007604FB"/>
    <w:rsid w:val="007633FD"/>
    <w:rsid w:val="0076444B"/>
    <w:rsid w:val="0076564E"/>
    <w:rsid w:val="00766FE8"/>
    <w:rsid w:val="00770B47"/>
    <w:rsid w:val="00770CCE"/>
    <w:rsid w:val="00771268"/>
    <w:rsid w:val="0077267E"/>
    <w:rsid w:val="00772745"/>
    <w:rsid w:val="00775339"/>
    <w:rsid w:val="00775C23"/>
    <w:rsid w:val="00777078"/>
    <w:rsid w:val="00780057"/>
    <w:rsid w:val="0078109A"/>
    <w:rsid w:val="00782540"/>
    <w:rsid w:val="007851A1"/>
    <w:rsid w:val="00785200"/>
    <w:rsid w:val="0078529E"/>
    <w:rsid w:val="00786046"/>
    <w:rsid w:val="00786CA1"/>
    <w:rsid w:val="007878BB"/>
    <w:rsid w:val="00787B8D"/>
    <w:rsid w:val="0079017A"/>
    <w:rsid w:val="007911D4"/>
    <w:rsid w:val="007912F4"/>
    <w:rsid w:val="00792449"/>
    <w:rsid w:val="0079544D"/>
    <w:rsid w:val="007A09AD"/>
    <w:rsid w:val="007A294F"/>
    <w:rsid w:val="007A40C5"/>
    <w:rsid w:val="007A5E9E"/>
    <w:rsid w:val="007A6F6B"/>
    <w:rsid w:val="007A7610"/>
    <w:rsid w:val="007B13BE"/>
    <w:rsid w:val="007B18F4"/>
    <w:rsid w:val="007B31B3"/>
    <w:rsid w:val="007B3573"/>
    <w:rsid w:val="007B7541"/>
    <w:rsid w:val="007B7CC6"/>
    <w:rsid w:val="007C32AD"/>
    <w:rsid w:val="007C6DB0"/>
    <w:rsid w:val="007C7C46"/>
    <w:rsid w:val="007D17E4"/>
    <w:rsid w:val="007D2517"/>
    <w:rsid w:val="007D304B"/>
    <w:rsid w:val="007D5FBE"/>
    <w:rsid w:val="007D607D"/>
    <w:rsid w:val="007D7304"/>
    <w:rsid w:val="007D7AFB"/>
    <w:rsid w:val="007E0AC3"/>
    <w:rsid w:val="007E239C"/>
    <w:rsid w:val="007E3923"/>
    <w:rsid w:val="007E39C4"/>
    <w:rsid w:val="007E3E5E"/>
    <w:rsid w:val="007E411A"/>
    <w:rsid w:val="007E624D"/>
    <w:rsid w:val="007E7225"/>
    <w:rsid w:val="007E7661"/>
    <w:rsid w:val="007E76E3"/>
    <w:rsid w:val="007F4349"/>
    <w:rsid w:val="007F509F"/>
    <w:rsid w:val="007F559D"/>
    <w:rsid w:val="007F70E5"/>
    <w:rsid w:val="0080171C"/>
    <w:rsid w:val="00802BFC"/>
    <w:rsid w:val="008036F6"/>
    <w:rsid w:val="00804129"/>
    <w:rsid w:val="00804A4D"/>
    <w:rsid w:val="00805E7C"/>
    <w:rsid w:val="00806723"/>
    <w:rsid w:val="008075A6"/>
    <w:rsid w:val="00807D59"/>
    <w:rsid w:val="00811437"/>
    <w:rsid w:val="00814447"/>
    <w:rsid w:val="008150C4"/>
    <w:rsid w:val="00821790"/>
    <w:rsid w:val="008220C4"/>
    <w:rsid w:val="008226B7"/>
    <w:rsid w:val="00825058"/>
    <w:rsid w:val="0082510D"/>
    <w:rsid w:val="00830AA5"/>
    <w:rsid w:val="00830FD8"/>
    <w:rsid w:val="0083136B"/>
    <w:rsid w:val="008327A8"/>
    <w:rsid w:val="008342B7"/>
    <w:rsid w:val="008342B8"/>
    <w:rsid w:val="00834728"/>
    <w:rsid w:val="008410C1"/>
    <w:rsid w:val="0084138F"/>
    <w:rsid w:val="00842E0A"/>
    <w:rsid w:val="00844069"/>
    <w:rsid w:val="008530DB"/>
    <w:rsid w:val="00853C39"/>
    <w:rsid w:val="00855F64"/>
    <w:rsid w:val="008605E5"/>
    <w:rsid w:val="00862800"/>
    <w:rsid w:val="00864136"/>
    <w:rsid w:val="00864B38"/>
    <w:rsid w:val="00865572"/>
    <w:rsid w:val="00866180"/>
    <w:rsid w:val="00867822"/>
    <w:rsid w:val="00867F3D"/>
    <w:rsid w:val="008728E0"/>
    <w:rsid w:val="00874EDE"/>
    <w:rsid w:val="0087709C"/>
    <w:rsid w:val="00880384"/>
    <w:rsid w:val="00880455"/>
    <w:rsid w:val="008816A3"/>
    <w:rsid w:val="00882222"/>
    <w:rsid w:val="0088307B"/>
    <w:rsid w:val="008853FC"/>
    <w:rsid w:val="0089085D"/>
    <w:rsid w:val="00890ECF"/>
    <w:rsid w:val="008925F7"/>
    <w:rsid w:val="00893DEC"/>
    <w:rsid w:val="00894602"/>
    <w:rsid w:val="008957F6"/>
    <w:rsid w:val="00896CAB"/>
    <w:rsid w:val="00896E83"/>
    <w:rsid w:val="00897509"/>
    <w:rsid w:val="008A0658"/>
    <w:rsid w:val="008A2894"/>
    <w:rsid w:val="008A3542"/>
    <w:rsid w:val="008A3586"/>
    <w:rsid w:val="008A7B2C"/>
    <w:rsid w:val="008B1B1C"/>
    <w:rsid w:val="008B2896"/>
    <w:rsid w:val="008B35D5"/>
    <w:rsid w:val="008B4ACD"/>
    <w:rsid w:val="008B72AC"/>
    <w:rsid w:val="008C0CDB"/>
    <w:rsid w:val="008C1CE0"/>
    <w:rsid w:val="008C5B79"/>
    <w:rsid w:val="008C673D"/>
    <w:rsid w:val="008C6BD1"/>
    <w:rsid w:val="008C738E"/>
    <w:rsid w:val="008C7D80"/>
    <w:rsid w:val="008D048D"/>
    <w:rsid w:val="008D0C8E"/>
    <w:rsid w:val="008D37F7"/>
    <w:rsid w:val="008D3B72"/>
    <w:rsid w:val="008D73CD"/>
    <w:rsid w:val="008E17F9"/>
    <w:rsid w:val="008E4059"/>
    <w:rsid w:val="008E50D6"/>
    <w:rsid w:val="008E53DA"/>
    <w:rsid w:val="008E5B5D"/>
    <w:rsid w:val="008F03EE"/>
    <w:rsid w:val="008F4C8D"/>
    <w:rsid w:val="008F535F"/>
    <w:rsid w:val="008F6685"/>
    <w:rsid w:val="008F7442"/>
    <w:rsid w:val="008F7E6E"/>
    <w:rsid w:val="00902A3A"/>
    <w:rsid w:val="00907DA2"/>
    <w:rsid w:val="009105F9"/>
    <w:rsid w:val="00911847"/>
    <w:rsid w:val="00911F91"/>
    <w:rsid w:val="009125DC"/>
    <w:rsid w:val="009129C1"/>
    <w:rsid w:val="00913A08"/>
    <w:rsid w:val="009151DE"/>
    <w:rsid w:val="0091545C"/>
    <w:rsid w:val="00915F61"/>
    <w:rsid w:val="00916F1F"/>
    <w:rsid w:val="00923227"/>
    <w:rsid w:val="0092434E"/>
    <w:rsid w:val="009244B9"/>
    <w:rsid w:val="009256C2"/>
    <w:rsid w:val="009263F8"/>
    <w:rsid w:val="009277B8"/>
    <w:rsid w:val="00931683"/>
    <w:rsid w:val="00932654"/>
    <w:rsid w:val="0093478F"/>
    <w:rsid w:val="00934A46"/>
    <w:rsid w:val="009351D6"/>
    <w:rsid w:val="0093572F"/>
    <w:rsid w:val="00936D23"/>
    <w:rsid w:val="009371BC"/>
    <w:rsid w:val="009379E6"/>
    <w:rsid w:val="00940E46"/>
    <w:rsid w:val="009413B8"/>
    <w:rsid w:val="00943E1F"/>
    <w:rsid w:val="009446B1"/>
    <w:rsid w:val="00945BF0"/>
    <w:rsid w:val="00945EB7"/>
    <w:rsid w:val="009464B8"/>
    <w:rsid w:val="009470EF"/>
    <w:rsid w:val="00947495"/>
    <w:rsid w:val="00950297"/>
    <w:rsid w:val="00950FE9"/>
    <w:rsid w:val="00953A84"/>
    <w:rsid w:val="0095684B"/>
    <w:rsid w:val="00956D08"/>
    <w:rsid w:val="00960803"/>
    <w:rsid w:val="00960B6F"/>
    <w:rsid w:val="00963681"/>
    <w:rsid w:val="009641BA"/>
    <w:rsid w:val="0096747E"/>
    <w:rsid w:val="00967B06"/>
    <w:rsid w:val="009704C0"/>
    <w:rsid w:val="00971750"/>
    <w:rsid w:val="00971A98"/>
    <w:rsid w:val="0097441B"/>
    <w:rsid w:val="009805F3"/>
    <w:rsid w:val="00982276"/>
    <w:rsid w:val="00984038"/>
    <w:rsid w:val="00985FB5"/>
    <w:rsid w:val="00986511"/>
    <w:rsid w:val="0098699A"/>
    <w:rsid w:val="009916B0"/>
    <w:rsid w:val="0099280D"/>
    <w:rsid w:val="00992D4F"/>
    <w:rsid w:val="00993F9B"/>
    <w:rsid w:val="00994215"/>
    <w:rsid w:val="009956A2"/>
    <w:rsid w:val="00996481"/>
    <w:rsid w:val="009968DA"/>
    <w:rsid w:val="00997905"/>
    <w:rsid w:val="009A0442"/>
    <w:rsid w:val="009A069B"/>
    <w:rsid w:val="009A0CCA"/>
    <w:rsid w:val="009A18E2"/>
    <w:rsid w:val="009A1F00"/>
    <w:rsid w:val="009A3F04"/>
    <w:rsid w:val="009A4AF2"/>
    <w:rsid w:val="009A7D70"/>
    <w:rsid w:val="009B028A"/>
    <w:rsid w:val="009B25A8"/>
    <w:rsid w:val="009B450E"/>
    <w:rsid w:val="009B63D4"/>
    <w:rsid w:val="009B665C"/>
    <w:rsid w:val="009B726A"/>
    <w:rsid w:val="009C0733"/>
    <w:rsid w:val="009C0D0D"/>
    <w:rsid w:val="009C13E5"/>
    <w:rsid w:val="009C2635"/>
    <w:rsid w:val="009C3579"/>
    <w:rsid w:val="009C3F25"/>
    <w:rsid w:val="009C4698"/>
    <w:rsid w:val="009C60FB"/>
    <w:rsid w:val="009C7994"/>
    <w:rsid w:val="009D063C"/>
    <w:rsid w:val="009D11DB"/>
    <w:rsid w:val="009D2E9D"/>
    <w:rsid w:val="009D2F5F"/>
    <w:rsid w:val="009D3577"/>
    <w:rsid w:val="009D3789"/>
    <w:rsid w:val="009D3BE3"/>
    <w:rsid w:val="009D4130"/>
    <w:rsid w:val="009D70B9"/>
    <w:rsid w:val="009E1981"/>
    <w:rsid w:val="009E5DC0"/>
    <w:rsid w:val="009F4455"/>
    <w:rsid w:val="009F46D8"/>
    <w:rsid w:val="009F75E5"/>
    <w:rsid w:val="00A00923"/>
    <w:rsid w:val="00A012E8"/>
    <w:rsid w:val="00A03680"/>
    <w:rsid w:val="00A05E5F"/>
    <w:rsid w:val="00A07443"/>
    <w:rsid w:val="00A07692"/>
    <w:rsid w:val="00A10134"/>
    <w:rsid w:val="00A10230"/>
    <w:rsid w:val="00A14F24"/>
    <w:rsid w:val="00A15CFC"/>
    <w:rsid w:val="00A160C4"/>
    <w:rsid w:val="00A162F3"/>
    <w:rsid w:val="00A165A6"/>
    <w:rsid w:val="00A17B88"/>
    <w:rsid w:val="00A200CD"/>
    <w:rsid w:val="00A20E0D"/>
    <w:rsid w:val="00A2199F"/>
    <w:rsid w:val="00A21D1D"/>
    <w:rsid w:val="00A231F2"/>
    <w:rsid w:val="00A2470C"/>
    <w:rsid w:val="00A248CC"/>
    <w:rsid w:val="00A309DE"/>
    <w:rsid w:val="00A3502B"/>
    <w:rsid w:val="00A35A20"/>
    <w:rsid w:val="00A35EE4"/>
    <w:rsid w:val="00A35F40"/>
    <w:rsid w:val="00A36D23"/>
    <w:rsid w:val="00A40B3C"/>
    <w:rsid w:val="00A40EA4"/>
    <w:rsid w:val="00A43ABD"/>
    <w:rsid w:val="00A43C89"/>
    <w:rsid w:val="00A4572A"/>
    <w:rsid w:val="00A4621F"/>
    <w:rsid w:val="00A46A2F"/>
    <w:rsid w:val="00A5237C"/>
    <w:rsid w:val="00A53461"/>
    <w:rsid w:val="00A5585C"/>
    <w:rsid w:val="00A57541"/>
    <w:rsid w:val="00A57A51"/>
    <w:rsid w:val="00A61D18"/>
    <w:rsid w:val="00A6250D"/>
    <w:rsid w:val="00A658A3"/>
    <w:rsid w:val="00A6648E"/>
    <w:rsid w:val="00A674F5"/>
    <w:rsid w:val="00A700E3"/>
    <w:rsid w:val="00A700E7"/>
    <w:rsid w:val="00A70F6B"/>
    <w:rsid w:val="00A715CE"/>
    <w:rsid w:val="00A72808"/>
    <w:rsid w:val="00A735E1"/>
    <w:rsid w:val="00A81FD9"/>
    <w:rsid w:val="00A8228E"/>
    <w:rsid w:val="00A84BA0"/>
    <w:rsid w:val="00A857F4"/>
    <w:rsid w:val="00A85A87"/>
    <w:rsid w:val="00A86F78"/>
    <w:rsid w:val="00A90541"/>
    <w:rsid w:val="00A9193B"/>
    <w:rsid w:val="00A921AB"/>
    <w:rsid w:val="00A93F8A"/>
    <w:rsid w:val="00A950A3"/>
    <w:rsid w:val="00A95905"/>
    <w:rsid w:val="00A9624F"/>
    <w:rsid w:val="00AA4BF1"/>
    <w:rsid w:val="00AA52E1"/>
    <w:rsid w:val="00AA5E78"/>
    <w:rsid w:val="00AA6C7E"/>
    <w:rsid w:val="00AA6CB0"/>
    <w:rsid w:val="00AA7DC8"/>
    <w:rsid w:val="00AB0207"/>
    <w:rsid w:val="00AB087D"/>
    <w:rsid w:val="00AB0F4E"/>
    <w:rsid w:val="00AB15F1"/>
    <w:rsid w:val="00AB1BD5"/>
    <w:rsid w:val="00AB2833"/>
    <w:rsid w:val="00AB4AE7"/>
    <w:rsid w:val="00AB4DC7"/>
    <w:rsid w:val="00AB7EED"/>
    <w:rsid w:val="00AC0C2E"/>
    <w:rsid w:val="00AC1055"/>
    <w:rsid w:val="00AC4E25"/>
    <w:rsid w:val="00AC5FD2"/>
    <w:rsid w:val="00AC76A8"/>
    <w:rsid w:val="00AC7A29"/>
    <w:rsid w:val="00AD15A1"/>
    <w:rsid w:val="00AD185A"/>
    <w:rsid w:val="00AD1B4A"/>
    <w:rsid w:val="00AD442F"/>
    <w:rsid w:val="00AD5054"/>
    <w:rsid w:val="00AD5FED"/>
    <w:rsid w:val="00AD67CB"/>
    <w:rsid w:val="00AD7514"/>
    <w:rsid w:val="00AE1F12"/>
    <w:rsid w:val="00AE33B3"/>
    <w:rsid w:val="00AE360B"/>
    <w:rsid w:val="00AE4900"/>
    <w:rsid w:val="00AE4D3E"/>
    <w:rsid w:val="00AE5184"/>
    <w:rsid w:val="00AE6FE6"/>
    <w:rsid w:val="00AF2CD1"/>
    <w:rsid w:val="00AF51F9"/>
    <w:rsid w:val="00AF76CB"/>
    <w:rsid w:val="00B01513"/>
    <w:rsid w:val="00B02045"/>
    <w:rsid w:val="00B068E8"/>
    <w:rsid w:val="00B06D8A"/>
    <w:rsid w:val="00B11CDF"/>
    <w:rsid w:val="00B11EE5"/>
    <w:rsid w:val="00B1349A"/>
    <w:rsid w:val="00B14AA1"/>
    <w:rsid w:val="00B14F29"/>
    <w:rsid w:val="00B15066"/>
    <w:rsid w:val="00B16A54"/>
    <w:rsid w:val="00B17271"/>
    <w:rsid w:val="00B236DC"/>
    <w:rsid w:val="00B23960"/>
    <w:rsid w:val="00B2403D"/>
    <w:rsid w:val="00B266F2"/>
    <w:rsid w:val="00B3321A"/>
    <w:rsid w:val="00B352F0"/>
    <w:rsid w:val="00B36DDE"/>
    <w:rsid w:val="00B370BD"/>
    <w:rsid w:val="00B37491"/>
    <w:rsid w:val="00B40871"/>
    <w:rsid w:val="00B40F25"/>
    <w:rsid w:val="00B423DB"/>
    <w:rsid w:val="00B45418"/>
    <w:rsid w:val="00B50063"/>
    <w:rsid w:val="00B523FD"/>
    <w:rsid w:val="00B53BCD"/>
    <w:rsid w:val="00B54832"/>
    <w:rsid w:val="00B549BD"/>
    <w:rsid w:val="00B553F4"/>
    <w:rsid w:val="00B559DF"/>
    <w:rsid w:val="00B55E79"/>
    <w:rsid w:val="00B64EE3"/>
    <w:rsid w:val="00B6543B"/>
    <w:rsid w:val="00B65C44"/>
    <w:rsid w:val="00B660BF"/>
    <w:rsid w:val="00B6640B"/>
    <w:rsid w:val="00B702F5"/>
    <w:rsid w:val="00B70687"/>
    <w:rsid w:val="00B707F7"/>
    <w:rsid w:val="00B713B5"/>
    <w:rsid w:val="00B71930"/>
    <w:rsid w:val="00B72060"/>
    <w:rsid w:val="00B72547"/>
    <w:rsid w:val="00B76B04"/>
    <w:rsid w:val="00B801B5"/>
    <w:rsid w:val="00B83DCF"/>
    <w:rsid w:val="00B86432"/>
    <w:rsid w:val="00B95B09"/>
    <w:rsid w:val="00BA0077"/>
    <w:rsid w:val="00BA0100"/>
    <w:rsid w:val="00BA1F0E"/>
    <w:rsid w:val="00BA248C"/>
    <w:rsid w:val="00BA55E7"/>
    <w:rsid w:val="00BA5B81"/>
    <w:rsid w:val="00BA6DB7"/>
    <w:rsid w:val="00BB1AE1"/>
    <w:rsid w:val="00BB271B"/>
    <w:rsid w:val="00BB2FFA"/>
    <w:rsid w:val="00BB4409"/>
    <w:rsid w:val="00BB49E1"/>
    <w:rsid w:val="00BB4DC8"/>
    <w:rsid w:val="00BB506C"/>
    <w:rsid w:val="00BB600D"/>
    <w:rsid w:val="00BB61BF"/>
    <w:rsid w:val="00BB62A7"/>
    <w:rsid w:val="00BC06BE"/>
    <w:rsid w:val="00BC1D28"/>
    <w:rsid w:val="00BC34DE"/>
    <w:rsid w:val="00BC4127"/>
    <w:rsid w:val="00BC5D1A"/>
    <w:rsid w:val="00BD1E3B"/>
    <w:rsid w:val="00BD4E47"/>
    <w:rsid w:val="00BD76DC"/>
    <w:rsid w:val="00BE2757"/>
    <w:rsid w:val="00BE5E37"/>
    <w:rsid w:val="00BE63DA"/>
    <w:rsid w:val="00BE6D22"/>
    <w:rsid w:val="00BE6FB4"/>
    <w:rsid w:val="00BF09DB"/>
    <w:rsid w:val="00BF0F04"/>
    <w:rsid w:val="00BF1063"/>
    <w:rsid w:val="00BF1212"/>
    <w:rsid w:val="00BF2AB0"/>
    <w:rsid w:val="00BF3851"/>
    <w:rsid w:val="00BF7446"/>
    <w:rsid w:val="00BF7566"/>
    <w:rsid w:val="00C010EE"/>
    <w:rsid w:val="00C0326A"/>
    <w:rsid w:val="00C03685"/>
    <w:rsid w:val="00C04C72"/>
    <w:rsid w:val="00C060B1"/>
    <w:rsid w:val="00C07C47"/>
    <w:rsid w:val="00C120EE"/>
    <w:rsid w:val="00C13B15"/>
    <w:rsid w:val="00C13E19"/>
    <w:rsid w:val="00C15459"/>
    <w:rsid w:val="00C15E09"/>
    <w:rsid w:val="00C161A9"/>
    <w:rsid w:val="00C1621C"/>
    <w:rsid w:val="00C167BC"/>
    <w:rsid w:val="00C16C85"/>
    <w:rsid w:val="00C17BA1"/>
    <w:rsid w:val="00C22DC0"/>
    <w:rsid w:val="00C24B79"/>
    <w:rsid w:val="00C268A7"/>
    <w:rsid w:val="00C26919"/>
    <w:rsid w:val="00C26A15"/>
    <w:rsid w:val="00C27194"/>
    <w:rsid w:val="00C30188"/>
    <w:rsid w:val="00C31658"/>
    <w:rsid w:val="00C32BE1"/>
    <w:rsid w:val="00C33EE2"/>
    <w:rsid w:val="00C43EA0"/>
    <w:rsid w:val="00C46F5B"/>
    <w:rsid w:val="00C5214C"/>
    <w:rsid w:val="00C522C6"/>
    <w:rsid w:val="00C526E8"/>
    <w:rsid w:val="00C55569"/>
    <w:rsid w:val="00C557FC"/>
    <w:rsid w:val="00C57659"/>
    <w:rsid w:val="00C61E15"/>
    <w:rsid w:val="00C6503D"/>
    <w:rsid w:val="00C6589E"/>
    <w:rsid w:val="00C65C8A"/>
    <w:rsid w:val="00C708F2"/>
    <w:rsid w:val="00C755C0"/>
    <w:rsid w:val="00C75623"/>
    <w:rsid w:val="00C768D5"/>
    <w:rsid w:val="00C77305"/>
    <w:rsid w:val="00C85CEB"/>
    <w:rsid w:val="00C87E52"/>
    <w:rsid w:val="00C911CD"/>
    <w:rsid w:val="00C91E71"/>
    <w:rsid w:val="00C925ED"/>
    <w:rsid w:val="00C9261F"/>
    <w:rsid w:val="00C9291B"/>
    <w:rsid w:val="00C941CA"/>
    <w:rsid w:val="00C965AB"/>
    <w:rsid w:val="00C97E85"/>
    <w:rsid w:val="00CA0571"/>
    <w:rsid w:val="00CA17E2"/>
    <w:rsid w:val="00CA5F41"/>
    <w:rsid w:val="00CA7458"/>
    <w:rsid w:val="00CB26E6"/>
    <w:rsid w:val="00CB42A6"/>
    <w:rsid w:val="00CB6303"/>
    <w:rsid w:val="00CB672D"/>
    <w:rsid w:val="00CB6B19"/>
    <w:rsid w:val="00CC007E"/>
    <w:rsid w:val="00CC0A3B"/>
    <w:rsid w:val="00CC1718"/>
    <w:rsid w:val="00CC20AB"/>
    <w:rsid w:val="00CC2CAA"/>
    <w:rsid w:val="00CC3668"/>
    <w:rsid w:val="00CC4F0C"/>
    <w:rsid w:val="00CD0B11"/>
    <w:rsid w:val="00CD14BA"/>
    <w:rsid w:val="00CD2CAA"/>
    <w:rsid w:val="00CD43FB"/>
    <w:rsid w:val="00CD4517"/>
    <w:rsid w:val="00CD6CDA"/>
    <w:rsid w:val="00CD76C4"/>
    <w:rsid w:val="00CE04C2"/>
    <w:rsid w:val="00CE5297"/>
    <w:rsid w:val="00CF0B0E"/>
    <w:rsid w:val="00CF19F6"/>
    <w:rsid w:val="00CF309D"/>
    <w:rsid w:val="00CF49F6"/>
    <w:rsid w:val="00CF6314"/>
    <w:rsid w:val="00CF64B7"/>
    <w:rsid w:val="00CF6759"/>
    <w:rsid w:val="00CF6CFF"/>
    <w:rsid w:val="00D00BBB"/>
    <w:rsid w:val="00D047EB"/>
    <w:rsid w:val="00D11673"/>
    <w:rsid w:val="00D11EE8"/>
    <w:rsid w:val="00D129C7"/>
    <w:rsid w:val="00D12C03"/>
    <w:rsid w:val="00D130BB"/>
    <w:rsid w:val="00D13A0C"/>
    <w:rsid w:val="00D17A41"/>
    <w:rsid w:val="00D22578"/>
    <w:rsid w:val="00D225B5"/>
    <w:rsid w:val="00D26CE1"/>
    <w:rsid w:val="00D313FD"/>
    <w:rsid w:val="00D32BAF"/>
    <w:rsid w:val="00D32E2D"/>
    <w:rsid w:val="00D33482"/>
    <w:rsid w:val="00D343D9"/>
    <w:rsid w:val="00D40E8A"/>
    <w:rsid w:val="00D4150D"/>
    <w:rsid w:val="00D41C93"/>
    <w:rsid w:val="00D421CE"/>
    <w:rsid w:val="00D42F78"/>
    <w:rsid w:val="00D44993"/>
    <w:rsid w:val="00D44F63"/>
    <w:rsid w:val="00D46BBA"/>
    <w:rsid w:val="00D46FBA"/>
    <w:rsid w:val="00D46FD9"/>
    <w:rsid w:val="00D47BD0"/>
    <w:rsid w:val="00D51C6E"/>
    <w:rsid w:val="00D54810"/>
    <w:rsid w:val="00D601BF"/>
    <w:rsid w:val="00D6371F"/>
    <w:rsid w:val="00D667E9"/>
    <w:rsid w:val="00D66C46"/>
    <w:rsid w:val="00D671A2"/>
    <w:rsid w:val="00D674A4"/>
    <w:rsid w:val="00D7061F"/>
    <w:rsid w:val="00D711BB"/>
    <w:rsid w:val="00D7127D"/>
    <w:rsid w:val="00D723B1"/>
    <w:rsid w:val="00D72FD6"/>
    <w:rsid w:val="00D739F4"/>
    <w:rsid w:val="00D75990"/>
    <w:rsid w:val="00D76317"/>
    <w:rsid w:val="00D76C91"/>
    <w:rsid w:val="00D80008"/>
    <w:rsid w:val="00D80133"/>
    <w:rsid w:val="00D80B12"/>
    <w:rsid w:val="00D81040"/>
    <w:rsid w:val="00D814D1"/>
    <w:rsid w:val="00D8191B"/>
    <w:rsid w:val="00D822BE"/>
    <w:rsid w:val="00D84169"/>
    <w:rsid w:val="00D85D91"/>
    <w:rsid w:val="00D87460"/>
    <w:rsid w:val="00D90D03"/>
    <w:rsid w:val="00D90E4C"/>
    <w:rsid w:val="00D9146C"/>
    <w:rsid w:val="00D92043"/>
    <w:rsid w:val="00D9264A"/>
    <w:rsid w:val="00D96472"/>
    <w:rsid w:val="00D96485"/>
    <w:rsid w:val="00D96B28"/>
    <w:rsid w:val="00DA5EAF"/>
    <w:rsid w:val="00DA6E05"/>
    <w:rsid w:val="00DA7566"/>
    <w:rsid w:val="00DA78F7"/>
    <w:rsid w:val="00DB2F95"/>
    <w:rsid w:val="00DB389C"/>
    <w:rsid w:val="00DB4C5E"/>
    <w:rsid w:val="00DB5ABE"/>
    <w:rsid w:val="00DC280E"/>
    <w:rsid w:val="00DC2908"/>
    <w:rsid w:val="00DC4F69"/>
    <w:rsid w:val="00DD0282"/>
    <w:rsid w:val="00DD0CE9"/>
    <w:rsid w:val="00DD1958"/>
    <w:rsid w:val="00DD1D08"/>
    <w:rsid w:val="00DD2B90"/>
    <w:rsid w:val="00DD5F41"/>
    <w:rsid w:val="00DD65BB"/>
    <w:rsid w:val="00DD6EC3"/>
    <w:rsid w:val="00DD78C3"/>
    <w:rsid w:val="00DE0826"/>
    <w:rsid w:val="00DE2B12"/>
    <w:rsid w:val="00DE5C9C"/>
    <w:rsid w:val="00E04047"/>
    <w:rsid w:val="00E04461"/>
    <w:rsid w:val="00E0482A"/>
    <w:rsid w:val="00E04BE1"/>
    <w:rsid w:val="00E05F4A"/>
    <w:rsid w:val="00E05F6F"/>
    <w:rsid w:val="00E06806"/>
    <w:rsid w:val="00E07006"/>
    <w:rsid w:val="00E07020"/>
    <w:rsid w:val="00E101C8"/>
    <w:rsid w:val="00E112A8"/>
    <w:rsid w:val="00E12397"/>
    <w:rsid w:val="00E12731"/>
    <w:rsid w:val="00E1331E"/>
    <w:rsid w:val="00E139BA"/>
    <w:rsid w:val="00E148D2"/>
    <w:rsid w:val="00E16865"/>
    <w:rsid w:val="00E2409E"/>
    <w:rsid w:val="00E25474"/>
    <w:rsid w:val="00E2604A"/>
    <w:rsid w:val="00E27F41"/>
    <w:rsid w:val="00E30E0C"/>
    <w:rsid w:val="00E32458"/>
    <w:rsid w:val="00E337C1"/>
    <w:rsid w:val="00E35B44"/>
    <w:rsid w:val="00E37A68"/>
    <w:rsid w:val="00E37BAA"/>
    <w:rsid w:val="00E401A5"/>
    <w:rsid w:val="00E41CB0"/>
    <w:rsid w:val="00E42E5E"/>
    <w:rsid w:val="00E47B32"/>
    <w:rsid w:val="00E50946"/>
    <w:rsid w:val="00E50A96"/>
    <w:rsid w:val="00E516F2"/>
    <w:rsid w:val="00E53310"/>
    <w:rsid w:val="00E5601D"/>
    <w:rsid w:val="00E56036"/>
    <w:rsid w:val="00E566BC"/>
    <w:rsid w:val="00E60AF2"/>
    <w:rsid w:val="00E60CF6"/>
    <w:rsid w:val="00E62BB5"/>
    <w:rsid w:val="00E67710"/>
    <w:rsid w:val="00E7049C"/>
    <w:rsid w:val="00E71F79"/>
    <w:rsid w:val="00E7602A"/>
    <w:rsid w:val="00E82FF2"/>
    <w:rsid w:val="00E8305D"/>
    <w:rsid w:val="00E8451E"/>
    <w:rsid w:val="00E853DB"/>
    <w:rsid w:val="00E8786A"/>
    <w:rsid w:val="00E917A0"/>
    <w:rsid w:val="00E92500"/>
    <w:rsid w:val="00E9361B"/>
    <w:rsid w:val="00E952A1"/>
    <w:rsid w:val="00E95F0E"/>
    <w:rsid w:val="00EA0A8D"/>
    <w:rsid w:val="00EA2C70"/>
    <w:rsid w:val="00EB024F"/>
    <w:rsid w:val="00EB0778"/>
    <w:rsid w:val="00EB0C02"/>
    <w:rsid w:val="00EB1FAB"/>
    <w:rsid w:val="00EB218B"/>
    <w:rsid w:val="00EB4E9B"/>
    <w:rsid w:val="00EB53BC"/>
    <w:rsid w:val="00EB6363"/>
    <w:rsid w:val="00EC1193"/>
    <w:rsid w:val="00EC2918"/>
    <w:rsid w:val="00EC3E49"/>
    <w:rsid w:val="00EC78A7"/>
    <w:rsid w:val="00ED0CF1"/>
    <w:rsid w:val="00ED10BD"/>
    <w:rsid w:val="00ED1200"/>
    <w:rsid w:val="00ED280B"/>
    <w:rsid w:val="00ED3038"/>
    <w:rsid w:val="00ED42DF"/>
    <w:rsid w:val="00ED4831"/>
    <w:rsid w:val="00ED5300"/>
    <w:rsid w:val="00ED5377"/>
    <w:rsid w:val="00ED572A"/>
    <w:rsid w:val="00ED5747"/>
    <w:rsid w:val="00ED6D28"/>
    <w:rsid w:val="00ED75C7"/>
    <w:rsid w:val="00ED7796"/>
    <w:rsid w:val="00EE4033"/>
    <w:rsid w:val="00EE41B7"/>
    <w:rsid w:val="00EE45E1"/>
    <w:rsid w:val="00EE6667"/>
    <w:rsid w:val="00EE6DFE"/>
    <w:rsid w:val="00EE764F"/>
    <w:rsid w:val="00EF1532"/>
    <w:rsid w:val="00EF1804"/>
    <w:rsid w:val="00EF3683"/>
    <w:rsid w:val="00EF3B05"/>
    <w:rsid w:val="00EF43E4"/>
    <w:rsid w:val="00F01E80"/>
    <w:rsid w:val="00F02E65"/>
    <w:rsid w:val="00F05142"/>
    <w:rsid w:val="00F10064"/>
    <w:rsid w:val="00F10E4B"/>
    <w:rsid w:val="00F11276"/>
    <w:rsid w:val="00F11C38"/>
    <w:rsid w:val="00F2181E"/>
    <w:rsid w:val="00F21AAD"/>
    <w:rsid w:val="00F21B5B"/>
    <w:rsid w:val="00F227E6"/>
    <w:rsid w:val="00F2294F"/>
    <w:rsid w:val="00F2363E"/>
    <w:rsid w:val="00F240C2"/>
    <w:rsid w:val="00F243A2"/>
    <w:rsid w:val="00F24462"/>
    <w:rsid w:val="00F2566C"/>
    <w:rsid w:val="00F267A3"/>
    <w:rsid w:val="00F27765"/>
    <w:rsid w:val="00F303EE"/>
    <w:rsid w:val="00F317DD"/>
    <w:rsid w:val="00F318B1"/>
    <w:rsid w:val="00F318F1"/>
    <w:rsid w:val="00F31E4C"/>
    <w:rsid w:val="00F32346"/>
    <w:rsid w:val="00F32C30"/>
    <w:rsid w:val="00F34CCA"/>
    <w:rsid w:val="00F36456"/>
    <w:rsid w:val="00F3666C"/>
    <w:rsid w:val="00F36D53"/>
    <w:rsid w:val="00F428B2"/>
    <w:rsid w:val="00F43624"/>
    <w:rsid w:val="00F444AE"/>
    <w:rsid w:val="00F449F7"/>
    <w:rsid w:val="00F5015A"/>
    <w:rsid w:val="00F5051A"/>
    <w:rsid w:val="00F5181C"/>
    <w:rsid w:val="00F521F6"/>
    <w:rsid w:val="00F52905"/>
    <w:rsid w:val="00F52CA3"/>
    <w:rsid w:val="00F53356"/>
    <w:rsid w:val="00F5434E"/>
    <w:rsid w:val="00F54ED5"/>
    <w:rsid w:val="00F56E2E"/>
    <w:rsid w:val="00F64596"/>
    <w:rsid w:val="00F71C39"/>
    <w:rsid w:val="00F740A3"/>
    <w:rsid w:val="00F745E2"/>
    <w:rsid w:val="00F76FD2"/>
    <w:rsid w:val="00F8073D"/>
    <w:rsid w:val="00F807C4"/>
    <w:rsid w:val="00F809E4"/>
    <w:rsid w:val="00F81CB4"/>
    <w:rsid w:val="00F8368F"/>
    <w:rsid w:val="00F846B7"/>
    <w:rsid w:val="00F84CAB"/>
    <w:rsid w:val="00F85913"/>
    <w:rsid w:val="00F86424"/>
    <w:rsid w:val="00F86C5E"/>
    <w:rsid w:val="00F91939"/>
    <w:rsid w:val="00F93949"/>
    <w:rsid w:val="00F95DAB"/>
    <w:rsid w:val="00F96133"/>
    <w:rsid w:val="00F96E8B"/>
    <w:rsid w:val="00FA164A"/>
    <w:rsid w:val="00FA2213"/>
    <w:rsid w:val="00FA3E4B"/>
    <w:rsid w:val="00FA410B"/>
    <w:rsid w:val="00FA443F"/>
    <w:rsid w:val="00FA462E"/>
    <w:rsid w:val="00FA6E4B"/>
    <w:rsid w:val="00FA7CE9"/>
    <w:rsid w:val="00FB2F5E"/>
    <w:rsid w:val="00FB3B1F"/>
    <w:rsid w:val="00FB3BFD"/>
    <w:rsid w:val="00FB4BF7"/>
    <w:rsid w:val="00FB5A1B"/>
    <w:rsid w:val="00FB692B"/>
    <w:rsid w:val="00FC2804"/>
    <w:rsid w:val="00FC3375"/>
    <w:rsid w:val="00FC4AAB"/>
    <w:rsid w:val="00FD0289"/>
    <w:rsid w:val="00FD05C8"/>
    <w:rsid w:val="00FD1C7D"/>
    <w:rsid w:val="00FD2148"/>
    <w:rsid w:val="00FD2A25"/>
    <w:rsid w:val="00FD2F31"/>
    <w:rsid w:val="00FD3A3D"/>
    <w:rsid w:val="00FD3B51"/>
    <w:rsid w:val="00FD4D24"/>
    <w:rsid w:val="00FD5012"/>
    <w:rsid w:val="00FD6A2A"/>
    <w:rsid w:val="00FE0D4B"/>
    <w:rsid w:val="00FE1FE5"/>
    <w:rsid w:val="00FE2254"/>
    <w:rsid w:val="00FE4318"/>
    <w:rsid w:val="00FE436F"/>
    <w:rsid w:val="00FE44D7"/>
    <w:rsid w:val="00FE460F"/>
    <w:rsid w:val="00FE59F0"/>
    <w:rsid w:val="00FE6A8B"/>
    <w:rsid w:val="00FF106A"/>
    <w:rsid w:val="00FF1653"/>
    <w:rsid w:val="00FF1767"/>
    <w:rsid w:val="00FF1C33"/>
    <w:rsid w:val="00FF3EC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75D0B"/>
  <w15:docId w15:val="{033F4C6F-155F-401C-909F-A163CE7D2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5297"/>
    <w:pPr>
      <w:jc w:val="both"/>
    </w:pPr>
    <w:rPr>
      <w:rFonts w:ascii="Times New Roman" w:hAnsi="Times New Roman"/>
      <w:sz w:val="24"/>
    </w:rPr>
  </w:style>
  <w:style w:type="paragraph" w:styleId="Heading1">
    <w:name w:val="heading 1"/>
    <w:basedOn w:val="Normal"/>
    <w:next w:val="Normal"/>
    <w:link w:val="Heading1Char"/>
    <w:uiPriority w:val="9"/>
    <w:qFormat/>
    <w:rsid w:val="006E123E"/>
    <w:pPr>
      <w:spacing w:line="480" w:lineRule="auto"/>
      <w:jc w:val="center"/>
      <w:outlineLvl w:val="0"/>
    </w:pPr>
    <w:rPr>
      <w:rFonts w:cs="Times New Roman"/>
      <w:b/>
      <w:sz w:val="28"/>
    </w:rPr>
  </w:style>
  <w:style w:type="paragraph" w:styleId="Heading2">
    <w:name w:val="heading 2"/>
    <w:basedOn w:val="ListParagraph"/>
    <w:next w:val="Normal"/>
    <w:link w:val="Heading2Char"/>
    <w:uiPriority w:val="9"/>
    <w:unhideWhenUsed/>
    <w:qFormat/>
    <w:rsid w:val="006E123E"/>
    <w:pPr>
      <w:numPr>
        <w:ilvl w:val="1"/>
        <w:numId w:val="26"/>
      </w:numPr>
      <w:spacing w:line="480" w:lineRule="auto"/>
      <w:outlineLvl w:val="1"/>
    </w:pPr>
    <w:rPr>
      <w:rFonts w:cs="Times New Roman"/>
      <w:b/>
    </w:rPr>
  </w:style>
  <w:style w:type="paragraph" w:styleId="Heading3">
    <w:name w:val="heading 3"/>
    <w:basedOn w:val="ListParagraph"/>
    <w:next w:val="Normal"/>
    <w:link w:val="Heading3Char"/>
    <w:uiPriority w:val="9"/>
    <w:unhideWhenUsed/>
    <w:qFormat/>
    <w:rsid w:val="006E123E"/>
    <w:pPr>
      <w:spacing w:line="480" w:lineRule="auto"/>
      <w:ind w:hanging="720"/>
      <w:outlineLvl w:val="2"/>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E1F"/>
    <w:pPr>
      <w:ind w:left="720"/>
      <w:contextualSpacing/>
    </w:pPr>
  </w:style>
  <w:style w:type="paragraph" w:styleId="BalloonText">
    <w:name w:val="Balloon Text"/>
    <w:basedOn w:val="Normal"/>
    <w:link w:val="BalloonTextChar"/>
    <w:uiPriority w:val="99"/>
    <w:semiHidden/>
    <w:unhideWhenUsed/>
    <w:rsid w:val="001076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76E4"/>
    <w:rPr>
      <w:rFonts w:ascii="Tahoma" w:hAnsi="Tahoma" w:cs="Tahoma"/>
      <w:sz w:val="16"/>
      <w:szCs w:val="16"/>
    </w:rPr>
  </w:style>
  <w:style w:type="character" w:styleId="CommentReference">
    <w:name w:val="annotation reference"/>
    <w:basedOn w:val="DefaultParagraphFont"/>
    <w:uiPriority w:val="99"/>
    <w:semiHidden/>
    <w:unhideWhenUsed/>
    <w:rsid w:val="001076E4"/>
    <w:rPr>
      <w:sz w:val="16"/>
      <w:szCs w:val="16"/>
    </w:rPr>
  </w:style>
  <w:style w:type="paragraph" w:styleId="CommentText">
    <w:name w:val="annotation text"/>
    <w:basedOn w:val="Normal"/>
    <w:link w:val="CommentTextChar"/>
    <w:uiPriority w:val="99"/>
    <w:semiHidden/>
    <w:unhideWhenUsed/>
    <w:rsid w:val="001076E4"/>
    <w:pPr>
      <w:spacing w:line="240" w:lineRule="auto"/>
    </w:pPr>
    <w:rPr>
      <w:sz w:val="20"/>
      <w:szCs w:val="20"/>
    </w:rPr>
  </w:style>
  <w:style w:type="character" w:customStyle="1" w:styleId="CommentTextChar">
    <w:name w:val="Comment Text Char"/>
    <w:basedOn w:val="DefaultParagraphFont"/>
    <w:link w:val="CommentText"/>
    <w:uiPriority w:val="99"/>
    <w:semiHidden/>
    <w:rsid w:val="001076E4"/>
    <w:rPr>
      <w:sz w:val="20"/>
      <w:szCs w:val="20"/>
    </w:rPr>
  </w:style>
  <w:style w:type="paragraph" w:styleId="CommentSubject">
    <w:name w:val="annotation subject"/>
    <w:basedOn w:val="CommentText"/>
    <w:next w:val="CommentText"/>
    <w:link w:val="CommentSubjectChar"/>
    <w:uiPriority w:val="99"/>
    <w:semiHidden/>
    <w:unhideWhenUsed/>
    <w:rsid w:val="001076E4"/>
    <w:rPr>
      <w:b/>
      <w:bCs/>
    </w:rPr>
  </w:style>
  <w:style w:type="character" w:customStyle="1" w:styleId="CommentSubjectChar">
    <w:name w:val="Comment Subject Char"/>
    <w:basedOn w:val="CommentTextChar"/>
    <w:link w:val="CommentSubject"/>
    <w:uiPriority w:val="99"/>
    <w:semiHidden/>
    <w:rsid w:val="001076E4"/>
    <w:rPr>
      <w:b/>
      <w:bCs/>
      <w:sz w:val="20"/>
      <w:szCs w:val="20"/>
    </w:rPr>
  </w:style>
  <w:style w:type="table" w:styleId="TableGrid">
    <w:name w:val="Table Grid"/>
    <w:basedOn w:val="TableNormal"/>
    <w:uiPriority w:val="39"/>
    <w:rsid w:val="007D5F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2F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2F95"/>
  </w:style>
  <w:style w:type="paragraph" w:styleId="Footer">
    <w:name w:val="footer"/>
    <w:basedOn w:val="Normal"/>
    <w:link w:val="FooterChar"/>
    <w:uiPriority w:val="99"/>
    <w:unhideWhenUsed/>
    <w:rsid w:val="00DB2F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2F95"/>
  </w:style>
  <w:style w:type="character" w:customStyle="1" w:styleId="Heading1Char">
    <w:name w:val="Heading 1 Char"/>
    <w:basedOn w:val="DefaultParagraphFont"/>
    <w:link w:val="Heading1"/>
    <w:uiPriority w:val="9"/>
    <w:rsid w:val="006E123E"/>
    <w:rPr>
      <w:rFonts w:ascii="Times New Roman" w:hAnsi="Times New Roman" w:cs="Times New Roman"/>
      <w:b/>
      <w:sz w:val="28"/>
    </w:rPr>
  </w:style>
  <w:style w:type="character" w:customStyle="1" w:styleId="Heading2Char">
    <w:name w:val="Heading 2 Char"/>
    <w:basedOn w:val="DefaultParagraphFont"/>
    <w:link w:val="Heading2"/>
    <w:uiPriority w:val="9"/>
    <w:rsid w:val="006E123E"/>
    <w:rPr>
      <w:rFonts w:ascii="Times New Roman" w:hAnsi="Times New Roman" w:cs="Times New Roman"/>
      <w:b/>
      <w:sz w:val="24"/>
    </w:rPr>
  </w:style>
  <w:style w:type="character" w:customStyle="1" w:styleId="Heading3Char">
    <w:name w:val="Heading 3 Char"/>
    <w:basedOn w:val="DefaultParagraphFont"/>
    <w:link w:val="Heading3"/>
    <w:uiPriority w:val="9"/>
    <w:rsid w:val="006E123E"/>
    <w:rPr>
      <w:rFonts w:ascii="Times New Roman" w:hAnsi="Times New Roman" w:cs="Times New Roman"/>
      <w:b/>
      <w:sz w:val="24"/>
    </w:rPr>
  </w:style>
  <w:style w:type="paragraph" w:customStyle="1" w:styleId="bab2">
    <w:name w:val="bab 2"/>
    <w:basedOn w:val="Heading2"/>
    <w:next w:val="Heading2"/>
    <w:link w:val="bab2Char"/>
    <w:qFormat/>
    <w:rsid w:val="006E123E"/>
    <w:pPr>
      <w:numPr>
        <w:numId w:val="4"/>
      </w:numPr>
    </w:pPr>
  </w:style>
  <w:style w:type="paragraph" w:customStyle="1" w:styleId="subbab2">
    <w:name w:val="sub bab 2"/>
    <w:basedOn w:val="Heading3"/>
    <w:next w:val="Heading3"/>
    <w:link w:val="subbab2Char"/>
    <w:qFormat/>
    <w:rsid w:val="004415E9"/>
    <w:pPr>
      <w:numPr>
        <w:ilvl w:val="2"/>
        <w:numId w:val="4"/>
      </w:numPr>
    </w:pPr>
  </w:style>
  <w:style w:type="character" w:customStyle="1" w:styleId="bab2Char">
    <w:name w:val="bab 2 Char"/>
    <w:basedOn w:val="Heading2Char"/>
    <w:link w:val="bab2"/>
    <w:rsid w:val="006E123E"/>
    <w:rPr>
      <w:rFonts w:ascii="Times New Roman" w:hAnsi="Times New Roman" w:cs="Times New Roman"/>
      <w:b/>
      <w:sz w:val="24"/>
    </w:rPr>
  </w:style>
  <w:style w:type="paragraph" w:customStyle="1" w:styleId="bab3">
    <w:name w:val="bab 3"/>
    <w:basedOn w:val="Heading2"/>
    <w:next w:val="Heading2"/>
    <w:link w:val="bab3Char"/>
    <w:qFormat/>
    <w:rsid w:val="004415E9"/>
    <w:pPr>
      <w:numPr>
        <w:ilvl w:val="0"/>
        <w:numId w:val="0"/>
      </w:numPr>
      <w:ind w:left="720" w:hanging="720"/>
    </w:pPr>
  </w:style>
  <w:style w:type="character" w:customStyle="1" w:styleId="subbab2Char">
    <w:name w:val="sub bab 2 Char"/>
    <w:basedOn w:val="Heading3Char"/>
    <w:link w:val="subbab2"/>
    <w:rsid w:val="004415E9"/>
    <w:rPr>
      <w:rFonts w:ascii="Times New Roman" w:hAnsi="Times New Roman" w:cs="Times New Roman"/>
      <w:b/>
      <w:sz w:val="24"/>
    </w:rPr>
  </w:style>
  <w:style w:type="paragraph" w:customStyle="1" w:styleId="subbab3">
    <w:name w:val="sub bab 3"/>
    <w:basedOn w:val="Heading3"/>
    <w:next w:val="Heading3"/>
    <w:link w:val="subbab3Char"/>
    <w:qFormat/>
    <w:rsid w:val="004415E9"/>
    <w:pPr>
      <w:numPr>
        <w:numId w:val="1"/>
      </w:numPr>
    </w:pPr>
  </w:style>
  <w:style w:type="character" w:customStyle="1" w:styleId="bab3Char">
    <w:name w:val="bab 3 Char"/>
    <w:basedOn w:val="Heading2Char"/>
    <w:link w:val="bab3"/>
    <w:rsid w:val="004415E9"/>
    <w:rPr>
      <w:rFonts w:ascii="Times New Roman" w:hAnsi="Times New Roman" w:cs="Times New Roman"/>
      <w:b/>
      <w:sz w:val="24"/>
    </w:rPr>
  </w:style>
  <w:style w:type="paragraph" w:styleId="TOCHeading">
    <w:name w:val="TOC Heading"/>
    <w:basedOn w:val="Heading1"/>
    <w:next w:val="Normal"/>
    <w:uiPriority w:val="39"/>
    <w:unhideWhenUsed/>
    <w:qFormat/>
    <w:rsid w:val="007E624D"/>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character" w:customStyle="1" w:styleId="subbab3Char">
    <w:name w:val="sub bab 3 Char"/>
    <w:basedOn w:val="Heading3Char"/>
    <w:link w:val="subbab3"/>
    <w:rsid w:val="004415E9"/>
    <w:rPr>
      <w:rFonts w:ascii="Times New Roman" w:hAnsi="Times New Roman" w:cs="Times New Roman"/>
      <w:b/>
      <w:sz w:val="24"/>
    </w:rPr>
  </w:style>
  <w:style w:type="paragraph" w:styleId="TOC1">
    <w:name w:val="toc 1"/>
    <w:basedOn w:val="Normal"/>
    <w:next w:val="Normal"/>
    <w:autoRedefine/>
    <w:uiPriority w:val="39"/>
    <w:unhideWhenUsed/>
    <w:rsid w:val="007A7610"/>
    <w:pPr>
      <w:tabs>
        <w:tab w:val="right" w:leader="dot" w:pos="9016"/>
      </w:tabs>
      <w:spacing w:after="100"/>
    </w:pPr>
    <w:rPr>
      <w:rFonts w:cs="Times New Roman"/>
      <w:b/>
      <w:noProof/>
    </w:rPr>
  </w:style>
  <w:style w:type="paragraph" w:styleId="TOC2">
    <w:name w:val="toc 2"/>
    <w:basedOn w:val="Normal"/>
    <w:next w:val="Normal"/>
    <w:autoRedefine/>
    <w:uiPriority w:val="39"/>
    <w:unhideWhenUsed/>
    <w:rsid w:val="007E624D"/>
    <w:pPr>
      <w:spacing w:after="100"/>
      <w:ind w:left="220"/>
    </w:pPr>
  </w:style>
  <w:style w:type="paragraph" w:styleId="TOC3">
    <w:name w:val="toc 3"/>
    <w:basedOn w:val="Normal"/>
    <w:next w:val="Normal"/>
    <w:autoRedefine/>
    <w:uiPriority w:val="39"/>
    <w:unhideWhenUsed/>
    <w:rsid w:val="007E624D"/>
    <w:pPr>
      <w:spacing w:after="100"/>
      <w:ind w:left="440"/>
    </w:pPr>
  </w:style>
  <w:style w:type="character" w:styleId="Hyperlink">
    <w:name w:val="Hyperlink"/>
    <w:basedOn w:val="DefaultParagraphFont"/>
    <w:uiPriority w:val="99"/>
    <w:unhideWhenUsed/>
    <w:rsid w:val="007E624D"/>
    <w:rPr>
      <w:color w:val="0563C1" w:themeColor="hyperlink"/>
      <w:u w:val="single"/>
    </w:rPr>
  </w:style>
  <w:style w:type="paragraph" w:customStyle="1" w:styleId="Bab40">
    <w:name w:val="Bab 4"/>
    <w:basedOn w:val="Heading2"/>
    <w:next w:val="Heading2"/>
    <w:link w:val="Bab4Char"/>
    <w:qFormat/>
    <w:rsid w:val="00485E02"/>
  </w:style>
  <w:style w:type="paragraph" w:customStyle="1" w:styleId="bab4">
    <w:name w:val="bab 4"/>
    <w:basedOn w:val="Heading2"/>
    <w:next w:val="Heading2"/>
    <w:link w:val="bab4Char0"/>
    <w:qFormat/>
    <w:rsid w:val="00485E02"/>
    <w:pPr>
      <w:numPr>
        <w:numId w:val="1"/>
      </w:numPr>
    </w:pPr>
  </w:style>
  <w:style w:type="character" w:customStyle="1" w:styleId="Bab4Char">
    <w:name w:val="Bab 4 Char"/>
    <w:basedOn w:val="Heading2Char"/>
    <w:link w:val="Bab40"/>
    <w:rsid w:val="00485E02"/>
    <w:rPr>
      <w:rFonts w:ascii="Times New Roman" w:hAnsi="Times New Roman" w:cs="Times New Roman"/>
      <w:b/>
      <w:sz w:val="24"/>
    </w:rPr>
  </w:style>
  <w:style w:type="character" w:customStyle="1" w:styleId="bab4Char0">
    <w:name w:val="bab 4 Char"/>
    <w:basedOn w:val="DefaultParagraphFont"/>
    <w:link w:val="bab4"/>
    <w:rsid w:val="00485E02"/>
    <w:rPr>
      <w:rFonts w:ascii="Times New Roman" w:hAnsi="Times New Roman" w:cs="Times New Roman"/>
      <w:b/>
      <w:sz w:val="24"/>
    </w:rPr>
  </w:style>
  <w:style w:type="paragraph" w:customStyle="1" w:styleId="subbab4">
    <w:name w:val="sub bab 4"/>
    <w:basedOn w:val="Heading3"/>
    <w:link w:val="subbab4Char"/>
    <w:qFormat/>
    <w:rsid w:val="0027444D"/>
    <w:pPr>
      <w:numPr>
        <w:numId w:val="29"/>
      </w:numPr>
    </w:pPr>
  </w:style>
  <w:style w:type="character" w:customStyle="1" w:styleId="subbab4Char">
    <w:name w:val="sub bab 4 Char"/>
    <w:basedOn w:val="Heading3Char"/>
    <w:link w:val="subbab4"/>
    <w:rsid w:val="0027444D"/>
    <w:rPr>
      <w:rFonts w:ascii="Times New Roman" w:hAnsi="Times New Roman"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76868">
      <w:bodyDiv w:val="1"/>
      <w:marLeft w:val="0"/>
      <w:marRight w:val="0"/>
      <w:marTop w:val="0"/>
      <w:marBottom w:val="0"/>
      <w:divBdr>
        <w:top w:val="none" w:sz="0" w:space="0" w:color="auto"/>
        <w:left w:val="none" w:sz="0" w:space="0" w:color="auto"/>
        <w:bottom w:val="none" w:sz="0" w:space="0" w:color="auto"/>
        <w:right w:val="none" w:sz="0" w:space="0" w:color="auto"/>
      </w:divBdr>
    </w:div>
    <w:div w:id="10187552">
      <w:bodyDiv w:val="1"/>
      <w:marLeft w:val="0"/>
      <w:marRight w:val="0"/>
      <w:marTop w:val="0"/>
      <w:marBottom w:val="0"/>
      <w:divBdr>
        <w:top w:val="none" w:sz="0" w:space="0" w:color="auto"/>
        <w:left w:val="none" w:sz="0" w:space="0" w:color="auto"/>
        <w:bottom w:val="none" w:sz="0" w:space="0" w:color="auto"/>
        <w:right w:val="none" w:sz="0" w:space="0" w:color="auto"/>
      </w:divBdr>
    </w:div>
    <w:div w:id="27682361">
      <w:bodyDiv w:val="1"/>
      <w:marLeft w:val="0"/>
      <w:marRight w:val="0"/>
      <w:marTop w:val="0"/>
      <w:marBottom w:val="0"/>
      <w:divBdr>
        <w:top w:val="none" w:sz="0" w:space="0" w:color="auto"/>
        <w:left w:val="none" w:sz="0" w:space="0" w:color="auto"/>
        <w:bottom w:val="none" w:sz="0" w:space="0" w:color="auto"/>
        <w:right w:val="none" w:sz="0" w:space="0" w:color="auto"/>
      </w:divBdr>
    </w:div>
    <w:div w:id="80837952">
      <w:bodyDiv w:val="1"/>
      <w:marLeft w:val="0"/>
      <w:marRight w:val="0"/>
      <w:marTop w:val="0"/>
      <w:marBottom w:val="0"/>
      <w:divBdr>
        <w:top w:val="none" w:sz="0" w:space="0" w:color="auto"/>
        <w:left w:val="none" w:sz="0" w:space="0" w:color="auto"/>
        <w:bottom w:val="none" w:sz="0" w:space="0" w:color="auto"/>
        <w:right w:val="none" w:sz="0" w:space="0" w:color="auto"/>
      </w:divBdr>
    </w:div>
    <w:div w:id="128985682">
      <w:bodyDiv w:val="1"/>
      <w:marLeft w:val="0"/>
      <w:marRight w:val="0"/>
      <w:marTop w:val="0"/>
      <w:marBottom w:val="0"/>
      <w:divBdr>
        <w:top w:val="none" w:sz="0" w:space="0" w:color="auto"/>
        <w:left w:val="none" w:sz="0" w:space="0" w:color="auto"/>
        <w:bottom w:val="none" w:sz="0" w:space="0" w:color="auto"/>
        <w:right w:val="none" w:sz="0" w:space="0" w:color="auto"/>
      </w:divBdr>
    </w:div>
    <w:div w:id="134027144">
      <w:bodyDiv w:val="1"/>
      <w:marLeft w:val="0"/>
      <w:marRight w:val="0"/>
      <w:marTop w:val="0"/>
      <w:marBottom w:val="0"/>
      <w:divBdr>
        <w:top w:val="none" w:sz="0" w:space="0" w:color="auto"/>
        <w:left w:val="none" w:sz="0" w:space="0" w:color="auto"/>
        <w:bottom w:val="none" w:sz="0" w:space="0" w:color="auto"/>
        <w:right w:val="none" w:sz="0" w:space="0" w:color="auto"/>
      </w:divBdr>
    </w:div>
    <w:div w:id="235744271">
      <w:bodyDiv w:val="1"/>
      <w:marLeft w:val="0"/>
      <w:marRight w:val="0"/>
      <w:marTop w:val="0"/>
      <w:marBottom w:val="0"/>
      <w:divBdr>
        <w:top w:val="none" w:sz="0" w:space="0" w:color="auto"/>
        <w:left w:val="none" w:sz="0" w:space="0" w:color="auto"/>
        <w:bottom w:val="none" w:sz="0" w:space="0" w:color="auto"/>
        <w:right w:val="none" w:sz="0" w:space="0" w:color="auto"/>
      </w:divBdr>
      <w:divsChild>
        <w:div w:id="730620311">
          <w:marLeft w:val="0"/>
          <w:marRight w:val="0"/>
          <w:marTop w:val="0"/>
          <w:marBottom w:val="0"/>
          <w:divBdr>
            <w:top w:val="none" w:sz="0" w:space="0" w:color="auto"/>
            <w:left w:val="none" w:sz="0" w:space="0" w:color="auto"/>
            <w:bottom w:val="none" w:sz="0" w:space="0" w:color="auto"/>
            <w:right w:val="none" w:sz="0" w:space="0" w:color="auto"/>
          </w:divBdr>
        </w:div>
        <w:div w:id="84963041">
          <w:marLeft w:val="0"/>
          <w:marRight w:val="0"/>
          <w:marTop w:val="0"/>
          <w:marBottom w:val="0"/>
          <w:divBdr>
            <w:top w:val="none" w:sz="0" w:space="0" w:color="auto"/>
            <w:left w:val="none" w:sz="0" w:space="0" w:color="auto"/>
            <w:bottom w:val="none" w:sz="0" w:space="0" w:color="auto"/>
            <w:right w:val="none" w:sz="0" w:space="0" w:color="auto"/>
          </w:divBdr>
        </w:div>
        <w:div w:id="1710254324">
          <w:marLeft w:val="0"/>
          <w:marRight w:val="0"/>
          <w:marTop w:val="0"/>
          <w:marBottom w:val="0"/>
          <w:divBdr>
            <w:top w:val="none" w:sz="0" w:space="0" w:color="auto"/>
            <w:left w:val="none" w:sz="0" w:space="0" w:color="auto"/>
            <w:bottom w:val="none" w:sz="0" w:space="0" w:color="auto"/>
            <w:right w:val="none" w:sz="0" w:space="0" w:color="auto"/>
          </w:divBdr>
        </w:div>
        <w:div w:id="1966228196">
          <w:marLeft w:val="0"/>
          <w:marRight w:val="0"/>
          <w:marTop w:val="0"/>
          <w:marBottom w:val="0"/>
          <w:divBdr>
            <w:top w:val="none" w:sz="0" w:space="0" w:color="auto"/>
            <w:left w:val="none" w:sz="0" w:space="0" w:color="auto"/>
            <w:bottom w:val="none" w:sz="0" w:space="0" w:color="auto"/>
            <w:right w:val="none" w:sz="0" w:space="0" w:color="auto"/>
          </w:divBdr>
        </w:div>
        <w:div w:id="1007095874">
          <w:marLeft w:val="0"/>
          <w:marRight w:val="0"/>
          <w:marTop w:val="0"/>
          <w:marBottom w:val="0"/>
          <w:divBdr>
            <w:top w:val="none" w:sz="0" w:space="0" w:color="auto"/>
            <w:left w:val="none" w:sz="0" w:space="0" w:color="auto"/>
            <w:bottom w:val="none" w:sz="0" w:space="0" w:color="auto"/>
            <w:right w:val="none" w:sz="0" w:space="0" w:color="auto"/>
          </w:divBdr>
        </w:div>
      </w:divsChild>
    </w:div>
    <w:div w:id="273751473">
      <w:bodyDiv w:val="1"/>
      <w:marLeft w:val="0"/>
      <w:marRight w:val="0"/>
      <w:marTop w:val="0"/>
      <w:marBottom w:val="0"/>
      <w:divBdr>
        <w:top w:val="none" w:sz="0" w:space="0" w:color="auto"/>
        <w:left w:val="none" w:sz="0" w:space="0" w:color="auto"/>
        <w:bottom w:val="none" w:sz="0" w:space="0" w:color="auto"/>
        <w:right w:val="none" w:sz="0" w:space="0" w:color="auto"/>
      </w:divBdr>
    </w:div>
    <w:div w:id="298851095">
      <w:bodyDiv w:val="1"/>
      <w:marLeft w:val="0"/>
      <w:marRight w:val="0"/>
      <w:marTop w:val="0"/>
      <w:marBottom w:val="0"/>
      <w:divBdr>
        <w:top w:val="none" w:sz="0" w:space="0" w:color="auto"/>
        <w:left w:val="none" w:sz="0" w:space="0" w:color="auto"/>
        <w:bottom w:val="none" w:sz="0" w:space="0" w:color="auto"/>
        <w:right w:val="none" w:sz="0" w:space="0" w:color="auto"/>
      </w:divBdr>
      <w:divsChild>
        <w:div w:id="486440734">
          <w:marLeft w:val="0"/>
          <w:marRight w:val="0"/>
          <w:marTop w:val="0"/>
          <w:marBottom w:val="0"/>
          <w:divBdr>
            <w:top w:val="none" w:sz="0" w:space="0" w:color="auto"/>
            <w:left w:val="none" w:sz="0" w:space="0" w:color="auto"/>
            <w:bottom w:val="none" w:sz="0" w:space="0" w:color="auto"/>
            <w:right w:val="none" w:sz="0" w:space="0" w:color="auto"/>
          </w:divBdr>
        </w:div>
        <w:div w:id="1144421530">
          <w:marLeft w:val="0"/>
          <w:marRight w:val="0"/>
          <w:marTop w:val="0"/>
          <w:marBottom w:val="0"/>
          <w:divBdr>
            <w:top w:val="none" w:sz="0" w:space="0" w:color="auto"/>
            <w:left w:val="none" w:sz="0" w:space="0" w:color="auto"/>
            <w:bottom w:val="none" w:sz="0" w:space="0" w:color="auto"/>
            <w:right w:val="none" w:sz="0" w:space="0" w:color="auto"/>
          </w:divBdr>
        </w:div>
        <w:div w:id="1392777131">
          <w:marLeft w:val="0"/>
          <w:marRight w:val="0"/>
          <w:marTop w:val="0"/>
          <w:marBottom w:val="0"/>
          <w:divBdr>
            <w:top w:val="none" w:sz="0" w:space="0" w:color="auto"/>
            <w:left w:val="none" w:sz="0" w:space="0" w:color="auto"/>
            <w:bottom w:val="none" w:sz="0" w:space="0" w:color="auto"/>
            <w:right w:val="none" w:sz="0" w:space="0" w:color="auto"/>
          </w:divBdr>
        </w:div>
      </w:divsChild>
    </w:div>
    <w:div w:id="318387509">
      <w:bodyDiv w:val="1"/>
      <w:marLeft w:val="0"/>
      <w:marRight w:val="0"/>
      <w:marTop w:val="0"/>
      <w:marBottom w:val="0"/>
      <w:divBdr>
        <w:top w:val="none" w:sz="0" w:space="0" w:color="auto"/>
        <w:left w:val="none" w:sz="0" w:space="0" w:color="auto"/>
        <w:bottom w:val="none" w:sz="0" w:space="0" w:color="auto"/>
        <w:right w:val="none" w:sz="0" w:space="0" w:color="auto"/>
      </w:divBdr>
    </w:div>
    <w:div w:id="373777838">
      <w:bodyDiv w:val="1"/>
      <w:marLeft w:val="0"/>
      <w:marRight w:val="0"/>
      <w:marTop w:val="0"/>
      <w:marBottom w:val="0"/>
      <w:divBdr>
        <w:top w:val="none" w:sz="0" w:space="0" w:color="auto"/>
        <w:left w:val="none" w:sz="0" w:space="0" w:color="auto"/>
        <w:bottom w:val="none" w:sz="0" w:space="0" w:color="auto"/>
        <w:right w:val="none" w:sz="0" w:space="0" w:color="auto"/>
      </w:divBdr>
    </w:div>
    <w:div w:id="382677212">
      <w:bodyDiv w:val="1"/>
      <w:marLeft w:val="0"/>
      <w:marRight w:val="0"/>
      <w:marTop w:val="0"/>
      <w:marBottom w:val="0"/>
      <w:divBdr>
        <w:top w:val="none" w:sz="0" w:space="0" w:color="auto"/>
        <w:left w:val="none" w:sz="0" w:space="0" w:color="auto"/>
        <w:bottom w:val="none" w:sz="0" w:space="0" w:color="auto"/>
        <w:right w:val="none" w:sz="0" w:space="0" w:color="auto"/>
      </w:divBdr>
      <w:divsChild>
        <w:div w:id="1915890564">
          <w:marLeft w:val="0"/>
          <w:marRight w:val="0"/>
          <w:marTop w:val="0"/>
          <w:marBottom w:val="0"/>
          <w:divBdr>
            <w:top w:val="none" w:sz="0" w:space="0" w:color="auto"/>
            <w:left w:val="none" w:sz="0" w:space="0" w:color="auto"/>
            <w:bottom w:val="none" w:sz="0" w:space="0" w:color="auto"/>
            <w:right w:val="none" w:sz="0" w:space="0" w:color="auto"/>
          </w:divBdr>
          <w:divsChild>
            <w:div w:id="1809739026">
              <w:marLeft w:val="-360"/>
              <w:marRight w:val="0"/>
              <w:marTop w:val="0"/>
              <w:marBottom w:val="0"/>
              <w:divBdr>
                <w:top w:val="none" w:sz="0" w:space="0" w:color="auto"/>
                <w:left w:val="none" w:sz="0" w:space="0" w:color="auto"/>
                <w:bottom w:val="none" w:sz="0" w:space="0" w:color="auto"/>
                <w:right w:val="none" w:sz="0" w:space="0" w:color="auto"/>
              </w:divBdr>
              <w:divsChild>
                <w:div w:id="1111052455">
                  <w:marLeft w:val="0"/>
                  <w:marRight w:val="0"/>
                  <w:marTop w:val="0"/>
                  <w:marBottom w:val="0"/>
                  <w:divBdr>
                    <w:top w:val="none" w:sz="0" w:space="0" w:color="auto"/>
                    <w:left w:val="none" w:sz="0" w:space="0" w:color="auto"/>
                    <w:bottom w:val="none" w:sz="0" w:space="0" w:color="auto"/>
                    <w:right w:val="none" w:sz="0" w:space="0" w:color="auto"/>
                  </w:divBdr>
                </w:div>
                <w:div w:id="1194541410">
                  <w:marLeft w:val="0"/>
                  <w:marRight w:val="0"/>
                  <w:marTop w:val="0"/>
                  <w:marBottom w:val="0"/>
                  <w:divBdr>
                    <w:top w:val="none" w:sz="0" w:space="0" w:color="auto"/>
                    <w:left w:val="none" w:sz="0" w:space="0" w:color="auto"/>
                    <w:bottom w:val="none" w:sz="0" w:space="0" w:color="auto"/>
                    <w:right w:val="none" w:sz="0" w:space="0" w:color="auto"/>
                  </w:divBdr>
                  <w:divsChild>
                    <w:div w:id="276301389">
                      <w:marLeft w:val="-120"/>
                      <w:marRight w:val="0"/>
                      <w:marTop w:val="0"/>
                      <w:marBottom w:val="0"/>
                      <w:divBdr>
                        <w:top w:val="none" w:sz="0" w:space="0" w:color="auto"/>
                        <w:left w:val="none" w:sz="0" w:space="0" w:color="auto"/>
                        <w:bottom w:val="none" w:sz="0" w:space="0" w:color="auto"/>
                        <w:right w:val="none" w:sz="0" w:space="0" w:color="auto"/>
                      </w:divBdr>
                      <w:divsChild>
                        <w:div w:id="86975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0319364">
      <w:bodyDiv w:val="1"/>
      <w:marLeft w:val="0"/>
      <w:marRight w:val="0"/>
      <w:marTop w:val="0"/>
      <w:marBottom w:val="0"/>
      <w:divBdr>
        <w:top w:val="none" w:sz="0" w:space="0" w:color="auto"/>
        <w:left w:val="none" w:sz="0" w:space="0" w:color="auto"/>
        <w:bottom w:val="none" w:sz="0" w:space="0" w:color="auto"/>
        <w:right w:val="none" w:sz="0" w:space="0" w:color="auto"/>
      </w:divBdr>
    </w:div>
    <w:div w:id="533229826">
      <w:bodyDiv w:val="1"/>
      <w:marLeft w:val="0"/>
      <w:marRight w:val="0"/>
      <w:marTop w:val="0"/>
      <w:marBottom w:val="0"/>
      <w:divBdr>
        <w:top w:val="none" w:sz="0" w:space="0" w:color="auto"/>
        <w:left w:val="none" w:sz="0" w:space="0" w:color="auto"/>
        <w:bottom w:val="none" w:sz="0" w:space="0" w:color="auto"/>
        <w:right w:val="none" w:sz="0" w:space="0" w:color="auto"/>
      </w:divBdr>
    </w:div>
    <w:div w:id="559291476">
      <w:bodyDiv w:val="1"/>
      <w:marLeft w:val="0"/>
      <w:marRight w:val="0"/>
      <w:marTop w:val="0"/>
      <w:marBottom w:val="0"/>
      <w:divBdr>
        <w:top w:val="none" w:sz="0" w:space="0" w:color="auto"/>
        <w:left w:val="none" w:sz="0" w:space="0" w:color="auto"/>
        <w:bottom w:val="none" w:sz="0" w:space="0" w:color="auto"/>
        <w:right w:val="none" w:sz="0" w:space="0" w:color="auto"/>
      </w:divBdr>
    </w:div>
    <w:div w:id="571694315">
      <w:bodyDiv w:val="1"/>
      <w:marLeft w:val="0"/>
      <w:marRight w:val="0"/>
      <w:marTop w:val="0"/>
      <w:marBottom w:val="0"/>
      <w:divBdr>
        <w:top w:val="none" w:sz="0" w:space="0" w:color="auto"/>
        <w:left w:val="none" w:sz="0" w:space="0" w:color="auto"/>
        <w:bottom w:val="none" w:sz="0" w:space="0" w:color="auto"/>
        <w:right w:val="none" w:sz="0" w:space="0" w:color="auto"/>
      </w:divBdr>
    </w:div>
    <w:div w:id="573243758">
      <w:bodyDiv w:val="1"/>
      <w:marLeft w:val="0"/>
      <w:marRight w:val="0"/>
      <w:marTop w:val="0"/>
      <w:marBottom w:val="0"/>
      <w:divBdr>
        <w:top w:val="none" w:sz="0" w:space="0" w:color="auto"/>
        <w:left w:val="none" w:sz="0" w:space="0" w:color="auto"/>
        <w:bottom w:val="none" w:sz="0" w:space="0" w:color="auto"/>
        <w:right w:val="none" w:sz="0" w:space="0" w:color="auto"/>
      </w:divBdr>
    </w:div>
    <w:div w:id="573317904">
      <w:bodyDiv w:val="1"/>
      <w:marLeft w:val="0"/>
      <w:marRight w:val="0"/>
      <w:marTop w:val="0"/>
      <w:marBottom w:val="0"/>
      <w:divBdr>
        <w:top w:val="none" w:sz="0" w:space="0" w:color="auto"/>
        <w:left w:val="none" w:sz="0" w:space="0" w:color="auto"/>
        <w:bottom w:val="none" w:sz="0" w:space="0" w:color="auto"/>
        <w:right w:val="none" w:sz="0" w:space="0" w:color="auto"/>
      </w:divBdr>
    </w:div>
    <w:div w:id="590699851">
      <w:bodyDiv w:val="1"/>
      <w:marLeft w:val="0"/>
      <w:marRight w:val="0"/>
      <w:marTop w:val="0"/>
      <w:marBottom w:val="0"/>
      <w:divBdr>
        <w:top w:val="none" w:sz="0" w:space="0" w:color="auto"/>
        <w:left w:val="none" w:sz="0" w:space="0" w:color="auto"/>
        <w:bottom w:val="none" w:sz="0" w:space="0" w:color="auto"/>
        <w:right w:val="none" w:sz="0" w:space="0" w:color="auto"/>
      </w:divBdr>
    </w:div>
    <w:div w:id="756050674">
      <w:bodyDiv w:val="1"/>
      <w:marLeft w:val="0"/>
      <w:marRight w:val="0"/>
      <w:marTop w:val="0"/>
      <w:marBottom w:val="0"/>
      <w:divBdr>
        <w:top w:val="none" w:sz="0" w:space="0" w:color="auto"/>
        <w:left w:val="none" w:sz="0" w:space="0" w:color="auto"/>
        <w:bottom w:val="none" w:sz="0" w:space="0" w:color="auto"/>
        <w:right w:val="none" w:sz="0" w:space="0" w:color="auto"/>
      </w:divBdr>
      <w:divsChild>
        <w:div w:id="1202934919">
          <w:marLeft w:val="0"/>
          <w:marRight w:val="0"/>
          <w:marTop w:val="0"/>
          <w:marBottom w:val="0"/>
          <w:divBdr>
            <w:top w:val="none" w:sz="0" w:space="0" w:color="auto"/>
            <w:left w:val="none" w:sz="0" w:space="0" w:color="auto"/>
            <w:bottom w:val="none" w:sz="0" w:space="0" w:color="auto"/>
            <w:right w:val="none" w:sz="0" w:space="0" w:color="auto"/>
          </w:divBdr>
        </w:div>
        <w:div w:id="1630479689">
          <w:marLeft w:val="0"/>
          <w:marRight w:val="0"/>
          <w:marTop w:val="0"/>
          <w:marBottom w:val="0"/>
          <w:divBdr>
            <w:top w:val="none" w:sz="0" w:space="0" w:color="auto"/>
            <w:left w:val="none" w:sz="0" w:space="0" w:color="auto"/>
            <w:bottom w:val="none" w:sz="0" w:space="0" w:color="auto"/>
            <w:right w:val="none" w:sz="0" w:space="0" w:color="auto"/>
          </w:divBdr>
        </w:div>
        <w:div w:id="1819489680">
          <w:marLeft w:val="0"/>
          <w:marRight w:val="0"/>
          <w:marTop w:val="0"/>
          <w:marBottom w:val="0"/>
          <w:divBdr>
            <w:top w:val="none" w:sz="0" w:space="0" w:color="auto"/>
            <w:left w:val="none" w:sz="0" w:space="0" w:color="auto"/>
            <w:bottom w:val="none" w:sz="0" w:space="0" w:color="auto"/>
            <w:right w:val="none" w:sz="0" w:space="0" w:color="auto"/>
          </w:divBdr>
        </w:div>
        <w:div w:id="1632709384">
          <w:marLeft w:val="0"/>
          <w:marRight w:val="0"/>
          <w:marTop w:val="0"/>
          <w:marBottom w:val="0"/>
          <w:divBdr>
            <w:top w:val="none" w:sz="0" w:space="0" w:color="auto"/>
            <w:left w:val="none" w:sz="0" w:space="0" w:color="auto"/>
            <w:bottom w:val="none" w:sz="0" w:space="0" w:color="auto"/>
            <w:right w:val="none" w:sz="0" w:space="0" w:color="auto"/>
          </w:divBdr>
        </w:div>
        <w:div w:id="1832670876">
          <w:marLeft w:val="0"/>
          <w:marRight w:val="0"/>
          <w:marTop w:val="0"/>
          <w:marBottom w:val="0"/>
          <w:divBdr>
            <w:top w:val="none" w:sz="0" w:space="0" w:color="auto"/>
            <w:left w:val="none" w:sz="0" w:space="0" w:color="auto"/>
            <w:bottom w:val="none" w:sz="0" w:space="0" w:color="auto"/>
            <w:right w:val="none" w:sz="0" w:space="0" w:color="auto"/>
          </w:divBdr>
        </w:div>
        <w:div w:id="1073434514">
          <w:marLeft w:val="0"/>
          <w:marRight w:val="0"/>
          <w:marTop w:val="0"/>
          <w:marBottom w:val="0"/>
          <w:divBdr>
            <w:top w:val="none" w:sz="0" w:space="0" w:color="auto"/>
            <w:left w:val="none" w:sz="0" w:space="0" w:color="auto"/>
            <w:bottom w:val="none" w:sz="0" w:space="0" w:color="auto"/>
            <w:right w:val="none" w:sz="0" w:space="0" w:color="auto"/>
          </w:divBdr>
        </w:div>
        <w:div w:id="605843077">
          <w:marLeft w:val="0"/>
          <w:marRight w:val="0"/>
          <w:marTop w:val="0"/>
          <w:marBottom w:val="0"/>
          <w:divBdr>
            <w:top w:val="none" w:sz="0" w:space="0" w:color="auto"/>
            <w:left w:val="none" w:sz="0" w:space="0" w:color="auto"/>
            <w:bottom w:val="none" w:sz="0" w:space="0" w:color="auto"/>
            <w:right w:val="none" w:sz="0" w:space="0" w:color="auto"/>
          </w:divBdr>
        </w:div>
        <w:div w:id="13532946">
          <w:marLeft w:val="0"/>
          <w:marRight w:val="0"/>
          <w:marTop w:val="0"/>
          <w:marBottom w:val="0"/>
          <w:divBdr>
            <w:top w:val="none" w:sz="0" w:space="0" w:color="auto"/>
            <w:left w:val="none" w:sz="0" w:space="0" w:color="auto"/>
            <w:bottom w:val="none" w:sz="0" w:space="0" w:color="auto"/>
            <w:right w:val="none" w:sz="0" w:space="0" w:color="auto"/>
          </w:divBdr>
        </w:div>
        <w:div w:id="2026397551">
          <w:marLeft w:val="0"/>
          <w:marRight w:val="0"/>
          <w:marTop w:val="0"/>
          <w:marBottom w:val="0"/>
          <w:divBdr>
            <w:top w:val="none" w:sz="0" w:space="0" w:color="auto"/>
            <w:left w:val="none" w:sz="0" w:space="0" w:color="auto"/>
            <w:bottom w:val="none" w:sz="0" w:space="0" w:color="auto"/>
            <w:right w:val="none" w:sz="0" w:space="0" w:color="auto"/>
          </w:divBdr>
        </w:div>
        <w:div w:id="1108041185">
          <w:marLeft w:val="0"/>
          <w:marRight w:val="0"/>
          <w:marTop w:val="0"/>
          <w:marBottom w:val="0"/>
          <w:divBdr>
            <w:top w:val="none" w:sz="0" w:space="0" w:color="auto"/>
            <w:left w:val="none" w:sz="0" w:space="0" w:color="auto"/>
            <w:bottom w:val="none" w:sz="0" w:space="0" w:color="auto"/>
            <w:right w:val="none" w:sz="0" w:space="0" w:color="auto"/>
          </w:divBdr>
        </w:div>
        <w:div w:id="817383407">
          <w:marLeft w:val="0"/>
          <w:marRight w:val="0"/>
          <w:marTop w:val="0"/>
          <w:marBottom w:val="0"/>
          <w:divBdr>
            <w:top w:val="none" w:sz="0" w:space="0" w:color="auto"/>
            <w:left w:val="none" w:sz="0" w:space="0" w:color="auto"/>
            <w:bottom w:val="none" w:sz="0" w:space="0" w:color="auto"/>
            <w:right w:val="none" w:sz="0" w:space="0" w:color="auto"/>
          </w:divBdr>
        </w:div>
        <w:div w:id="977613090">
          <w:marLeft w:val="0"/>
          <w:marRight w:val="0"/>
          <w:marTop w:val="0"/>
          <w:marBottom w:val="0"/>
          <w:divBdr>
            <w:top w:val="none" w:sz="0" w:space="0" w:color="auto"/>
            <w:left w:val="none" w:sz="0" w:space="0" w:color="auto"/>
            <w:bottom w:val="none" w:sz="0" w:space="0" w:color="auto"/>
            <w:right w:val="none" w:sz="0" w:space="0" w:color="auto"/>
          </w:divBdr>
        </w:div>
        <w:div w:id="1959603413">
          <w:marLeft w:val="0"/>
          <w:marRight w:val="0"/>
          <w:marTop w:val="0"/>
          <w:marBottom w:val="0"/>
          <w:divBdr>
            <w:top w:val="none" w:sz="0" w:space="0" w:color="auto"/>
            <w:left w:val="none" w:sz="0" w:space="0" w:color="auto"/>
            <w:bottom w:val="none" w:sz="0" w:space="0" w:color="auto"/>
            <w:right w:val="none" w:sz="0" w:space="0" w:color="auto"/>
          </w:divBdr>
        </w:div>
        <w:div w:id="150492382">
          <w:marLeft w:val="0"/>
          <w:marRight w:val="0"/>
          <w:marTop w:val="0"/>
          <w:marBottom w:val="0"/>
          <w:divBdr>
            <w:top w:val="none" w:sz="0" w:space="0" w:color="auto"/>
            <w:left w:val="none" w:sz="0" w:space="0" w:color="auto"/>
            <w:bottom w:val="none" w:sz="0" w:space="0" w:color="auto"/>
            <w:right w:val="none" w:sz="0" w:space="0" w:color="auto"/>
          </w:divBdr>
        </w:div>
        <w:div w:id="1678802458">
          <w:marLeft w:val="0"/>
          <w:marRight w:val="0"/>
          <w:marTop w:val="0"/>
          <w:marBottom w:val="0"/>
          <w:divBdr>
            <w:top w:val="none" w:sz="0" w:space="0" w:color="auto"/>
            <w:left w:val="none" w:sz="0" w:space="0" w:color="auto"/>
            <w:bottom w:val="none" w:sz="0" w:space="0" w:color="auto"/>
            <w:right w:val="none" w:sz="0" w:space="0" w:color="auto"/>
          </w:divBdr>
        </w:div>
        <w:div w:id="1497961170">
          <w:marLeft w:val="0"/>
          <w:marRight w:val="0"/>
          <w:marTop w:val="0"/>
          <w:marBottom w:val="0"/>
          <w:divBdr>
            <w:top w:val="none" w:sz="0" w:space="0" w:color="auto"/>
            <w:left w:val="none" w:sz="0" w:space="0" w:color="auto"/>
            <w:bottom w:val="none" w:sz="0" w:space="0" w:color="auto"/>
            <w:right w:val="none" w:sz="0" w:space="0" w:color="auto"/>
          </w:divBdr>
        </w:div>
        <w:div w:id="51387231">
          <w:marLeft w:val="0"/>
          <w:marRight w:val="0"/>
          <w:marTop w:val="0"/>
          <w:marBottom w:val="0"/>
          <w:divBdr>
            <w:top w:val="none" w:sz="0" w:space="0" w:color="auto"/>
            <w:left w:val="none" w:sz="0" w:space="0" w:color="auto"/>
            <w:bottom w:val="none" w:sz="0" w:space="0" w:color="auto"/>
            <w:right w:val="none" w:sz="0" w:space="0" w:color="auto"/>
          </w:divBdr>
        </w:div>
        <w:div w:id="229006399">
          <w:marLeft w:val="0"/>
          <w:marRight w:val="0"/>
          <w:marTop w:val="0"/>
          <w:marBottom w:val="0"/>
          <w:divBdr>
            <w:top w:val="none" w:sz="0" w:space="0" w:color="auto"/>
            <w:left w:val="none" w:sz="0" w:space="0" w:color="auto"/>
            <w:bottom w:val="none" w:sz="0" w:space="0" w:color="auto"/>
            <w:right w:val="none" w:sz="0" w:space="0" w:color="auto"/>
          </w:divBdr>
        </w:div>
        <w:div w:id="2128766939">
          <w:marLeft w:val="0"/>
          <w:marRight w:val="0"/>
          <w:marTop w:val="0"/>
          <w:marBottom w:val="0"/>
          <w:divBdr>
            <w:top w:val="none" w:sz="0" w:space="0" w:color="auto"/>
            <w:left w:val="none" w:sz="0" w:space="0" w:color="auto"/>
            <w:bottom w:val="none" w:sz="0" w:space="0" w:color="auto"/>
            <w:right w:val="none" w:sz="0" w:space="0" w:color="auto"/>
          </w:divBdr>
        </w:div>
        <w:div w:id="1927886881">
          <w:marLeft w:val="0"/>
          <w:marRight w:val="0"/>
          <w:marTop w:val="0"/>
          <w:marBottom w:val="0"/>
          <w:divBdr>
            <w:top w:val="none" w:sz="0" w:space="0" w:color="auto"/>
            <w:left w:val="none" w:sz="0" w:space="0" w:color="auto"/>
            <w:bottom w:val="none" w:sz="0" w:space="0" w:color="auto"/>
            <w:right w:val="none" w:sz="0" w:space="0" w:color="auto"/>
          </w:divBdr>
        </w:div>
        <w:div w:id="1613240654">
          <w:marLeft w:val="0"/>
          <w:marRight w:val="0"/>
          <w:marTop w:val="0"/>
          <w:marBottom w:val="0"/>
          <w:divBdr>
            <w:top w:val="none" w:sz="0" w:space="0" w:color="auto"/>
            <w:left w:val="none" w:sz="0" w:space="0" w:color="auto"/>
            <w:bottom w:val="none" w:sz="0" w:space="0" w:color="auto"/>
            <w:right w:val="none" w:sz="0" w:space="0" w:color="auto"/>
          </w:divBdr>
        </w:div>
        <w:div w:id="1411000880">
          <w:marLeft w:val="0"/>
          <w:marRight w:val="0"/>
          <w:marTop w:val="0"/>
          <w:marBottom w:val="0"/>
          <w:divBdr>
            <w:top w:val="none" w:sz="0" w:space="0" w:color="auto"/>
            <w:left w:val="none" w:sz="0" w:space="0" w:color="auto"/>
            <w:bottom w:val="none" w:sz="0" w:space="0" w:color="auto"/>
            <w:right w:val="none" w:sz="0" w:space="0" w:color="auto"/>
          </w:divBdr>
        </w:div>
        <w:div w:id="193084255">
          <w:marLeft w:val="0"/>
          <w:marRight w:val="0"/>
          <w:marTop w:val="0"/>
          <w:marBottom w:val="0"/>
          <w:divBdr>
            <w:top w:val="none" w:sz="0" w:space="0" w:color="auto"/>
            <w:left w:val="none" w:sz="0" w:space="0" w:color="auto"/>
            <w:bottom w:val="none" w:sz="0" w:space="0" w:color="auto"/>
            <w:right w:val="none" w:sz="0" w:space="0" w:color="auto"/>
          </w:divBdr>
        </w:div>
        <w:div w:id="1398360210">
          <w:marLeft w:val="0"/>
          <w:marRight w:val="0"/>
          <w:marTop w:val="0"/>
          <w:marBottom w:val="0"/>
          <w:divBdr>
            <w:top w:val="none" w:sz="0" w:space="0" w:color="auto"/>
            <w:left w:val="none" w:sz="0" w:space="0" w:color="auto"/>
            <w:bottom w:val="none" w:sz="0" w:space="0" w:color="auto"/>
            <w:right w:val="none" w:sz="0" w:space="0" w:color="auto"/>
          </w:divBdr>
        </w:div>
        <w:div w:id="935091760">
          <w:marLeft w:val="0"/>
          <w:marRight w:val="0"/>
          <w:marTop w:val="0"/>
          <w:marBottom w:val="0"/>
          <w:divBdr>
            <w:top w:val="none" w:sz="0" w:space="0" w:color="auto"/>
            <w:left w:val="none" w:sz="0" w:space="0" w:color="auto"/>
            <w:bottom w:val="none" w:sz="0" w:space="0" w:color="auto"/>
            <w:right w:val="none" w:sz="0" w:space="0" w:color="auto"/>
          </w:divBdr>
        </w:div>
        <w:div w:id="2133014095">
          <w:marLeft w:val="0"/>
          <w:marRight w:val="0"/>
          <w:marTop w:val="0"/>
          <w:marBottom w:val="0"/>
          <w:divBdr>
            <w:top w:val="none" w:sz="0" w:space="0" w:color="auto"/>
            <w:left w:val="none" w:sz="0" w:space="0" w:color="auto"/>
            <w:bottom w:val="none" w:sz="0" w:space="0" w:color="auto"/>
            <w:right w:val="none" w:sz="0" w:space="0" w:color="auto"/>
          </w:divBdr>
        </w:div>
        <w:div w:id="264963887">
          <w:marLeft w:val="0"/>
          <w:marRight w:val="0"/>
          <w:marTop w:val="0"/>
          <w:marBottom w:val="0"/>
          <w:divBdr>
            <w:top w:val="none" w:sz="0" w:space="0" w:color="auto"/>
            <w:left w:val="none" w:sz="0" w:space="0" w:color="auto"/>
            <w:bottom w:val="none" w:sz="0" w:space="0" w:color="auto"/>
            <w:right w:val="none" w:sz="0" w:space="0" w:color="auto"/>
          </w:divBdr>
        </w:div>
        <w:div w:id="518275541">
          <w:marLeft w:val="0"/>
          <w:marRight w:val="0"/>
          <w:marTop w:val="0"/>
          <w:marBottom w:val="0"/>
          <w:divBdr>
            <w:top w:val="none" w:sz="0" w:space="0" w:color="auto"/>
            <w:left w:val="none" w:sz="0" w:space="0" w:color="auto"/>
            <w:bottom w:val="none" w:sz="0" w:space="0" w:color="auto"/>
            <w:right w:val="none" w:sz="0" w:space="0" w:color="auto"/>
          </w:divBdr>
        </w:div>
        <w:div w:id="479422823">
          <w:marLeft w:val="0"/>
          <w:marRight w:val="0"/>
          <w:marTop w:val="0"/>
          <w:marBottom w:val="0"/>
          <w:divBdr>
            <w:top w:val="none" w:sz="0" w:space="0" w:color="auto"/>
            <w:left w:val="none" w:sz="0" w:space="0" w:color="auto"/>
            <w:bottom w:val="none" w:sz="0" w:space="0" w:color="auto"/>
            <w:right w:val="none" w:sz="0" w:space="0" w:color="auto"/>
          </w:divBdr>
        </w:div>
        <w:div w:id="1132401882">
          <w:marLeft w:val="0"/>
          <w:marRight w:val="0"/>
          <w:marTop w:val="0"/>
          <w:marBottom w:val="0"/>
          <w:divBdr>
            <w:top w:val="none" w:sz="0" w:space="0" w:color="auto"/>
            <w:left w:val="none" w:sz="0" w:space="0" w:color="auto"/>
            <w:bottom w:val="none" w:sz="0" w:space="0" w:color="auto"/>
            <w:right w:val="none" w:sz="0" w:space="0" w:color="auto"/>
          </w:divBdr>
        </w:div>
        <w:div w:id="162398574">
          <w:marLeft w:val="0"/>
          <w:marRight w:val="0"/>
          <w:marTop w:val="0"/>
          <w:marBottom w:val="0"/>
          <w:divBdr>
            <w:top w:val="none" w:sz="0" w:space="0" w:color="auto"/>
            <w:left w:val="none" w:sz="0" w:space="0" w:color="auto"/>
            <w:bottom w:val="none" w:sz="0" w:space="0" w:color="auto"/>
            <w:right w:val="none" w:sz="0" w:space="0" w:color="auto"/>
          </w:divBdr>
        </w:div>
        <w:div w:id="1782065024">
          <w:marLeft w:val="0"/>
          <w:marRight w:val="0"/>
          <w:marTop w:val="0"/>
          <w:marBottom w:val="0"/>
          <w:divBdr>
            <w:top w:val="none" w:sz="0" w:space="0" w:color="auto"/>
            <w:left w:val="none" w:sz="0" w:space="0" w:color="auto"/>
            <w:bottom w:val="none" w:sz="0" w:space="0" w:color="auto"/>
            <w:right w:val="none" w:sz="0" w:space="0" w:color="auto"/>
          </w:divBdr>
        </w:div>
      </w:divsChild>
    </w:div>
    <w:div w:id="789058517">
      <w:bodyDiv w:val="1"/>
      <w:marLeft w:val="0"/>
      <w:marRight w:val="0"/>
      <w:marTop w:val="0"/>
      <w:marBottom w:val="0"/>
      <w:divBdr>
        <w:top w:val="none" w:sz="0" w:space="0" w:color="auto"/>
        <w:left w:val="none" w:sz="0" w:space="0" w:color="auto"/>
        <w:bottom w:val="none" w:sz="0" w:space="0" w:color="auto"/>
        <w:right w:val="none" w:sz="0" w:space="0" w:color="auto"/>
      </w:divBdr>
    </w:div>
    <w:div w:id="858085983">
      <w:bodyDiv w:val="1"/>
      <w:marLeft w:val="0"/>
      <w:marRight w:val="0"/>
      <w:marTop w:val="0"/>
      <w:marBottom w:val="0"/>
      <w:divBdr>
        <w:top w:val="none" w:sz="0" w:space="0" w:color="auto"/>
        <w:left w:val="none" w:sz="0" w:space="0" w:color="auto"/>
        <w:bottom w:val="none" w:sz="0" w:space="0" w:color="auto"/>
        <w:right w:val="none" w:sz="0" w:space="0" w:color="auto"/>
      </w:divBdr>
      <w:divsChild>
        <w:div w:id="1645696475">
          <w:marLeft w:val="0"/>
          <w:marRight w:val="0"/>
          <w:marTop w:val="0"/>
          <w:marBottom w:val="0"/>
          <w:divBdr>
            <w:top w:val="none" w:sz="0" w:space="0" w:color="auto"/>
            <w:left w:val="none" w:sz="0" w:space="0" w:color="auto"/>
            <w:bottom w:val="none" w:sz="0" w:space="0" w:color="auto"/>
            <w:right w:val="none" w:sz="0" w:space="0" w:color="auto"/>
          </w:divBdr>
        </w:div>
        <w:div w:id="1091585003">
          <w:marLeft w:val="0"/>
          <w:marRight w:val="0"/>
          <w:marTop w:val="0"/>
          <w:marBottom w:val="0"/>
          <w:divBdr>
            <w:top w:val="none" w:sz="0" w:space="0" w:color="auto"/>
            <w:left w:val="none" w:sz="0" w:space="0" w:color="auto"/>
            <w:bottom w:val="none" w:sz="0" w:space="0" w:color="auto"/>
            <w:right w:val="none" w:sz="0" w:space="0" w:color="auto"/>
          </w:divBdr>
        </w:div>
        <w:div w:id="403845282">
          <w:marLeft w:val="0"/>
          <w:marRight w:val="0"/>
          <w:marTop w:val="0"/>
          <w:marBottom w:val="0"/>
          <w:divBdr>
            <w:top w:val="none" w:sz="0" w:space="0" w:color="auto"/>
            <w:left w:val="none" w:sz="0" w:space="0" w:color="auto"/>
            <w:bottom w:val="none" w:sz="0" w:space="0" w:color="auto"/>
            <w:right w:val="none" w:sz="0" w:space="0" w:color="auto"/>
          </w:divBdr>
        </w:div>
        <w:div w:id="1404640845">
          <w:marLeft w:val="0"/>
          <w:marRight w:val="0"/>
          <w:marTop w:val="0"/>
          <w:marBottom w:val="0"/>
          <w:divBdr>
            <w:top w:val="none" w:sz="0" w:space="0" w:color="auto"/>
            <w:left w:val="none" w:sz="0" w:space="0" w:color="auto"/>
            <w:bottom w:val="none" w:sz="0" w:space="0" w:color="auto"/>
            <w:right w:val="none" w:sz="0" w:space="0" w:color="auto"/>
          </w:divBdr>
        </w:div>
        <w:div w:id="167214081">
          <w:marLeft w:val="0"/>
          <w:marRight w:val="0"/>
          <w:marTop w:val="0"/>
          <w:marBottom w:val="0"/>
          <w:divBdr>
            <w:top w:val="none" w:sz="0" w:space="0" w:color="auto"/>
            <w:left w:val="none" w:sz="0" w:space="0" w:color="auto"/>
            <w:bottom w:val="none" w:sz="0" w:space="0" w:color="auto"/>
            <w:right w:val="none" w:sz="0" w:space="0" w:color="auto"/>
          </w:divBdr>
        </w:div>
      </w:divsChild>
    </w:div>
    <w:div w:id="941958076">
      <w:bodyDiv w:val="1"/>
      <w:marLeft w:val="0"/>
      <w:marRight w:val="0"/>
      <w:marTop w:val="0"/>
      <w:marBottom w:val="0"/>
      <w:divBdr>
        <w:top w:val="none" w:sz="0" w:space="0" w:color="auto"/>
        <w:left w:val="none" w:sz="0" w:space="0" w:color="auto"/>
        <w:bottom w:val="none" w:sz="0" w:space="0" w:color="auto"/>
        <w:right w:val="none" w:sz="0" w:space="0" w:color="auto"/>
      </w:divBdr>
    </w:div>
    <w:div w:id="1146508820">
      <w:bodyDiv w:val="1"/>
      <w:marLeft w:val="0"/>
      <w:marRight w:val="0"/>
      <w:marTop w:val="0"/>
      <w:marBottom w:val="0"/>
      <w:divBdr>
        <w:top w:val="none" w:sz="0" w:space="0" w:color="auto"/>
        <w:left w:val="none" w:sz="0" w:space="0" w:color="auto"/>
        <w:bottom w:val="none" w:sz="0" w:space="0" w:color="auto"/>
        <w:right w:val="none" w:sz="0" w:space="0" w:color="auto"/>
      </w:divBdr>
    </w:div>
    <w:div w:id="1165321708">
      <w:bodyDiv w:val="1"/>
      <w:marLeft w:val="0"/>
      <w:marRight w:val="0"/>
      <w:marTop w:val="0"/>
      <w:marBottom w:val="0"/>
      <w:divBdr>
        <w:top w:val="none" w:sz="0" w:space="0" w:color="auto"/>
        <w:left w:val="none" w:sz="0" w:space="0" w:color="auto"/>
        <w:bottom w:val="none" w:sz="0" w:space="0" w:color="auto"/>
        <w:right w:val="none" w:sz="0" w:space="0" w:color="auto"/>
      </w:divBdr>
    </w:div>
    <w:div w:id="1310936823">
      <w:bodyDiv w:val="1"/>
      <w:marLeft w:val="0"/>
      <w:marRight w:val="0"/>
      <w:marTop w:val="0"/>
      <w:marBottom w:val="0"/>
      <w:divBdr>
        <w:top w:val="none" w:sz="0" w:space="0" w:color="auto"/>
        <w:left w:val="none" w:sz="0" w:space="0" w:color="auto"/>
        <w:bottom w:val="none" w:sz="0" w:space="0" w:color="auto"/>
        <w:right w:val="none" w:sz="0" w:space="0" w:color="auto"/>
      </w:divBdr>
    </w:div>
    <w:div w:id="1318847208">
      <w:bodyDiv w:val="1"/>
      <w:marLeft w:val="0"/>
      <w:marRight w:val="0"/>
      <w:marTop w:val="0"/>
      <w:marBottom w:val="0"/>
      <w:divBdr>
        <w:top w:val="none" w:sz="0" w:space="0" w:color="auto"/>
        <w:left w:val="none" w:sz="0" w:space="0" w:color="auto"/>
        <w:bottom w:val="none" w:sz="0" w:space="0" w:color="auto"/>
        <w:right w:val="none" w:sz="0" w:space="0" w:color="auto"/>
      </w:divBdr>
    </w:div>
    <w:div w:id="1339384421">
      <w:bodyDiv w:val="1"/>
      <w:marLeft w:val="0"/>
      <w:marRight w:val="0"/>
      <w:marTop w:val="0"/>
      <w:marBottom w:val="0"/>
      <w:divBdr>
        <w:top w:val="none" w:sz="0" w:space="0" w:color="auto"/>
        <w:left w:val="none" w:sz="0" w:space="0" w:color="auto"/>
        <w:bottom w:val="none" w:sz="0" w:space="0" w:color="auto"/>
        <w:right w:val="none" w:sz="0" w:space="0" w:color="auto"/>
      </w:divBdr>
    </w:div>
    <w:div w:id="1342320358">
      <w:bodyDiv w:val="1"/>
      <w:marLeft w:val="0"/>
      <w:marRight w:val="0"/>
      <w:marTop w:val="0"/>
      <w:marBottom w:val="0"/>
      <w:divBdr>
        <w:top w:val="none" w:sz="0" w:space="0" w:color="auto"/>
        <w:left w:val="none" w:sz="0" w:space="0" w:color="auto"/>
        <w:bottom w:val="none" w:sz="0" w:space="0" w:color="auto"/>
        <w:right w:val="none" w:sz="0" w:space="0" w:color="auto"/>
      </w:divBdr>
    </w:div>
    <w:div w:id="1359966434">
      <w:bodyDiv w:val="1"/>
      <w:marLeft w:val="0"/>
      <w:marRight w:val="0"/>
      <w:marTop w:val="0"/>
      <w:marBottom w:val="0"/>
      <w:divBdr>
        <w:top w:val="none" w:sz="0" w:space="0" w:color="auto"/>
        <w:left w:val="none" w:sz="0" w:space="0" w:color="auto"/>
        <w:bottom w:val="none" w:sz="0" w:space="0" w:color="auto"/>
        <w:right w:val="none" w:sz="0" w:space="0" w:color="auto"/>
      </w:divBdr>
    </w:div>
    <w:div w:id="1427144044">
      <w:bodyDiv w:val="1"/>
      <w:marLeft w:val="0"/>
      <w:marRight w:val="0"/>
      <w:marTop w:val="0"/>
      <w:marBottom w:val="0"/>
      <w:divBdr>
        <w:top w:val="none" w:sz="0" w:space="0" w:color="auto"/>
        <w:left w:val="none" w:sz="0" w:space="0" w:color="auto"/>
        <w:bottom w:val="none" w:sz="0" w:space="0" w:color="auto"/>
        <w:right w:val="none" w:sz="0" w:space="0" w:color="auto"/>
      </w:divBdr>
    </w:div>
    <w:div w:id="1464883934">
      <w:bodyDiv w:val="1"/>
      <w:marLeft w:val="0"/>
      <w:marRight w:val="0"/>
      <w:marTop w:val="0"/>
      <w:marBottom w:val="0"/>
      <w:divBdr>
        <w:top w:val="none" w:sz="0" w:space="0" w:color="auto"/>
        <w:left w:val="none" w:sz="0" w:space="0" w:color="auto"/>
        <w:bottom w:val="none" w:sz="0" w:space="0" w:color="auto"/>
        <w:right w:val="none" w:sz="0" w:space="0" w:color="auto"/>
      </w:divBdr>
      <w:divsChild>
        <w:div w:id="1488093183">
          <w:marLeft w:val="0"/>
          <w:marRight w:val="0"/>
          <w:marTop w:val="0"/>
          <w:marBottom w:val="0"/>
          <w:divBdr>
            <w:top w:val="none" w:sz="0" w:space="0" w:color="auto"/>
            <w:left w:val="none" w:sz="0" w:space="0" w:color="auto"/>
            <w:bottom w:val="none" w:sz="0" w:space="0" w:color="auto"/>
            <w:right w:val="none" w:sz="0" w:space="0" w:color="auto"/>
          </w:divBdr>
        </w:div>
      </w:divsChild>
    </w:div>
    <w:div w:id="1465538348">
      <w:bodyDiv w:val="1"/>
      <w:marLeft w:val="0"/>
      <w:marRight w:val="0"/>
      <w:marTop w:val="0"/>
      <w:marBottom w:val="0"/>
      <w:divBdr>
        <w:top w:val="none" w:sz="0" w:space="0" w:color="auto"/>
        <w:left w:val="none" w:sz="0" w:space="0" w:color="auto"/>
        <w:bottom w:val="none" w:sz="0" w:space="0" w:color="auto"/>
        <w:right w:val="none" w:sz="0" w:space="0" w:color="auto"/>
      </w:divBdr>
    </w:div>
    <w:div w:id="1498157912">
      <w:bodyDiv w:val="1"/>
      <w:marLeft w:val="0"/>
      <w:marRight w:val="0"/>
      <w:marTop w:val="0"/>
      <w:marBottom w:val="0"/>
      <w:divBdr>
        <w:top w:val="none" w:sz="0" w:space="0" w:color="auto"/>
        <w:left w:val="none" w:sz="0" w:space="0" w:color="auto"/>
        <w:bottom w:val="none" w:sz="0" w:space="0" w:color="auto"/>
        <w:right w:val="none" w:sz="0" w:space="0" w:color="auto"/>
      </w:divBdr>
    </w:div>
    <w:div w:id="1519585544">
      <w:bodyDiv w:val="1"/>
      <w:marLeft w:val="0"/>
      <w:marRight w:val="0"/>
      <w:marTop w:val="0"/>
      <w:marBottom w:val="0"/>
      <w:divBdr>
        <w:top w:val="none" w:sz="0" w:space="0" w:color="auto"/>
        <w:left w:val="none" w:sz="0" w:space="0" w:color="auto"/>
        <w:bottom w:val="none" w:sz="0" w:space="0" w:color="auto"/>
        <w:right w:val="none" w:sz="0" w:space="0" w:color="auto"/>
      </w:divBdr>
      <w:divsChild>
        <w:div w:id="1187793104">
          <w:marLeft w:val="0"/>
          <w:marRight w:val="0"/>
          <w:marTop w:val="0"/>
          <w:marBottom w:val="0"/>
          <w:divBdr>
            <w:top w:val="none" w:sz="0" w:space="0" w:color="auto"/>
            <w:left w:val="none" w:sz="0" w:space="0" w:color="auto"/>
            <w:bottom w:val="none" w:sz="0" w:space="0" w:color="auto"/>
            <w:right w:val="none" w:sz="0" w:space="0" w:color="auto"/>
          </w:divBdr>
        </w:div>
        <w:div w:id="1683239031">
          <w:marLeft w:val="0"/>
          <w:marRight w:val="0"/>
          <w:marTop w:val="0"/>
          <w:marBottom w:val="0"/>
          <w:divBdr>
            <w:top w:val="none" w:sz="0" w:space="0" w:color="auto"/>
            <w:left w:val="none" w:sz="0" w:space="0" w:color="auto"/>
            <w:bottom w:val="none" w:sz="0" w:space="0" w:color="auto"/>
            <w:right w:val="none" w:sz="0" w:space="0" w:color="auto"/>
          </w:divBdr>
        </w:div>
        <w:div w:id="1360158144">
          <w:marLeft w:val="0"/>
          <w:marRight w:val="0"/>
          <w:marTop w:val="0"/>
          <w:marBottom w:val="0"/>
          <w:divBdr>
            <w:top w:val="none" w:sz="0" w:space="0" w:color="auto"/>
            <w:left w:val="none" w:sz="0" w:space="0" w:color="auto"/>
            <w:bottom w:val="none" w:sz="0" w:space="0" w:color="auto"/>
            <w:right w:val="none" w:sz="0" w:space="0" w:color="auto"/>
          </w:divBdr>
        </w:div>
        <w:div w:id="818229713">
          <w:marLeft w:val="0"/>
          <w:marRight w:val="0"/>
          <w:marTop w:val="0"/>
          <w:marBottom w:val="0"/>
          <w:divBdr>
            <w:top w:val="none" w:sz="0" w:space="0" w:color="auto"/>
            <w:left w:val="none" w:sz="0" w:space="0" w:color="auto"/>
            <w:bottom w:val="none" w:sz="0" w:space="0" w:color="auto"/>
            <w:right w:val="none" w:sz="0" w:space="0" w:color="auto"/>
          </w:divBdr>
        </w:div>
        <w:div w:id="855922187">
          <w:marLeft w:val="0"/>
          <w:marRight w:val="0"/>
          <w:marTop w:val="0"/>
          <w:marBottom w:val="0"/>
          <w:divBdr>
            <w:top w:val="none" w:sz="0" w:space="0" w:color="auto"/>
            <w:left w:val="none" w:sz="0" w:space="0" w:color="auto"/>
            <w:bottom w:val="none" w:sz="0" w:space="0" w:color="auto"/>
            <w:right w:val="none" w:sz="0" w:space="0" w:color="auto"/>
          </w:divBdr>
        </w:div>
      </w:divsChild>
    </w:div>
    <w:div w:id="1532718488">
      <w:bodyDiv w:val="1"/>
      <w:marLeft w:val="0"/>
      <w:marRight w:val="0"/>
      <w:marTop w:val="0"/>
      <w:marBottom w:val="0"/>
      <w:divBdr>
        <w:top w:val="none" w:sz="0" w:space="0" w:color="auto"/>
        <w:left w:val="none" w:sz="0" w:space="0" w:color="auto"/>
        <w:bottom w:val="none" w:sz="0" w:space="0" w:color="auto"/>
        <w:right w:val="none" w:sz="0" w:space="0" w:color="auto"/>
      </w:divBdr>
    </w:div>
    <w:div w:id="1533112739">
      <w:bodyDiv w:val="1"/>
      <w:marLeft w:val="0"/>
      <w:marRight w:val="0"/>
      <w:marTop w:val="0"/>
      <w:marBottom w:val="0"/>
      <w:divBdr>
        <w:top w:val="none" w:sz="0" w:space="0" w:color="auto"/>
        <w:left w:val="none" w:sz="0" w:space="0" w:color="auto"/>
        <w:bottom w:val="none" w:sz="0" w:space="0" w:color="auto"/>
        <w:right w:val="none" w:sz="0" w:space="0" w:color="auto"/>
      </w:divBdr>
    </w:div>
    <w:div w:id="1598751884">
      <w:bodyDiv w:val="1"/>
      <w:marLeft w:val="0"/>
      <w:marRight w:val="0"/>
      <w:marTop w:val="0"/>
      <w:marBottom w:val="0"/>
      <w:divBdr>
        <w:top w:val="none" w:sz="0" w:space="0" w:color="auto"/>
        <w:left w:val="none" w:sz="0" w:space="0" w:color="auto"/>
        <w:bottom w:val="none" w:sz="0" w:space="0" w:color="auto"/>
        <w:right w:val="none" w:sz="0" w:space="0" w:color="auto"/>
      </w:divBdr>
    </w:div>
    <w:div w:id="1621378395">
      <w:bodyDiv w:val="1"/>
      <w:marLeft w:val="0"/>
      <w:marRight w:val="0"/>
      <w:marTop w:val="0"/>
      <w:marBottom w:val="0"/>
      <w:divBdr>
        <w:top w:val="none" w:sz="0" w:space="0" w:color="auto"/>
        <w:left w:val="none" w:sz="0" w:space="0" w:color="auto"/>
        <w:bottom w:val="none" w:sz="0" w:space="0" w:color="auto"/>
        <w:right w:val="none" w:sz="0" w:space="0" w:color="auto"/>
      </w:divBdr>
    </w:div>
    <w:div w:id="1644234582">
      <w:bodyDiv w:val="1"/>
      <w:marLeft w:val="0"/>
      <w:marRight w:val="0"/>
      <w:marTop w:val="0"/>
      <w:marBottom w:val="0"/>
      <w:divBdr>
        <w:top w:val="none" w:sz="0" w:space="0" w:color="auto"/>
        <w:left w:val="none" w:sz="0" w:space="0" w:color="auto"/>
        <w:bottom w:val="none" w:sz="0" w:space="0" w:color="auto"/>
        <w:right w:val="none" w:sz="0" w:space="0" w:color="auto"/>
      </w:divBdr>
    </w:div>
    <w:div w:id="1774667259">
      <w:bodyDiv w:val="1"/>
      <w:marLeft w:val="0"/>
      <w:marRight w:val="0"/>
      <w:marTop w:val="0"/>
      <w:marBottom w:val="0"/>
      <w:divBdr>
        <w:top w:val="none" w:sz="0" w:space="0" w:color="auto"/>
        <w:left w:val="none" w:sz="0" w:space="0" w:color="auto"/>
        <w:bottom w:val="none" w:sz="0" w:space="0" w:color="auto"/>
        <w:right w:val="none" w:sz="0" w:space="0" w:color="auto"/>
      </w:divBdr>
      <w:divsChild>
        <w:div w:id="155924303">
          <w:marLeft w:val="0"/>
          <w:marRight w:val="0"/>
          <w:marTop w:val="0"/>
          <w:marBottom w:val="0"/>
          <w:divBdr>
            <w:top w:val="none" w:sz="0" w:space="0" w:color="auto"/>
            <w:left w:val="none" w:sz="0" w:space="0" w:color="auto"/>
            <w:bottom w:val="none" w:sz="0" w:space="0" w:color="auto"/>
            <w:right w:val="none" w:sz="0" w:space="0" w:color="auto"/>
          </w:divBdr>
        </w:div>
        <w:div w:id="1740596755">
          <w:marLeft w:val="0"/>
          <w:marRight w:val="0"/>
          <w:marTop w:val="0"/>
          <w:marBottom w:val="0"/>
          <w:divBdr>
            <w:top w:val="none" w:sz="0" w:space="0" w:color="auto"/>
            <w:left w:val="none" w:sz="0" w:space="0" w:color="auto"/>
            <w:bottom w:val="none" w:sz="0" w:space="0" w:color="auto"/>
            <w:right w:val="none" w:sz="0" w:space="0" w:color="auto"/>
          </w:divBdr>
        </w:div>
        <w:div w:id="405880994">
          <w:marLeft w:val="0"/>
          <w:marRight w:val="0"/>
          <w:marTop w:val="0"/>
          <w:marBottom w:val="0"/>
          <w:divBdr>
            <w:top w:val="none" w:sz="0" w:space="0" w:color="auto"/>
            <w:left w:val="none" w:sz="0" w:space="0" w:color="auto"/>
            <w:bottom w:val="none" w:sz="0" w:space="0" w:color="auto"/>
            <w:right w:val="none" w:sz="0" w:space="0" w:color="auto"/>
          </w:divBdr>
        </w:div>
        <w:div w:id="675962224">
          <w:marLeft w:val="0"/>
          <w:marRight w:val="0"/>
          <w:marTop w:val="0"/>
          <w:marBottom w:val="0"/>
          <w:divBdr>
            <w:top w:val="none" w:sz="0" w:space="0" w:color="auto"/>
            <w:left w:val="none" w:sz="0" w:space="0" w:color="auto"/>
            <w:bottom w:val="none" w:sz="0" w:space="0" w:color="auto"/>
            <w:right w:val="none" w:sz="0" w:space="0" w:color="auto"/>
          </w:divBdr>
        </w:div>
        <w:div w:id="1000351133">
          <w:marLeft w:val="0"/>
          <w:marRight w:val="0"/>
          <w:marTop w:val="0"/>
          <w:marBottom w:val="0"/>
          <w:divBdr>
            <w:top w:val="none" w:sz="0" w:space="0" w:color="auto"/>
            <w:left w:val="none" w:sz="0" w:space="0" w:color="auto"/>
            <w:bottom w:val="none" w:sz="0" w:space="0" w:color="auto"/>
            <w:right w:val="none" w:sz="0" w:space="0" w:color="auto"/>
          </w:divBdr>
        </w:div>
      </w:divsChild>
    </w:div>
    <w:div w:id="1905725769">
      <w:bodyDiv w:val="1"/>
      <w:marLeft w:val="0"/>
      <w:marRight w:val="0"/>
      <w:marTop w:val="0"/>
      <w:marBottom w:val="0"/>
      <w:divBdr>
        <w:top w:val="none" w:sz="0" w:space="0" w:color="auto"/>
        <w:left w:val="none" w:sz="0" w:space="0" w:color="auto"/>
        <w:bottom w:val="none" w:sz="0" w:space="0" w:color="auto"/>
        <w:right w:val="none" w:sz="0" w:space="0" w:color="auto"/>
      </w:divBdr>
      <w:divsChild>
        <w:div w:id="1313751495">
          <w:marLeft w:val="0"/>
          <w:marRight w:val="0"/>
          <w:marTop w:val="0"/>
          <w:marBottom w:val="0"/>
          <w:divBdr>
            <w:top w:val="none" w:sz="0" w:space="0" w:color="auto"/>
            <w:left w:val="none" w:sz="0" w:space="0" w:color="auto"/>
            <w:bottom w:val="none" w:sz="0" w:space="0" w:color="auto"/>
            <w:right w:val="none" w:sz="0" w:space="0" w:color="auto"/>
          </w:divBdr>
        </w:div>
        <w:div w:id="131411730">
          <w:marLeft w:val="0"/>
          <w:marRight w:val="0"/>
          <w:marTop w:val="0"/>
          <w:marBottom w:val="0"/>
          <w:divBdr>
            <w:top w:val="none" w:sz="0" w:space="0" w:color="auto"/>
            <w:left w:val="none" w:sz="0" w:space="0" w:color="auto"/>
            <w:bottom w:val="none" w:sz="0" w:space="0" w:color="auto"/>
            <w:right w:val="none" w:sz="0" w:space="0" w:color="auto"/>
          </w:divBdr>
        </w:div>
        <w:div w:id="1439832705">
          <w:marLeft w:val="0"/>
          <w:marRight w:val="0"/>
          <w:marTop w:val="0"/>
          <w:marBottom w:val="0"/>
          <w:divBdr>
            <w:top w:val="none" w:sz="0" w:space="0" w:color="auto"/>
            <w:left w:val="none" w:sz="0" w:space="0" w:color="auto"/>
            <w:bottom w:val="none" w:sz="0" w:space="0" w:color="auto"/>
            <w:right w:val="none" w:sz="0" w:space="0" w:color="auto"/>
          </w:divBdr>
        </w:div>
        <w:div w:id="1539663333">
          <w:marLeft w:val="0"/>
          <w:marRight w:val="0"/>
          <w:marTop w:val="0"/>
          <w:marBottom w:val="0"/>
          <w:divBdr>
            <w:top w:val="none" w:sz="0" w:space="0" w:color="auto"/>
            <w:left w:val="none" w:sz="0" w:space="0" w:color="auto"/>
            <w:bottom w:val="none" w:sz="0" w:space="0" w:color="auto"/>
            <w:right w:val="none" w:sz="0" w:space="0" w:color="auto"/>
          </w:divBdr>
        </w:div>
        <w:div w:id="674960368">
          <w:marLeft w:val="0"/>
          <w:marRight w:val="0"/>
          <w:marTop w:val="0"/>
          <w:marBottom w:val="0"/>
          <w:divBdr>
            <w:top w:val="none" w:sz="0" w:space="0" w:color="auto"/>
            <w:left w:val="none" w:sz="0" w:space="0" w:color="auto"/>
            <w:bottom w:val="none" w:sz="0" w:space="0" w:color="auto"/>
            <w:right w:val="none" w:sz="0" w:space="0" w:color="auto"/>
          </w:divBdr>
        </w:div>
      </w:divsChild>
    </w:div>
    <w:div w:id="1922446743">
      <w:bodyDiv w:val="1"/>
      <w:marLeft w:val="0"/>
      <w:marRight w:val="0"/>
      <w:marTop w:val="0"/>
      <w:marBottom w:val="0"/>
      <w:divBdr>
        <w:top w:val="none" w:sz="0" w:space="0" w:color="auto"/>
        <w:left w:val="none" w:sz="0" w:space="0" w:color="auto"/>
        <w:bottom w:val="none" w:sz="0" w:space="0" w:color="auto"/>
        <w:right w:val="none" w:sz="0" w:space="0" w:color="auto"/>
      </w:divBdr>
    </w:div>
    <w:div w:id="1992294827">
      <w:bodyDiv w:val="1"/>
      <w:marLeft w:val="0"/>
      <w:marRight w:val="0"/>
      <w:marTop w:val="0"/>
      <w:marBottom w:val="0"/>
      <w:divBdr>
        <w:top w:val="none" w:sz="0" w:space="0" w:color="auto"/>
        <w:left w:val="none" w:sz="0" w:space="0" w:color="auto"/>
        <w:bottom w:val="none" w:sz="0" w:space="0" w:color="auto"/>
        <w:right w:val="none" w:sz="0" w:space="0" w:color="auto"/>
      </w:divBdr>
    </w:div>
    <w:div w:id="2051032717">
      <w:bodyDiv w:val="1"/>
      <w:marLeft w:val="0"/>
      <w:marRight w:val="0"/>
      <w:marTop w:val="0"/>
      <w:marBottom w:val="0"/>
      <w:divBdr>
        <w:top w:val="none" w:sz="0" w:space="0" w:color="auto"/>
        <w:left w:val="none" w:sz="0" w:space="0" w:color="auto"/>
        <w:bottom w:val="none" w:sz="0" w:space="0" w:color="auto"/>
        <w:right w:val="none" w:sz="0" w:space="0" w:color="auto"/>
      </w:divBdr>
    </w:div>
    <w:div w:id="2087919490">
      <w:bodyDiv w:val="1"/>
      <w:marLeft w:val="0"/>
      <w:marRight w:val="0"/>
      <w:marTop w:val="0"/>
      <w:marBottom w:val="0"/>
      <w:divBdr>
        <w:top w:val="none" w:sz="0" w:space="0" w:color="auto"/>
        <w:left w:val="none" w:sz="0" w:space="0" w:color="auto"/>
        <w:bottom w:val="none" w:sz="0" w:space="0" w:color="auto"/>
        <w:right w:val="none" w:sz="0" w:space="0" w:color="auto"/>
      </w:divBdr>
    </w:div>
    <w:div w:id="2088457289">
      <w:bodyDiv w:val="1"/>
      <w:marLeft w:val="0"/>
      <w:marRight w:val="0"/>
      <w:marTop w:val="0"/>
      <w:marBottom w:val="0"/>
      <w:divBdr>
        <w:top w:val="none" w:sz="0" w:space="0" w:color="auto"/>
        <w:left w:val="none" w:sz="0" w:space="0" w:color="auto"/>
        <w:bottom w:val="none" w:sz="0" w:space="0" w:color="auto"/>
        <w:right w:val="none" w:sz="0" w:space="0" w:color="auto"/>
      </w:divBdr>
    </w:div>
    <w:div w:id="2103644304">
      <w:bodyDiv w:val="1"/>
      <w:marLeft w:val="0"/>
      <w:marRight w:val="0"/>
      <w:marTop w:val="0"/>
      <w:marBottom w:val="0"/>
      <w:divBdr>
        <w:top w:val="none" w:sz="0" w:space="0" w:color="auto"/>
        <w:left w:val="none" w:sz="0" w:space="0" w:color="auto"/>
        <w:bottom w:val="none" w:sz="0" w:space="0" w:color="auto"/>
        <w:right w:val="none" w:sz="0" w:space="0" w:color="auto"/>
      </w:divBdr>
    </w:div>
    <w:div w:id="2141145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jpeg"/><Relationship Id="rId57"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gif"/><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eg"/><Relationship Id="rId56"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44.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6417E2-1685-49CD-91AD-EB5BD66C8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TotalTime>
  <Pages>35</Pages>
  <Words>10065</Words>
  <Characters>57374</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dc:creator>
  <cp:lastModifiedBy>Handy Setiawan</cp:lastModifiedBy>
  <cp:revision>10</cp:revision>
  <cp:lastPrinted>2021-08-02T04:19:00Z</cp:lastPrinted>
  <dcterms:created xsi:type="dcterms:W3CDTF">2021-08-02T12:41:00Z</dcterms:created>
  <dcterms:modified xsi:type="dcterms:W3CDTF">2021-12-10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52425f-e570-39a8-b2c0-27b3e63f30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